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1F4A9A" w14:textId="600E6BE8" w:rsidR="00690DEA" w:rsidRPr="0068631A" w:rsidRDefault="00AF1358" w:rsidP="002272A1">
      <w:bookmarkStart w:id="0" w:name="_Hlk194471353"/>
      <w:bookmarkStart w:id="1" w:name="_GoBack"/>
      <w:bookmarkEnd w:id="1"/>
      <w:r w:rsidRPr="0068631A">
        <w:t xml:space="preserve">RAD-PATH </w:t>
      </w:r>
      <w:r w:rsidR="003F0E66" w:rsidRPr="0068631A">
        <w:t>correlation</w:t>
      </w:r>
      <w:r w:rsidRPr="0068631A">
        <w:t xml:space="preserve"> in breast</w:t>
      </w:r>
      <w:r w:rsidR="003F0E66" w:rsidRPr="0068631A">
        <w:t xml:space="preserve"> </w:t>
      </w:r>
      <w:r w:rsidRPr="0068631A">
        <w:t xml:space="preserve">- Lessons </w:t>
      </w:r>
      <w:r w:rsidR="0065475A" w:rsidRPr="0068631A">
        <w:t>learned</w:t>
      </w:r>
      <w:r w:rsidRPr="0068631A">
        <w:t xml:space="preserve"> through unusual cases</w:t>
      </w:r>
      <w:bookmarkEnd w:id="0"/>
      <w:r w:rsidR="003F0E66" w:rsidRPr="0068631A">
        <w:t xml:space="preserve"> and MDT discussions</w:t>
      </w:r>
    </w:p>
    <w:p w14:paraId="2DB42108"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Type of submission: </w:t>
      </w:r>
      <w:r w:rsidRPr="0068631A">
        <w:rPr>
          <w:rFonts w:ascii="Times New Roman" w:hAnsi="Times New Roman" w:cs="Times New Roman"/>
          <w:b/>
          <w:bCs/>
          <w:sz w:val="24"/>
          <w:szCs w:val="24"/>
        </w:rPr>
        <w:t>Review</w:t>
      </w:r>
    </w:p>
    <w:p w14:paraId="01E2610E" w14:textId="77777777" w:rsidR="00DF7EEB" w:rsidRPr="0068631A" w:rsidRDefault="00DF7EEB" w:rsidP="00DF7EEB">
      <w:pPr>
        <w:spacing w:line="480" w:lineRule="auto"/>
        <w:rPr>
          <w:rFonts w:ascii="Times New Roman" w:hAnsi="Times New Roman" w:cs="Times New Roman"/>
          <w:sz w:val="24"/>
          <w:szCs w:val="24"/>
          <w:vertAlign w:val="superscript"/>
        </w:rPr>
      </w:pPr>
      <w:r w:rsidRPr="0068631A">
        <w:rPr>
          <w:rFonts w:ascii="Times New Roman" w:hAnsi="Times New Roman" w:cs="Times New Roman"/>
          <w:sz w:val="24"/>
          <w:szCs w:val="24"/>
        </w:rPr>
        <w:t xml:space="preserve">Ekta Dhamija </w:t>
      </w:r>
      <w:r w:rsidRPr="0068631A">
        <w:rPr>
          <w:rFonts w:ascii="Times New Roman" w:hAnsi="Times New Roman" w:cs="Times New Roman"/>
          <w:sz w:val="24"/>
          <w:szCs w:val="24"/>
          <w:vertAlign w:val="superscript"/>
        </w:rPr>
        <w:t>a</w:t>
      </w:r>
      <w:r w:rsidRPr="0068631A">
        <w:rPr>
          <w:rFonts w:ascii="Times New Roman" w:hAnsi="Times New Roman" w:cs="Times New Roman"/>
          <w:sz w:val="24"/>
          <w:szCs w:val="24"/>
        </w:rPr>
        <w:t xml:space="preserve">, Supraja Laguduva Mohan </w:t>
      </w:r>
      <w:r w:rsidRPr="0068631A">
        <w:rPr>
          <w:rFonts w:ascii="Times New Roman" w:hAnsi="Times New Roman" w:cs="Times New Roman"/>
          <w:sz w:val="24"/>
          <w:szCs w:val="24"/>
          <w:vertAlign w:val="superscript"/>
        </w:rPr>
        <w:t>b</w:t>
      </w:r>
      <w:r w:rsidRPr="0068631A">
        <w:rPr>
          <w:rFonts w:ascii="Times New Roman" w:hAnsi="Times New Roman" w:cs="Times New Roman"/>
          <w:sz w:val="24"/>
          <w:szCs w:val="24"/>
        </w:rPr>
        <w:t xml:space="preserve">, Smriti Hari </w:t>
      </w:r>
      <w:r w:rsidRPr="0068631A">
        <w:rPr>
          <w:rFonts w:ascii="Times New Roman" w:hAnsi="Times New Roman" w:cs="Times New Roman"/>
          <w:sz w:val="24"/>
          <w:szCs w:val="24"/>
          <w:vertAlign w:val="superscript"/>
        </w:rPr>
        <w:t xml:space="preserve">b </w:t>
      </w:r>
      <w:r w:rsidRPr="0068631A">
        <w:rPr>
          <w:rFonts w:ascii="Times New Roman" w:hAnsi="Times New Roman" w:cs="Times New Roman"/>
          <w:b/>
          <w:bCs/>
          <w:sz w:val="24"/>
          <w:szCs w:val="24"/>
        </w:rPr>
        <w:t>(Corresponding author)</w:t>
      </w:r>
      <w:r w:rsidRPr="0068631A">
        <w:rPr>
          <w:rFonts w:ascii="Times New Roman" w:hAnsi="Times New Roman" w:cs="Times New Roman"/>
          <w:sz w:val="24"/>
          <w:szCs w:val="24"/>
        </w:rPr>
        <w:t xml:space="preserve">, Sandeep Mathur </w:t>
      </w:r>
      <w:r w:rsidRPr="0068631A">
        <w:rPr>
          <w:rFonts w:ascii="Times New Roman" w:hAnsi="Times New Roman" w:cs="Times New Roman"/>
          <w:sz w:val="24"/>
          <w:szCs w:val="24"/>
          <w:vertAlign w:val="superscript"/>
        </w:rPr>
        <w:t>c</w:t>
      </w:r>
    </w:p>
    <w:p w14:paraId="64B20E35"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vertAlign w:val="superscript"/>
        </w:rPr>
        <w:t xml:space="preserve">a </w:t>
      </w:r>
      <w:r w:rsidRPr="0068631A">
        <w:rPr>
          <w:rFonts w:ascii="Times New Roman" w:hAnsi="Times New Roman" w:cs="Times New Roman"/>
          <w:sz w:val="24"/>
          <w:szCs w:val="24"/>
        </w:rPr>
        <w:t>Department of Radiodiagnosis and Interventional Onco - Radiology</w:t>
      </w:r>
    </w:p>
    <w:p w14:paraId="1DD7E2F9"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vertAlign w:val="superscript"/>
        </w:rPr>
        <w:t>b</w:t>
      </w:r>
      <w:r w:rsidRPr="0068631A">
        <w:rPr>
          <w:rFonts w:ascii="Times New Roman" w:hAnsi="Times New Roman" w:cs="Times New Roman"/>
          <w:sz w:val="24"/>
          <w:szCs w:val="24"/>
        </w:rPr>
        <w:t xml:space="preserve"> Department of Radiodiagnosis and Interventional Radiology</w:t>
      </w:r>
    </w:p>
    <w:p w14:paraId="7E2B1B28"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vertAlign w:val="superscript"/>
        </w:rPr>
        <w:t>c</w:t>
      </w:r>
      <w:r w:rsidRPr="0068631A">
        <w:rPr>
          <w:rFonts w:ascii="Times New Roman" w:hAnsi="Times New Roman" w:cs="Times New Roman"/>
          <w:sz w:val="24"/>
          <w:szCs w:val="24"/>
        </w:rPr>
        <w:t xml:space="preserve"> Department of Pathology</w:t>
      </w:r>
    </w:p>
    <w:p w14:paraId="56BDD048"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All India Institute of Medical Sciences, New Delhi, India</w:t>
      </w:r>
    </w:p>
    <w:p w14:paraId="4AEC32A5"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Contributors</w:t>
      </w:r>
    </w:p>
    <w:p w14:paraId="625FD1A2" w14:textId="77777777" w:rsidR="00DF7EEB" w:rsidRPr="0068631A" w:rsidRDefault="00DF7EEB" w:rsidP="002272A1">
      <w:pPr>
        <w:pStyle w:val="ListParagraph"/>
        <w:numPr>
          <w:ilvl w:val="0"/>
          <w:numId w:val="1"/>
        </w:numPr>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Dr Ekta Dhamija </w:t>
      </w:r>
    </w:p>
    <w:p w14:paraId="10FA310F"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MD Radiodiagnosis </w:t>
      </w:r>
    </w:p>
    <w:p w14:paraId="6938D3EE"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Additional Professor, </w:t>
      </w:r>
    </w:p>
    <w:p w14:paraId="4427363D"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Department of Radiodiagnosis and Interventional Onco - Radiology</w:t>
      </w:r>
    </w:p>
    <w:p w14:paraId="2F58A7C4"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All India Institute of Medical Sciences, New Delhi, India</w:t>
      </w:r>
    </w:p>
    <w:p w14:paraId="7728C95D" w14:textId="77777777" w:rsidR="00DF7EEB" w:rsidRPr="0068631A" w:rsidRDefault="00DF7EEB" w:rsidP="00DF7EEB">
      <w:pPr>
        <w:pStyle w:val="ListParagraph"/>
        <w:spacing w:line="480" w:lineRule="auto"/>
      </w:pPr>
      <w:r w:rsidRPr="0068631A">
        <w:rPr>
          <w:rFonts w:ascii="Times New Roman" w:hAnsi="Times New Roman" w:cs="Times New Roman"/>
          <w:sz w:val="24"/>
          <w:szCs w:val="24"/>
        </w:rPr>
        <w:t xml:space="preserve">Email: </w:t>
      </w:r>
      <w:hyperlink r:id="rId8" w:history="1">
        <w:r w:rsidRPr="0068631A">
          <w:rPr>
            <w:rStyle w:val="Hyperlink"/>
            <w:rFonts w:ascii="Times New Roman" w:hAnsi="Times New Roman" w:cs="Times New Roman"/>
            <w:sz w:val="24"/>
            <w:szCs w:val="24"/>
          </w:rPr>
          <w:t>drektadhamija.aiims@gmail.com</w:t>
        </w:r>
      </w:hyperlink>
    </w:p>
    <w:p w14:paraId="72C1F9B5" w14:textId="77777777" w:rsidR="00DF7EEB" w:rsidRPr="0068631A" w:rsidRDefault="00DF7EEB" w:rsidP="002272A1">
      <w:pPr>
        <w:pStyle w:val="ListParagraph"/>
        <w:numPr>
          <w:ilvl w:val="0"/>
          <w:numId w:val="1"/>
        </w:numPr>
        <w:spacing w:line="480" w:lineRule="auto"/>
        <w:rPr>
          <w:rFonts w:ascii="Times New Roman" w:hAnsi="Times New Roman" w:cs="Times New Roman"/>
          <w:sz w:val="24"/>
          <w:szCs w:val="24"/>
        </w:rPr>
      </w:pPr>
      <w:r w:rsidRPr="0068631A">
        <w:rPr>
          <w:rFonts w:ascii="Times New Roman" w:hAnsi="Times New Roman" w:cs="Times New Roman"/>
          <w:sz w:val="24"/>
          <w:szCs w:val="24"/>
        </w:rPr>
        <w:t>Dr Supraja Laguduva Mohan</w:t>
      </w:r>
    </w:p>
    <w:p w14:paraId="16957796"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MD Radiodiagnosis </w:t>
      </w:r>
    </w:p>
    <w:p w14:paraId="7F197F71"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Fellow, </w:t>
      </w:r>
    </w:p>
    <w:p w14:paraId="103B1CF9"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Department of Radiodiagnosis and Interventional Radiology</w:t>
      </w:r>
    </w:p>
    <w:p w14:paraId="46D326F1"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All India Institute of Medical Sciences, New Delhi, India</w:t>
      </w:r>
    </w:p>
    <w:p w14:paraId="2D89C504"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Email: </w:t>
      </w:r>
      <w:hyperlink r:id="rId9" w:history="1">
        <w:r w:rsidRPr="0068631A">
          <w:rPr>
            <w:rStyle w:val="Hyperlink"/>
            <w:rFonts w:ascii="Times New Roman" w:hAnsi="Times New Roman" w:cs="Times New Roman"/>
            <w:sz w:val="24"/>
            <w:szCs w:val="24"/>
          </w:rPr>
          <w:t>supraja157lm@gmail.com</w:t>
        </w:r>
      </w:hyperlink>
    </w:p>
    <w:p w14:paraId="1957FFA6" w14:textId="77777777" w:rsidR="00DF7EEB" w:rsidRPr="0068631A" w:rsidRDefault="00DF7EEB" w:rsidP="002272A1">
      <w:pPr>
        <w:pStyle w:val="ListParagraph"/>
        <w:numPr>
          <w:ilvl w:val="0"/>
          <w:numId w:val="1"/>
        </w:numPr>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Dr Smriti Hari </w:t>
      </w:r>
      <w:r w:rsidRPr="0068631A">
        <w:rPr>
          <w:rFonts w:ascii="Times New Roman" w:hAnsi="Times New Roman" w:cs="Times New Roman"/>
          <w:b/>
          <w:bCs/>
          <w:sz w:val="24"/>
          <w:szCs w:val="24"/>
        </w:rPr>
        <w:t>(corresponding author)</w:t>
      </w:r>
    </w:p>
    <w:p w14:paraId="5FF74AEF"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MD Radiodiagnosis </w:t>
      </w:r>
    </w:p>
    <w:p w14:paraId="2D02A58A"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lastRenderedPageBreak/>
        <w:t>Professor,</w:t>
      </w:r>
    </w:p>
    <w:p w14:paraId="59957C7E"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Department of Radiodiagnosis and Interventional Radiology</w:t>
      </w:r>
    </w:p>
    <w:p w14:paraId="56D5D40D"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All India Institute of Medical Sciences, New Delhi, India</w:t>
      </w:r>
    </w:p>
    <w:p w14:paraId="6434CE3D"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Email: drsmritihari@gmail.com</w:t>
      </w:r>
    </w:p>
    <w:p w14:paraId="58D8D9FE" w14:textId="77777777" w:rsidR="00DF7EEB" w:rsidRPr="0068631A" w:rsidRDefault="00DF7EEB" w:rsidP="002272A1">
      <w:pPr>
        <w:pStyle w:val="ListParagraph"/>
        <w:numPr>
          <w:ilvl w:val="0"/>
          <w:numId w:val="1"/>
        </w:numPr>
        <w:spacing w:line="480" w:lineRule="auto"/>
        <w:rPr>
          <w:rFonts w:ascii="Times New Roman" w:hAnsi="Times New Roman" w:cs="Times New Roman"/>
          <w:sz w:val="24"/>
          <w:szCs w:val="24"/>
        </w:rPr>
      </w:pPr>
      <w:r w:rsidRPr="0068631A">
        <w:rPr>
          <w:rFonts w:ascii="Times New Roman" w:hAnsi="Times New Roman" w:cs="Times New Roman"/>
          <w:sz w:val="24"/>
          <w:szCs w:val="24"/>
        </w:rPr>
        <w:t>Dr Sandeep Mathur</w:t>
      </w:r>
    </w:p>
    <w:p w14:paraId="122FCB54"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MD Pathology, FIAC, MNAMS</w:t>
      </w:r>
    </w:p>
    <w:p w14:paraId="4E981820"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Professor</w:t>
      </w:r>
    </w:p>
    <w:p w14:paraId="3BE26FD2"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Department of Pathology</w:t>
      </w:r>
    </w:p>
    <w:p w14:paraId="78E8B037" w14:textId="77777777" w:rsidR="00DF7EEB" w:rsidRPr="0068631A" w:rsidRDefault="00DF7EEB" w:rsidP="00DF7EEB">
      <w:pPr>
        <w:pStyle w:val="ListParagraph"/>
        <w:spacing w:line="480" w:lineRule="auto"/>
        <w:rPr>
          <w:rFonts w:ascii="Times New Roman" w:hAnsi="Times New Roman" w:cs="Times New Roman"/>
          <w:sz w:val="24"/>
          <w:szCs w:val="24"/>
        </w:rPr>
      </w:pPr>
      <w:r w:rsidRPr="0068631A">
        <w:rPr>
          <w:rFonts w:ascii="Times New Roman" w:hAnsi="Times New Roman" w:cs="Times New Roman"/>
          <w:sz w:val="24"/>
          <w:szCs w:val="24"/>
        </w:rPr>
        <w:t>Email: mathuraiims@gmail.com</w:t>
      </w:r>
    </w:p>
    <w:p w14:paraId="11BD2186" w14:textId="77777777" w:rsidR="00DF7EEB" w:rsidRPr="0068631A" w:rsidRDefault="00DF7EEB" w:rsidP="00DF7EEB">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Corresponding Author:</w:t>
      </w:r>
    </w:p>
    <w:p w14:paraId="1FBBC8C1" w14:textId="77777777" w:rsidR="00DF7EEB" w:rsidRPr="0068631A" w:rsidRDefault="00DF7EEB" w:rsidP="00DF7EEB">
      <w:pPr>
        <w:spacing w:line="480" w:lineRule="auto"/>
        <w:rPr>
          <w:rFonts w:ascii="Times New Roman" w:hAnsi="Times New Roman" w:cs="Times New Roman"/>
          <w:b/>
          <w:bCs/>
          <w:sz w:val="24"/>
          <w:szCs w:val="24"/>
        </w:rPr>
      </w:pPr>
      <w:bookmarkStart w:id="2" w:name="_Hlk205048064"/>
      <w:r w:rsidRPr="0068631A">
        <w:rPr>
          <w:rFonts w:ascii="Times New Roman" w:hAnsi="Times New Roman" w:cs="Times New Roman"/>
          <w:b/>
          <w:bCs/>
          <w:sz w:val="24"/>
          <w:szCs w:val="24"/>
        </w:rPr>
        <w:t xml:space="preserve">Dr Smriti Hari </w:t>
      </w:r>
    </w:p>
    <w:p w14:paraId="02115B00"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 xml:space="preserve">MD Radiodiagnosis </w:t>
      </w:r>
    </w:p>
    <w:p w14:paraId="6EDCBC08"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Professor,</w:t>
      </w:r>
    </w:p>
    <w:p w14:paraId="25265F1E"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Department of Radiodiagnosis and Interventional Radiology</w:t>
      </w:r>
    </w:p>
    <w:p w14:paraId="4C1BD525"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All India Institute of Medical Sciences, New Delhi, India</w:t>
      </w:r>
    </w:p>
    <w:p w14:paraId="62CCBEB6"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Email: drsmritihari@gmail.com</w:t>
      </w:r>
    </w:p>
    <w:bookmarkEnd w:id="2"/>
    <w:p w14:paraId="63BD36E3" w14:textId="77777777" w:rsidR="00DF7EEB" w:rsidRPr="0068631A" w:rsidRDefault="00DF7EEB" w:rsidP="00DF7EEB">
      <w:pPr>
        <w:spacing w:line="480" w:lineRule="auto"/>
        <w:rPr>
          <w:rFonts w:ascii="Times New Roman" w:hAnsi="Times New Roman" w:cs="Times New Roman"/>
          <w:sz w:val="24"/>
          <w:szCs w:val="24"/>
        </w:rPr>
      </w:pPr>
    </w:p>
    <w:p w14:paraId="6CEF9C72"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Conflicts of interest – None</w:t>
      </w:r>
    </w:p>
    <w:p w14:paraId="3F51B687"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Sources of funding – None</w:t>
      </w:r>
    </w:p>
    <w:p w14:paraId="3CD42F49" w14:textId="77777777" w:rsidR="00DF7EEB" w:rsidRPr="0068631A" w:rsidRDefault="00DF7EEB" w:rsidP="00DF7EEB">
      <w:pPr>
        <w:spacing w:line="480" w:lineRule="auto"/>
        <w:rPr>
          <w:rFonts w:ascii="Times New Roman" w:hAnsi="Times New Roman" w:cs="Times New Roman"/>
          <w:sz w:val="24"/>
          <w:szCs w:val="24"/>
        </w:rPr>
      </w:pPr>
      <w:r w:rsidRPr="0068631A">
        <w:rPr>
          <w:rFonts w:ascii="Times New Roman" w:hAnsi="Times New Roman" w:cs="Times New Roman"/>
          <w:sz w:val="24"/>
          <w:szCs w:val="24"/>
        </w:rPr>
        <w:t>Acknowledgements – None</w:t>
      </w:r>
    </w:p>
    <w:p w14:paraId="748A953C" w14:textId="77777777" w:rsidR="00DF7EEB" w:rsidRPr="0068631A" w:rsidRDefault="00DF7EEB" w:rsidP="00A91E2E">
      <w:pPr>
        <w:spacing w:line="480" w:lineRule="auto"/>
        <w:rPr>
          <w:rFonts w:ascii="Times New Roman" w:hAnsi="Times New Roman" w:cs="Times New Roman"/>
          <w:b/>
          <w:bCs/>
          <w:sz w:val="24"/>
          <w:szCs w:val="24"/>
        </w:rPr>
      </w:pPr>
    </w:p>
    <w:p w14:paraId="144F189B" w14:textId="526B2C2D" w:rsidR="00BD7688" w:rsidRPr="0068631A" w:rsidRDefault="00BD7688"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lastRenderedPageBreak/>
        <w:t xml:space="preserve">ABSTRACT </w:t>
      </w:r>
    </w:p>
    <w:p w14:paraId="3C8C87A2" w14:textId="005E9531" w:rsidR="00BD0FED" w:rsidRPr="0068631A" w:rsidRDefault="00BE5B02" w:rsidP="00A91E2E">
      <w:pPr>
        <w:spacing w:line="480" w:lineRule="auto"/>
        <w:rPr>
          <w:rFonts w:ascii="Times New Roman" w:hAnsi="Times New Roman" w:cs="Times New Roman"/>
          <w:sz w:val="24"/>
          <w:szCs w:val="24"/>
        </w:rPr>
      </w:pPr>
      <w:bookmarkStart w:id="3" w:name="_Hlk194471639"/>
      <w:r w:rsidRPr="0068631A">
        <w:rPr>
          <w:rFonts w:ascii="Times New Roman" w:hAnsi="Times New Roman" w:cs="Times New Roman"/>
          <w:sz w:val="24"/>
          <w:szCs w:val="24"/>
        </w:rPr>
        <w:t xml:space="preserve">                 </w:t>
      </w:r>
      <w:r w:rsidR="00B92EC6" w:rsidRPr="0068631A">
        <w:rPr>
          <w:rFonts w:ascii="Times New Roman" w:hAnsi="Times New Roman" w:cs="Times New Roman"/>
          <w:sz w:val="24"/>
          <w:szCs w:val="24"/>
        </w:rPr>
        <w:t xml:space="preserve">Imaging and pathological evaluation </w:t>
      </w:r>
      <w:r w:rsidR="00AF01CB" w:rsidRPr="0068631A">
        <w:rPr>
          <w:rFonts w:ascii="Times New Roman" w:hAnsi="Times New Roman" w:cs="Times New Roman"/>
          <w:sz w:val="24"/>
          <w:szCs w:val="24"/>
        </w:rPr>
        <w:t>are indispensable</w:t>
      </w:r>
      <w:r w:rsidR="00B92EC6" w:rsidRPr="0068631A">
        <w:rPr>
          <w:rFonts w:ascii="Times New Roman" w:hAnsi="Times New Roman" w:cs="Times New Roman"/>
          <w:sz w:val="24"/>
          <w:szCs w:val="24"/>
        </w:rPr>
        <w:t xml:space="preserve"> for </w:t>
      </w:r>
      <w:r w:rsidR="004A6E46" w:rsidRPr="0068631A">
        <w:rPr>
          <w:rFonts w:ascii="Times New Roman" w:hAnsi="Times New Roman" w:cs="Times New Roman"/>
          <w:sz w:val="24"/>
          <w:szCs w:val="24"/>
        </w:rPr>
        <w:t xml:space="preserve">the </w:t>
      </w:r>
      <w:r w:rsidR="00B92EC6" w:rsidRPr="0068631A">
        <w:rPr>
          <w:rFonts w:ascii="Times New Roman" w:hAnsi="Times New Roman" w:cs="Times New Roman"/>
          <w:sz w:val="24"/>
          <w:szCs w:val="24"/>
        </w:rPr>
        <w:t xml:space="preserve">evaluation of breast pathologies. It is imperative to achieve </w:t>
      </w:r>
      <w:r w:rsidR="00F33D57" w:rsidRPr="0068631A">
        <w:rPr>
          <w:rFonts w:ascii="Times New Roman" w:hAnsi="Times New Roman" w:cs="Times New Roman"/>
          <w:sz w:val="24"/>
          <w:szCs w:val="24"/>
        </w:rPr>
        <w:t>clinical, radiological</w:t>
      </w:r>
      <w:r w:rsidR="00AF01CB" w:rsidRPr="0068631A">
        <w:rPr>
          <w:rFonts w:ascii="Times New Roman" w:hAnsi="Times New Roman" w:cs="Times New Roman"/>
          <w:sz w:val="24"/>
          <w:szCs w:val="24"/>
        </w:rPr>
        <w:t xml:space="preserve">, </w:t>
      </w:r>
      <w:r w:rsidR="00F33D57" w:rsidRPr="0068631A">
        <w:rPr>
          <w:rFonts w:ascii="Times New Roman" w:hAnsi="Times New Roman" w:cs="Times New Roman"/>
          <w:sz w:val="24"/>
          <w:szCs w:val="24"/>
        </w:rPr>
        <w:t xml:space="preserve">and pathological </w:t>
      </w:r>
      <w:r w:rsidR="00B92EC6" w:rsidRPr="0068631A">
        <w:rPr>
          <w:rFonts w:ascii="Times New Roman" w:hAnsi="Times New Roman" w:cs="Times New Roman"/>
          <w:sz w:val="24"/>
          <w:szCs w:val="24"/>
        </w:rPr>
        <w:t xml:space="preserve">concordance before initiation of any treatment </w:t>
      </w:r>
      <w:r w:rsidR="00195EF1" w:rsidRPr="0068631A">
        <w:rPr>
          <w:rFonts w:ascii="Times New Roman" w:hAnsi="Times New Roman" w:cs="Times New Roman"/>
          <w:sz w:val="24"/>
          <w:szCs w:val="24"/>
        </w:rPr>
        <w:t>regime</w:t>
      </w:r>
      <w:r w:rsidR="00E564AD" w:rsidRPr="0068631A">
        <w:rPr>
          <w:rFonts w:ascii="Times New Roman" w:hAnsi="Times New Roman" w:cs="Times New Roman"/>
          <w:sz w:val="24"/>
          <w:szCs w:val="24"/>
        </w:rPr>
        <w:t>n</w:t>
      </w:r>
      <w:r w:rsidR="004A6E46" w:rsidRPr="0068631A">
        <w:rPr>
          <w:rFonts w:ascii="Times New Roman" w:hAnsi="Times New Roman" w:cs="Times New Roman"/>
          <w:sz w:val="24"/>
          <w:szCs w:val="24"/>
        </w:rPr>
        <w:t>.</w:t>
      </w:r>
      <w:r w:rsidR="00B92EC6" w:rsidRPr="0068631A">
        <w:rPr>
          <w:rFonts w:ascii="Times New Roman" w:hAnsi="Times New Roman" w:cs="Times New Roman"/>
          <w:sz w:val="24"/>
          <w:szCs w:val="24"/>
        </w:rPr>
        <w:t xml:space="preserve"> Although </w:t>
      </w:r>
      <w:r w:rsidR="004A6E46" w:rsidRPr="0068631A">
        <w:rPr>
          <w:rFonts w:ascii="Times New Roman" w:hAnsi="Times New Roman" w:cs="Times New Roman"/>
          <w:sz w:val="24"/>
          <w:szCs w:val="24"/>
        </w:rPr>
        <w:t>image-guided</w:t>
      </w:r>
      <w:r w:rsidR="00B92EC6" w:rsidRPr="0068631A">
        <w:rPr>
          <w:rFonts w:ascii="Times New Roman" w:hAnsi="Times New Roman" w:cs="Times New Roman"/>
          <w:sz w:val="24"/>
          <w:szCs w:val="24"/>
        </w:rPr>
        <w:t xml:space="preserve"> biopsies are usually obtained from the most suspicious area of the lesion</w:t>
      </w:r>
      <w:r w:rsidR="00AF01CB" w:rsidRPr="0068631A">
        <w:rPr>
          <w:rFonts w:ascii="Times New Roman" w:hAnsi="Times New Roman" w:cs="Times New Roman"/>
          <w:sz w:val="24"/>
          <w:szCs w:val="24"/>
        </w:rPr>
        <w:t>,</w:t>
      </w:r>
      <w:r w:rsidR="00B92EC6" w:rsidRPr="0068631A">
        <w:rPr>
          <w:rFonts w:ascii="Times New Roman" w:hAnsi="Times New Roman" w:cs="Times New Roman"/>
          <w:sz w:val="24"/>
          <w:szCs w:val="24"/>
        </w:rPr>
        <w:t xml:space="preserve"> </w:t>
      </w:r>
      <w:r w:rsidR="00E564AD" w:rsidRPr="0068631A">
        <w:rPr>
          <w:rFonts w:ascii="Times New Roman" w:hAnsi="Times New Roman" w:cs="Times New Roman"/>
          <w:sz w:val="24"/>
          <w:szCs w:val="24"/>
        </w:rPr>
        <w:t xml:space="preserve">we often encounter </w:t>
      </w:r>
      <w:r w:rsidR="00B92EC6" w:rsidRPr="0068631A">
        <w:rPr>
          <w:rFonts w:ascii="Times New Roman" w:hAnsi="Times New Roman" w:cs="Times New Roman"/>
          <w:sz w:val="24"/>
          <w:szCs w:val="24"/>
        </w:rPr>
        <w:t xml:space="preserve">discordant </w:t>
      </w:r>
      <w:r w:rsidR="00DB3702" w:rsidRPr="0068631A">
        <w:rPr>
          <w:rFonts w:ascii="Times New Roman" w:hAnsi="Times New Roman" w:cs="Times New Roman"/>
          <w:sz w:val="24"/>
          <w:szCs w:val="24"/>
        </w:rPr>
        <w:t>lesions</w:t>
      </w:r>
      <w:r w:rsidR="00B92EC6" w:rsidRPr="0068631A">
        <w:rPr>
          <w:rFonts w:ascii="Times New Roman" w:hAnsi="Times New Roman" w:cs="Times New Roman"/>
          <w:sz w:val="24"/>
          <w:szCs w:val="24"/>
        </w:rPr>
        <w:t>. This rad-path discordance needs to be addressed in multidisciplinary team meetings to review the</w:t>
      </w:r>
      <w:r w:rsidR="00DB3702" w:rsidRPr="0068631A">
        <w:rPr>
          <w:rFonts w:ascii="Times New Roman" w:hAnsi="Times New Roman" w:cs="Times New Roman"/>
          <w:sz w:val="24"/>
          <w:szCs w:val="24"/>
        </w:rPr>
        <w:t xml:space="preserve"> clinical,</w:t>
      </w:r>
      <w:r w:rsidR="00B92EC6" w:rsidRPr="0068631A">
        <w:rPr>
          <w:rFonts w:ascii="Times New Roman" w:hAnsi="Times New Roman" w:cs="Times New Roman"/>
          <w:sz w:val="24"/>
          <w:szCs w:val="24"/>
        </w:rPr>
        <w:t xml:space="preserve"> imaging</w:t>
      </w:r>
      <w:r w:rsidR="00AF01CB" w:rsidRPr="0068631A">
        <w:rPr>
          <w:rFonts w:ascii="Times New Roman" w:hAnsi="Times New Roman" w:cs="Times New Roman"/>
          <w:sz w:val="24"/>
          <w:szCs w:val="24"/>
        </w:rPr>
        <w:t>,</w:t>
      </w:r>
      <w:r w:rsidR="00B92EC6" w:rsidRPr="0068631A">
        <w:rPr>
          <w:rFonts w:ascii="Times New Roman" w:hAnsi="Times New Roman" w:cs="Times New Roman"/>
          <w:sz w:val="24"/>
          <w:szCs w:val="24"/>
        </w:rPr>
        <w:t xml:space="preserve"> and pathology findings together </w:t>
      </w:r>
      <w:r w:rsidR="004A6E46" w:rsidRPr="0068631A">
        <w:rPr>
          <w:rFonts w:ascii="Times New Roman" w:hAnsi="Times New Roman" w:cs="Times New Roman"/>
          <w:sz w:val="24"/>
          <w:szCs w:val="24"/>
        </w:rPr>
        <w:t>to</w:t>
      </w:r>
      <w:r w:rsidR="00B92EC6" w:rsidRPr="0068631A">
        <w:rPr>
          <w:rFonts w:ascii="Times New Roman" w:hAnsi="Times New Roman" w:cs="Times New Roman"/>
          <w:sz w:val="24"/>
          <w:szCs w:val="24"/>
        </w:rPr>
        <w:t xml:space="preserve"> ascertain </w:t>
      </w:r>
      <w:r w:rsidR="004A6E46" w:rsidRPr="0068631A">
        <w:rPr>
          <w:rFonts w:ascii="Times New Roman" w:hAnsi="Times New Roman" w:cs="Times New Roman"/>
          <w:sz w:val="24"/>
          <w:szCs w:val="24"/>
        </w:rPr>
        <w:t xml:space="preserve">the </w:t>
      </w:r>
      <w:r w:rsidR="00B92EC6" w:rsidRPr="0068631A">
        <w:rPr>
          <w:rFonts w:ascii="Times New Roman" w:hAnsi="Times New Roman" w:cs="Times New Roman"/>
          <w:sz w:val="24"/>
          <w:szCs w:val="24"/>
        </w:rPr>
        <w:t>next step of evaluation. In this article, we aim to highlight a variety of such results which needed reassessment and provided us with a learning opportunity to deepen our understanding of various breast diseases.</w:t>
      </w:r>
    </w:p>
    <w:p w14:paraId="4B32C65D" w14:textId="77777777" w:rsidR="00195EF1" w:rsidRPr="0068631A" w:rsidRDefault="00195EF1" w:rsidP="00A91E2E">
      <w:pPr>
        <w:spacing w:line="480" w:lineRule="auto"/>
        <w:rPr>
          <w:rFonts w:ascii="Times New Roman" w:hAnsi="Times New Roman" w:cs="Times New Roman"/>
          <w:sz w:val="24"/>
          <w:szCs w:val="24"/>
        </w:rPr>
      </w:pPr>
    </w:p>
    <w:p w14:paraId="75F0AEA1" w14:textId="478E308C" w:rsidR="00195EF1" w:rsidRPr="0068631A" w:rsidRDefault="00195EF1" w:rsidP="00A91E2E">
      <w:pPr>
        <w:spacing w:line="480" w:lineRule="auto"/>
        <w:rPr>
          <w:rFonts w:ascii="Times New Roman" w:hAnsi="Times New Roman" w:cs="Times New Roman"/>
          <w:sz w:val="24"/>
          <w:szCs w:val="24"/>
        </w:rPr>
      </w:pPr>
      <w:r w:rsidRPr="0068631A">
        <w:rPr>
          <w:rFonts w:ascii="Times New Roman" w:hAnsi="Times New Roman" w:cs="Times New Roman"/>
          <w:b/>
          <w:sz w:val="24"/>
          <w:szCs w:val="24"/>
          <w:u w:val="single"/>
        </w:rPr>
        <w:t>Keywords:</w:t>
      </w:r>
      <w:r w:rsidRPr="0068631A">
        <w:rPr>
          <w:rFonts w:ascii="Times New Roman" w:hAnsi="Times New Roman" w:cs="Times New Roman"/>
          <w:sz w:val="24"/>
          <w:szCs w:val="24"/>
        </w:rPr>
        <w:t xml:space="preserve"> </w:t>
      </w:r>
      <w:r w:rsidR="00DB3702" w:rsidRPr="0068631A">
        <w:rPr>
          <w:rFonts w:ascii="Times New Roman" w:hAnsi="Times New Roman" w:cs="Times New Roman"/>
          <w:sz w:val="24"/>
          <w:szCs w:val="24"/>
        </w:rPr>
        <w:t>Concordance</w:t>
      </w:r>
      <w:r w:rsidRPr="0068631A">
        <w:rPr>
          <w:rFonts w:ascii="Times New Roman" w:hAnsi="Times New Roman" w:cs="Times New Roman"/>
          <w:sz w:val="24"/>
          <w:szCs w:val="24"/>
        </w:rPr>
        <w:t xml:space="preserve">, </w:t>
      </w:r>
      <w:r w:rsidR="00DB3702" w:rsidRPr="0068631A">
        <w:rPr>
          <w:rFonts w:ascii="Times New Roman" w:hAnsi="Times New Roman" w:cs="Times New Roman"/>
          <w:sz w:val="24"/>
          <w:szCs w:val="24"/>
        </w:rPr>
        <w:t xml:space="preserve">granulomatous </w:t>
      </w:r>
      <w:r w:rsidRPr="0068631A">
        <w:rPr>
          <w:rFonts w:ascii="Times New Roman" w:hAnsi="Times New Roman" w:cs="Times New Roman"/>
          <w:sz w:val="24"/>
          <w:szCs w:val="24"/>
        </w:rPr>
        <w:t>mastitis, mastopathy, tubular carcinoma,</w:t>
      </w:r>
      <w:r w:rsidR="00DB3702" w:rsidRPr="0068631A">
        <w:rPr>
          <w:rFonts w:ascii="Times New Roman" w:hAnsi="Times New Roman" w:cs="Times New Roman"/>
          <w:sz w:val="24"/>
          <w:szCs w:val="24"/>
        </w:rPr>
        <w:t xml:space="preserve"> neuroendocrine</w:t>
      </w:r>
      <w:r w:rsidRPr="0068631A">
        <w:rPr>
          <w:rFonts w:ascii="Times New Roman" w:hAnsi="Times New Roman" w:cs="Times New Roman"/>
          <w:sz w:val="24"/>
          <w:szCs w:val="24"/>
        </w:rPr>
        <w:t xml:space="preserve"> carcinoma</w:t>
      </w:r>
      <w:r w:rsidR="00DB3702" w:rsidRPr="0068631A">
        <w:rPr>
          <w:rFonts w:ascii="Times New Roman" w:hAnsi="Times New Roman" w:cs="Times New Roman"/>
          <w:sz w:val="24"/>
          <w:szCs w:val="24"/>
        </w:rPr>
        <w:t xml:space="preserve">, </w:t>
      </w:r>
      <w:r w:rsidR="00E564AD" w:rsidRPr="0068631A">
        <w:rPr>
          <w:rFonts w:ascii="Times New Roman" w:hAnsi="Times New Roman" w:cs="Times New Roman"/>
          <w:sz w:val="24"/>
          <w:szCs w:val="24"/>
        </w:rPr>
        <w:t>cysticercosis</w:t>
      </w:r>
    </w:p>
    <w:bookmarkEnd w:id="3"/>
    <w:p w14:paraId="435334C2" w14:textId="77777777" w:rsidR="00957793" w:rsidRPr="0068631A" w:rsidRDefault="00957793">
      <w:pPr>
        <w:rPr>
          <w:rFonts w:ascii="Times New Roman" w:hAnsi="Times New Roman" w:cs="Times New Roman"/>
          <w:b/>
          <w:bCs/>
          <w:sz w:val="24"/>
          <w:szCs w:val="24"/>
        </w:rPr>
      </w:pPr>
      <w:r w:rsidRPr="0068631A">
        <w:rPr>
          <w:rFonts w:ascii="Times New Roman" w:hAnsi="Times New Roman" w:cs="Times New Roman"/>
          <w:b/>
          <w:bCs/>
          <w:sz w:val="24"/>
          <w:szCs w:val="24"/>
        </w:rPr>
        <w:br w:type="page"/>
      </w:r>
    </w:p>
    <w:p w14:paraId="74831BC5" w14:textId="77777777" w:rsidR="00B92EC6" w:rsidRPr="0068631A" w:rsidRDefault="00BD7688"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lastRenderedPageBreak/>
        <w:t xml:space="preserve">INTRODUCTION </w:t>
      </w:r>
    </w:p>
    <w:p w14:paraId="16754B8B" w14:textId="4D938670" w:rsidR="00B92EC6" w:rsidRPr="0068631A" w:rsidRDefault="00B92EC6" w:rsidP="00A91E2E">
      <w:pPr>
        <w:spacing w:line="480" w:lineRule="auto"/>
        <w:rPr>
          <w:rFonts w:ascii="Times New Roman" w:hAnsi="Times New Roman" w:cs="Times New Roman"/>
          <w:b/>
          <w:bCs/>
          <w:sz w:val="24"/>
          <w:szCs w:val="24"/>
        </w:rPr>
      </w:pPr>
      <w:r w:rsidRPr="0068631A">
        <w:rPr>
          <w:rFonts w:ascii="Times New Roman" w:hAnsi="Times New Roman" w:cs="Times New Roman"/>
          <w:sz w:val="24"/>
          <w:szCs w:val="24"/>
        </w:rPr>
        <w:t xml:space="preserve">Any breast pathology warrants evaluation </w:t>
      </w:r>
      <w:r w:rsidR="00AF01CB" w:rsidRPr="0068631A">
        <w:rPr>
          <w:rFonts w:ascii="Times New Roman" w:hAnsi="Times New Roman" w:cs="Times New Roman"/>
          <w:sz w:val="24"/>
          <w:szCs w:val="24"/>
        </w:rPr>
        <w:t>using</w:t>
      </w:r>
      <w:r w:rsidRPr="0068631A">
        <w:rPr>
          <w:rFonts w:ascii="Times New Roman" w:hAnsi="Times New Roman" w:cs="Times New Roman"/>
          <w:sz w:val="24"/>
          <w:szCs w:val="24"/>
        </w:rPr>
        <w:t xml:space="preserve"> imaging techniques and tissue sampling to determine the underlying </w:t>
      </w:r>
      <w:r w:rsidR="00BA2859" w:rsidRPr="0068631A">
        <w:rPr>
          <w:rFonts w:ascii="Times New Roman" w:hAnsi="Times New Roman" w:cs="Times New Roman"/>
          <w:sz w:val="24"/>
          <w:szCs w:val="24"/>
        </w:rPr>
        <w:t>etiology</w:t>
      </w:r>
      <w:r w:rsidRPr="0068631A">
        <w:rPr>
          <w:rFonts w:ascii="Times New Roman" w:hAnsi="Times New Roman" w:cs="Times New Roman"/>
          <w:sz w:val="24"/>
          <w:szCs w:val="24"/>
        </w:rPr>
        <w:t xml:space="preserve"> and rule out any evidence of malignancy. </w:t>
      </w:r>
      <w:r w:rsidR="00EA4A0B" w:rsidRPr="0068631A">
        <w:rPr>
          <w:rFonts w:ascii="Times New Roman" w:hAnsi="Times New Roman" w:cs="Times New Roman"/>
          <w:sz w:val="24"/>
          <w:szCs w:val="24"/>
        </w:rPr>
        <w:t xml:space="preserve">In </w:t>
      </w:r>
      <w:r w:rsidR="00195EF1" w:rsidRPr="0068631A">
        <w:rPr>
          <w:rFonts w:ascii="Times New Roman" w:hAnsi="Times New Roman" w:cs="Times New Roman"/>
          <w:sz w:val="24"/>
          <w:szCs w:val="24"/>
        </w:rPr>
        <w:t xml:space="preserve">certain </w:t>
      </w:r>
      <w:r w:rsidR="00EA4A0B" w:rsidRPr="0068631A">
        <w:rPr>
          <w:rFonts w:ascii="Times New Roman" w:hAnsi="Times New Roman" w:cs="Times New Roman"/>
          <w:sz w:val="24"/>
          <w:szCs w:val="24"/>
        </w:rPr>
        <w:t>circumstances</w:t>
      </w:r>
      <w:r w:rsidR="00195EF1" w:rsidRPr="0068631A">
        <w:rPr>
          <w:rFonts w:ascii="Times New Roman" w:hAnsi="Times New Roman" w:cs="Times New Roman"/>
          <w:sz w:val="24"/>
          <w:szCs w:val="24"/>
        </w:rPr>
        <w:t xml:space="preserve">, </w:t>
      </w:r>
      <w:r w:rsidR="00EA4A0B" w:rsidRPr="0068631A">
        <w:rPr>
          <w:rFonts w:ascii="Times New Roman" w:hAnsi="Times New Roman" w:cs="Times New Roman"/>
          <w:sz w:val="24"/>
          <w:szCs w:val="24"/>
        </w:rPr>
        <w:t xml:space="preserve">mammography (MG) features are characteristic and </w:t>
      </w:r>
      <w:r w:rsidR="00BA2859" w:rsidRPr="0068631A">
        <w:rPr>
          <w:rFonts w:ascii="Times New Roman" w:hAnsi="Times New Roman" w:cs="Times New Roman"/>
          <w:sz w:val="24"/>
          <w:szCs w:val="24"/>
        </w:rPr>
        <w:t>do</w:t>
      </w:r>
      <w:r w:rsidR="00EA4A0B" w:rsidRPr="0068631A">
        <w:rPr>
          <w:rFonts w:ascii="Times New Roman" w:hAnsi="Times New Roman" w:cs="Times New Roman"/>
          <w:sz w:val="24"/>
          <w:szCs w:val="24"/>
        </w:rPr>
        <w:t xml:space="preserve"> not indicate further intervention</w:t>
      </w:r>
      <w:r w:rsidR="00195EF1" w:rsidRPr="0068631A">
        <w:rPr>
          <w:rFonts w:ascii="Times New Roman" w:hAnsi="Times New Roman" w:cs="Times New Roman"/>
          <w:sz w:val="24"/>
          <w:szCs w:val="24"/>
        </w:rPr>
        <w:t>, for example</w:t>
      </w:r>
      <w:r w:rsidR="00AF01CB" w:rsidRPr="0068631A">
        <w:rPr>
          <w:rFonts w:ascii="Times New Roman" w:hAnsi="Times New Roman" w:cs="Times New Roman"/>
          <w:sz w:val="24"/>
          <w:szCs w:val="24"/>
        </w:rPr>
        <w:t>,</w:t>
      </w:r>
      <w:r w:rsidR="00195EF1" w:rsidRPr="0068631A">
        <w:rPr>
          <w:rFonts w:ascii="Times New Roman" w:hAnsi="Times New Roman" w:cs="Times New Roman"/>
          <w:sz w:val="24"/>
          <w:szCs w:val="24"/>
        </w:rPr>
        <w:t xml:space="preserve"> intramammary lymph node, lipoma, and breast hamartoma</w:t>
      </w:r>
      <w:r w:rsidR="00EA4A0B" w:rsidRPr="0068631A">
        <w:rPr>
          <w:rFonts w:ascii="Times New Roman" w:hAnsi="Times New Roman" w:cs="Times New Roman"/>
          <w:sz w:val="24"/>
          <w:szCs w:val="24"/>
        </w:rPr>
        <w:t xml:space="preserve">. </w:t>
      </w:r>
      <w:r w:rsidR="00AF01CB" w:rsidRPr="0068631A">
        <w:rPr>
          <w:rFonts w:ascii="Times New Roman" w:hAnsi="Times New Roman" w:cs="Times New Roman"/>
          <w:sz w:val="24"/>
          <w:szCs w:val="24"/>
        </w:rPr>
        <w:t>In contrast</w:t>
      </w:r>
      <w:r w:rsidR="00EA4A0B" w:rsidRPr="0068631A">
        <w:rPr>
          <w:rFonts w:ascii="Times New Roman" w:hAnsi="Times New Roman" w:cs="Times New Roman"/>
          <w:sz w:val="24"/>
          <w:szCs w:val="24"/>
        </w:rPr>
        <w:t xml:space="preserve">, any deviation from benign features </w:t>
      </w:r>
      <w:r w:rsidR="00AF01CB" w:rsidRPr="0068631A">
        <w:rPr>
          <w:rFonts w:ascii="Times New Roman" w:hAnsi="Times New Roman" w:cs="Times New Roman"/>
          <w:sz w:val="24"/>
          <w:szCs w:val="24"/>
        </w:rPr>
        <w:t>requires</w:t>
      </w:r>
      <w:r w:rsidR="00EA4A0B" w:rsidRPr="0068631A">
        <w:rPr>
          <w:rFonts w:ascii="Times New Roman" w:hAnsi="Times New Roman" w:cs="Times New Roman"/>
          <w:sz w:val="24"/>
          <w:szCs w:val="24"/>
        </w:rPr>
        <w:t xml:space="preserve"> evaluation with adjunct modalities and </w:t>
      </w:r>
      <w:r w:rsidR="0065475A" w:rsidRPr="0068631A">
        <w:rPr>
          <w:rFonts w:ascii="Times New Roman" w:hAnsi="Times New Roman" w:cs="Times New Roman"/>
          <w:sz w:val="24"/>
          <w:szCs w:val="24"/>
        </w:rPr>
        <w:t>image-guided</w:t>
      </w:r>
      <w:r w:rsidR="00EA4A0B" w:rsidRPr="0068631A">
        <w:rPr>
          <w:rFonts w:ascii="Times New Roman" w:hAnsi="Times New Roman" w:cs="Times New Roman"/>
          <w:sz w:val="24"/>
          <w:szCs w:val="24"/>
        </w:rPr>
        <w:t xml:space="preserve"> tissue sampling. </w:t>
      </w:r>
      <w:r w:rsidR="00E564AD" w:rsidRPr="0068631A">
        <w:rPr>
          <w:rFonts w:ascii="Times New Roman" w:hAnsi="Times New Roman" w:cs="Times New Roman"/>
          <w:sz w:val="24"/>
          <w:szCs w:val="24"/>
        </w:rPr>
        <w:t>To facilitate communication with physicians and pathologists, ACR has developed descriptors and classifications within</w:t>
      </w:r>
      <w:r w:rsidR="00EA4A0B" w:rsidRPr="0068631A">
        <w:rPr>
          <w:rFonts w:ascii="Times New Roman" w:hAnsi="Times New Roman" w:cs="Times New Roman"/>
          <w:sz w:val="24"/>
          <w:szCs w:val="24"/>
        </w:rPr>
        <w:t xml:space="preserve"> </w:t>
      </w:r>
      <w:r w:rsidR="00BA2859" w:rsidRPr="0068631A">
        <w:rPr>
          <w:rFonts w:ascii="Times New Roman" w:hAnsi="Times New Roman" w:cs="Times New Roman"/>
          <w:sz w:val="24"/>
          <w:szCs w:val="24"/>
        </w:rPr>
        <w:t xml:space="preserve">the </w:t>
      </w:r>
      <w:r w:rsidR="00EA4A0B" w:rsidRPr="0068631A">
        <w:rPr>
          <w:rFonts w:ascii="Times New Roman" w:hAnsi="Times New Roman" w:cs="Times New Roman"/>
          <w:sz w:val="24"/>
          <w:szCs w:val="24"/>
        </w:rPr>
        <w:t>BIRADS (American College of Radiology – Breast Imaging Reporting and Data System) lexicon.</w:t>
      </w:r>
      <w:r w:rsidR="00195760" w:rsidRPr="0068631A">
        <w:rPr>
          <w:rFonts w:ascii="Times New Roman" w:hAnsi="Times New Roman" w:cs="Times New Roman"/>
          <w:sz w:val="24"/>
          <w:szCs w:val="24"/>
        </w:rPr>
        <w:fldChar w:fldCharType="begin"/>
      </w:r>
      <w:r w:rsidR="00ED6EAA" w:rsidRPr="0068631A">
        <w:rPr>
          <w:rFonts w:ascii="Times New Roman" w:hAnsi="Times New Roman" w:cs="Times New Roman"/>
          <w:sz w:val="24"/>
          <w:szCs w:val="24"/>
        </w:rPr>
        <w:instrText xml:space="preserve"> ADDIN ZOTERO_ITEM CSL_CITATION {"citationID":"yd5tSORi","properties":{"formattedCitation":"\\super 1\\nosupersub{}","plainCitation":"1","noteIndex":0},"citationItems":[{"id":1079,"uris":["http://zotero.org/users/7159872/items/7GU6IZRM"],"itemData":{"id":1079,"type":"article-journal","container-title":"ACR BI-RADS® atlas, breast imaging reporting and data system","journalAbbreviation":"ACR BI-RADS® atlas, breast imaging reporting and data system","note":"publisher: American College of Radiology Reston, VA","title":"Acr bi-rads® ultrasound","volume":"149","author":[{"family":"Mendelson","given":"Ellen B"},{"family":"Böhm-Vélez","given":"Marcela"},{"family":"Berg","given":"Wendie A"},{"family":"Whitman","given":"GJ"},{"family":"Feldman","given":"MI"},{"family":"Madjar","given":"H"}],"issued":{"date-parts":[["2013"]]}}}],"schema":"https://github.com/citation-style-language/schema/raw/master/csl-citation.json"} </w:instrText>
      </w:r>
      <w:r w:rsidR="00195760" w:rsidRPr="0068631A">
        <w:rPr>
          <w:rFonts w:ascii="Times New Roman" w:hAnsi="Times New Roman" w:cs="Times New Roman"/>
          <w:sz w:val="24"/>
          <w:szCs w:val="24"/>
        </w:rPr>
        <w:fldChar w:fldCharType="separate"/>
      </w:r>
      <w:r w:rsidR="00ED6EAA" w:rsidRPr="0068631A">
        <w:rPr>
          <w:rFonts w:ascii="Times New Roman" w:hAnsi="Times New Roman" w:cs="Times New Roman"/>
          <w:sz w:val="24"/>
          <w:vertAlign w:val="superscript"/>
        </w:rPr>
        <w:t>1</w:t>
      </w:r>
      <w:r w:rsidR="00195760" w:rsidRPr="0068631A">
        <w:rPr>
          <w:rFonts w:ascii="Times New Roman" w:hAnsi="Times New Roman" w:cs="Times New Roman"/>
          <w:sz w:val="24"/>
          <w:szCs w:val="24"/>
        </w:rPr>
        <w:fldChar w:fldCharType="end"/>
      </w:r>
      <w:r w:rsidR="00EA4A0B" w:rsidRPr="0068631A">
        <w:rPr>
          <w:rFonts w:ascii="Times New Roman" w:hAnsi="Times New Roman" w:cs="Times New Roman"/>
          <w:sz w:val="24"/>
          <w:szCs w:val="24"/>
        </w:rPr>
        <w:t xml:space="preserve"> The definitely benign entities</w:t>
      </w:r>
      <w:r w:rsidR="00ED6EAA" w:rsidRPr="0068631A">
        <w:rPr>
          <w:rFonts w:ascii="Times New Roman" w:hAnsi="Times New Roman" w:cs="Times New Roman"/>
          <w:sz w:val="24"/>
          <w:szCs w:val="24"/>
        </w:rPr>
        <w:t xml:space="preserve"> with essentially 0%</w:t>
      </w:r>
      <w:r w:rsidR="00B03278" w:rsidRPr="0068631A">
        <w:rPr>
          <w:rFonts w:ascii="Times New Roman" w:hAnsi="Times New Roman" w:cs="Times New Roman"/>
          <w:sz w:val="24"/>
          <w:szCs w:val="24"/>
        </w:rPr>
        <w:t xml:space="preserve"> chance</w:t>
      </w:r>
      <w:r w:rsidR="00ED6EAA" w:rsidRPr="0068631A">
        <w:rPr>
          <w:rFonts w:ascii="Times New Roman" w:hAnsi="Times New Roman" w:cs="Times New Roman"/>
          <w:sz w:val="24"/>
          <w:szCs w:val="24"/>
        </w:rPr>
        <w:t xml:space="preserve"> of malignancy</w:t>
      </w:r>
      <w:r w:rsidR="00EA4A0B" w:rsidRPr="0068631A">
        <w:rPr>
          <w:rFonts w:ascii="Times New Roman" w:hAnsi="Times New Roman" w:cs="Times New Roman"/>
          <w:sz w:val="24"/>
          <w:szCs w:val="24"/>
        </w:rPr>
        <w:t xml:space="preserve"> have been placed under BIRADS category 2 and are not to be touched. However</w:t>
      </w:r>
      <w:r w:rsidR="00AF01CB" w:rsidRPr="0068631A">
        <w:rPr>
          <w:rFonts w:ascii="Times New Roman" w:hAnsi="Times New Roman" w:cs="Times New Roman"/>
          <w:sz w:val="24"/>
          <w:szCs w:val="24"/>
        </w:rPr>
        <w:t>,</w:t>
      </w:r>
      <w:r w:rsidR="00EA4A0B" w:rsidRPr="0068631A">
        <w:rPr>
          <w:rFonts w:ascii="Times New Roman" w:hAnsi="Times New Roman" w:cs="Times New Roman"/>
          <w:sz w:val="24"/>
          <w:szCs w:val="24"/>
        </w:rPr>
        <w:t xml:space="preserve"> a</w:t>
      </w:r>
      <w:r w:rsidR="0027498C" w:rsidRPr="0068631A">
        <w:rPr>
          <w:rFonts w:ascii="Times New Roman" w:hAnsi="Times New Roman" w:cs="Times New Roman"/>
          <w:sz w:val="24"/>
          <w:szCs w:val="24"/>
        </w:rPr>
        <w:t xml:space="preserve">n overlap between benign and malignant features </w:t>
      </w:r>
      <w:r w:rsidR="00957793" w:rsidRPr="0068631A">
        <w:rPr>
          <w:rFonts w:ascii="Times New Roman" w:hAnsi="Times New Roman" w:cs="Times New Roman"/>
          <w:sz w:val="24"/>
          <w:szCs w:val="24"/>
        </w:rPr>
        <w:t xml:space="preserve">is often seen due to the atypical </w:t>
      </w:r>
      <w:r w:rsidR="00EA4A0B" w:rsidRPr="0068631A">
        <w:rPr>
          <w:rFonts w:ascii="Times New Roman" w:hAnsi="Times New Roman" w:cs="Times New Roman"/>
          <w:sz w:val="24"/>
          <w:szCs w:val="24"/>
        </w:rPr>
        <w:t xml:space="preserve">and overlapping </w:t>
      </w:r>
      <w:r w:rsidR="00195EF1" w:rsidRPr="0068631A">
        <w:rPr>
          <w:rFonts w:ascii="Times New Roman" w:hAnsi="Times New Roman" w:cs="Times New Roman"/>
          <w:sz w:val="24"/>
          <w:szCs w:val="24"/>
        </w:rPr>
        <w:t>appearances of breast masses</w:t>
      </w:r>
      <w:r w:rsidR="00AF01CB" w:rsidRPr="0068631A">
        <w:rPr>
          <w:rFonts w:ascii="Times New Roman" w:hAnsi="Times New Roman" w:cs="Times New Roman"/>
          <w:sz w:val="24"/>
          <w:szCs w:val="24"/>
        </w:rPr>
        <w:t>;</w:t>
      </w:r>
      <w:r w:rsidR="00195EF1" w:rsidRPr="0068631A">
        <w:rPr>
          <w:rFonts w:ascii="Times New Roman" w:hAnsi="Times New Roman" w:cs="Times New Roman"/>
          <w:sz w:val="24"/>
          <w:szCs w:val="24"/>
        </w:rPr>
        <w:t xml:space="preserve"> therefore</w:t>
      </w:r>
      <w:r w:rsidR="00AF01CB" w:rsidRPr="0068631A">
        <w:rPr>
          <w:rFonts w:ascii="Times New Roman" w:hAnsi="Times New Roman" w:cs="Times New Roman"/>
          <w:sz w:val="24"/>
          <w:szCs w:val="24"/>
        </w:rPr>
        <w:t>, malignant lesions can sometimes be</w:t>
      </w:r>
      <w:r w:rsidR="00957793" w:rsidRPr="0068631A">
        <w:rPr>
          <w:rFonts w:ascii="Times New Roman" w:hAnsi="Times New Roman" w:cs="Times New Roman"/>
          <w:sz w:val="24"/>
          <w:szCs w:val="24"/>
        </w:rPr>
        <w:t xml:space="preserve"> </w:t>
      </w:r>
      <w:r w:rsidR="00E564AD" w:rsidRPr="0068631A">
        <w:rPr>
          <w:rFonts w:ascii="Times New Roman" w:hAnsi="Times New Roman" w:cs="Times New Roman"/>
          <w:sz w:val="24"/>
          <w:szCs w:val="24"/>
        </w:rPr>
        <w:t xml:space="preserve">categorized </w:t>
      </w:r>
      <w:r w:rsidR="00195EF1" w:rsidRPr="0068631A">
        <w:rPr>
          <w:rFonts w:ascii="Times New Roman" w:hAnsi="Times New Roman" w:cs="Times New Roman"/>
          <w:sz w:val="24"/>
          <w:szCs w:val="24"/>
        </w:rPr>
        <w:t xml:space="preserve">as </w:t>
      </w:r>
      <w:r w:rsidR="00AF01CB" w:rsidRPr="0068631A">
        <w:rPr>
          <w:rFonts w:ascii="Times New Roman" w:hAnsi="Times New Roman" w:cs="Times New Roman"/>
          <w:sz w:val="24"/>
          <w:szCs w:val="24"/>
        </w:rPr>
        <w:t>BI-RADS</w:t>
      </w:r>
      <w:r w:rsidR="00195EF1" w:rsidRPr="0068631A">
        <w:rPr>
          <w:rFonts w:ascii="Times New Roman" w:hAnsi="Times New Roman" w:cs="Times New Roman"/>
          <w:sz w:val="24"/>
          <w:szCs w:val="24"/>
        </w:rPr>
        <w:t xml:space="preserve"> </w:t>
      </w:r>
      <w:r w:rsidR="00957793" w:rsidRPr="0068631A">
        <w:rPr>
          <w:rFonts w:ascii="Times New Roman" w:hAnsi="Times New Roman" w:cs="Times New Roman"/>
          <w:sz w:val="24"/>
          <w:szCs w:val="24"/>
        </w:rPr>
        <w:t xml:space="preserve">3 </w:t>
      </w:r>
      <w:r w:rsidR="00ED6EAA" w:rsidRPr="0068631A">
        <w:rPr>
          <w:rFonts w:ascii="Times New Roman" w:hAnsi="Times New Roman" w:cs="Times New Roman"/>
          <w:sz w:val="24"/>
          <w:szCs w:val="24"/>
        </w:rPr>
        <w:t>(probably benign</w:t>
      </w:r>
      <w:r w:rsidR="007B1A48" w:rsidRPr="0068631A">
        <w:rPr>
          <w:rFonts w:ascii="Times New Roman" w:hAnsi="Times New Roman" w:cs="Times New Roman"/>
          <w:sz w:val="24"/>
          <w:szCs w:val="24"/>
        </w:rPr>
        <w:t xml:space="preserve"> with </w:t>
      </w:r>
      <w:r w:rsidR="00ED6EAA" w:rsidRPr="0068631A">
        <w:rPr>
          <w:rFonts w:ascii="Times New Roman" w:hAnsi="Times New Roman" w:cs="Times New Roman"/>
          <w:sz w:val="24"/>
          <w:szCs w:val="24"/>
        </w:rPr>
        <w:t xml:space="preserve">less than or equal to 2% chance of malignancy) </w:t>
      </w:r>
      <w:r w:rsidR="00957793" w:rsidRPr="0068631A">
        <w:rPr>
          <w:rFonts w:ascii="Times New Roman" w:hAnsi="Times New Roman" w:cs="Times New Roman"/>
          <w:sz w:val="24"/>
          <w:szCs w:val="24"/>
        </w:rPr>
        <w:t xml:space="preserve">and benign </w:t>
      </w:r>
      <w:r w:rsidR="00AF01CB" w:rsidRPr="0068631A">
        <w:rPr>
          <w:rFonts w:ascii="Times New Roman" w:hAnsi="Times New Roman" w:cs="Times New Roman"/>
          <w:sz w:val="24"/>
          <w:szCs w:val="24"/>
        </w:rPr>
        <w:t>lesions</w:t>
      </w:r>
      <w:r w:rsidR="003D59BC" w:rsidRPr="0068631A">
        <w:rPr>
          <w:rFonts w:ascii="Times New Roman" w:hAnsi="Times New Roman" w:cs="Times New Roman"/>
          <w:sz w:val="24"/>
          <w:szCs w:val="24"/>
        </w:rPr>
        <w:t xml:space="preserve"> </w:t>
      </w:r>
      <w:r w:rsidR="00957793" w:rsidRPr="0068631A">
        <w:rPr>
          <w:rFonts w:ascii="Times New Roman" w:hAnsi="Times New Roman" w:cs="Times New Roman"/>
          <w:sz w:val="24"/>
          <w:szCs w:val="24"/>
        </w:rPr>
        <w:t>as 4</w:t>
      </w:r>
      <w:r w:rsidR="00ED6EAA" w:rsidRPr="0068631A">
        <w:rPr>
          <w:rFonts w:ascii="Times New Roman" w:hAnsi="Times New Roman" w:cs="Times New Roman"/>
          <w:sz w:val="24"/>
          <w:szCs w:val="24"/>
        </w:rPr>
        <w:t>C</w:t>
      </w:r>
      <w:r w:rsidR="007B1A48" w:rsidRPr="0068631A">
        <w:rPr>
          <w:rFonts w:ascii="Times New Roman" w:hAnsi="Times New Roman" w:cs="Times New Roman"/>
          <w:sz w:val="24"/>
          <w:szCs w:val="24"/>
        </w:rPr>
        <w:t xml:space="preserve"> (50-95% chance of malignancy)</w:t>
      </w:r>
      <w:r w:rsidR="00195EF1" w:rsidRPr="0068631A">
        <w:rPr>
          <w:rFonts w:ascii="Times New Roman" w:hAnsi="Times New Roman" w:cs="Times New Roman"/>
          <w:sz w:val="24"/>
          <w:szCs w:val="24"/>
        </w:rPr>
        <w:t>.</w:t>
      </w:r>
      <w:r w:rsidR="00957793" w:rsidRPr="0068631A">
        <w:rPr>
          <w:rFonts w:ascii="Times New Roman" w:hAnsi="Times New Roman" w:cs="Times New Roman"/>
          <w:sz w:val="24"/>
          <w:szCs w:val="24"/>
        </w:rPr>
        <w:t xml:space="preserve"> </w:t>
      </w:r>
      <w:r w:rsidR="00AF01CB" w:rsidRPr="0068631A">
        <w:rPr>
          <w:rFonts w:ascii="Times New Roman" w:hAnsi="Times New Roman" w:cs="Times New Roman"/>
          <w:sz w:val="24"/>
          <w:szCs w:val="24"/>
        </w:rPr>
        <w:t>Benign</w:t>
      </w:r>
      <w:r w:rsidR="00BE5B02" w:rsidRPr="0068631A">
        <w:rPr>
          <w:rFonts w:ascii="Times New Roman" w:hAnsi="Times New Roman" w:cs="Times New Roman"/>
          <w:sz w:val="24"/>
          <w:szCs w:val="24"/>
        </w:rPr>
        <w:t xml:space="preserve"> pathologies</w:t>
      </w:r>
      <w:r w:rsidR="00AF01CB" w:rsidRPr="0068631A">
        <w:rPr>
          <w:rFonts w:ascii="Times New Roman" w:hAnsi="Times New Roman" w:cs="Times New Roman"/>
          <w:sz w:val="24"/>
          <w:szCs w:val="24"/>
        </w:rPr>
        <w:t>, such as</w:t>
      </w:r>
      <w:r w:rsidR="00BE5B02" w:rsidRPr="0068631A">
        <w:rPr>
          <w:rFonts w:ascii="Times New Roman" w:hAnsi="Times New Roman" w:cs="Times New Roman"/>
          <w:sz w:val="24"/>
          <w:szCs w:val="24"/>
        </w:rPr>
        <w:t xml:space="preserve"> inflammatory changes </w:t>
      </w:r>
      <w:r w:rsidR="00BA2859" w:rsidRPr="0068631A">
        <w:rPr>
          <w:rFonts w:ascii="Times New Roman" w:hAnsi="Times New Roman" w:cs="Times New Roman"/>
          <w:sz w:val="24"/>
          <w:szCs w:val="24"/>
        </w:rPr>
        <w:t xml:space="preserve">and </w:t>
      </w:r>
      <w:r w:rsidR="00BE5B02" w:rsidRPr="0068631A">
        <w:rPr>
          <w:rFonts w:ascii="Times New Roman" w:hAnsi="Times New Roman" w:cs="Times New Roman"/>
          <w:sz w:val="24"/>
          <w:szCs w:val="24"/>
        </w:rPr>
        <w:t>vascular malformations</w:t>
      </w:r>
      <w:r w:rsidR="00AF01CB" w:rsidRPr="0068631A">
        <w:rPr>
          <w:rFonts w:ascii="Times New Roman" w:hAnsi="Times New Roman" w:cs="Times New Roman"/>
          <w:sz w:val="24"/>
          <w:szCs w:val="24"/>
        </w:rPr>
        <w:t>,</w:t>
      </w:r>
      <w:r w:rsidR="00BE5B02" w:rsidRPr="0068631A">
        <w:rPr>
          <w:rFonts w:ascii="Times New Roman" w:hAnsi="Times New Roman" w:cs="Times New Roman"/>
          <w:sz w:val="24"/>
          <w:szCs w:val="24"/>
        </w:rPr>
        <w:t xml:space="preserve"> can mimic </w:t>
      </w:r>
      <w:r w:rsidR="00AF01CB" w:rsidRPr="0068631A">
        <w:rPr>
          <w:rFonts w:ascii="Times New Roman" w:hAnsi="Times New Roman" w:cs="Times New Roman"/>
          <w:sz w:val="24"/>
          <w:szCs w:val="24"/>
        </w:rPr>
        <w:t xml:space="preserve">the </w:t>
      </w:r>
      <w:r w:rsidR="00195EF1" w:rsidRPr="0068631A">
        <w:rPr>
          <w:rFonts w:ascii="Times New Roman" w:hAnsi="Times New Roman" w:cs="Times New Roman"/>
          <w:sz w:val="24"/>
          <w:szCs w:val="24"/>
        </w:rPr>
        <w:t xml:space="preserve">appearance of </w:t>
      </w:r>
      <w:r w:rsidR="00BE5B02" w:rsidRPr="0068631A">
        <w:rPr>
          <w:rFonts w:ascii="Times New Roman" w:hAnsi="Times New Roman" w:cs="Times New Roman"/>
          <w:sz w:val="24"/>
          <w:szCs w:val="24"/>
        </w:rPr>
        <w:t>malignancies</w:t>
      </w:r>
      <w:r w:rsidR="007B1A48" w:rsidRPr="0068631A">
        <w:rPr>
          <w:rFonts w:ascii="Times New Roman" w:hAnsi="Times New Roman" w:cs="Times New Roman"/>
          <w:sz w:val="24"/>
          <w:szCs w:val="24"/>
        </w:rPr>
        <w:t xml:space="preserve">; </w:t>
      </w:r>
      <w:r w:rsidR="00B03278" w:rsidRPr="0068631A">
        <w:rPr>
          <w:rFonts w:ascii="Times New Roman" w:hAnsi="Times New Roman" w:cs="Times New Roman"/>
          <w:sz w:val="24"/>
          <w:szCs w:val="24"/>
        </w:rPr>
        <w:t>therefore,</w:t>
      </w:r>
      <w:r w:rsidR="007B1A48" w:rsidRPr="0068631A">
        <w:rPr>
          <w:rFonts w:ascii="Times New Roman" w:hAnsi="Times New Roman" w:cs="Times New Roman"/>
          <w:sz w:val="24"/>
          <w:szCs w:val="24"/>
        </w:rPr>
        <w:t xml:space="preserve"> </w:t>
      </w:r>
      <w:r w:rsidR="00AF01CB" w:rsidRPr="0068631A">
        <w:rPr>
          <w:rFonts w:ascii="Times New Roman" w:hAnsi="Times New Roman" w:cs="Times New Roman"/>
          <w:sz w:val="24"/>
          <w:szCs w:val="24"/>
        </w:rPr>
        <w:t>they can be classified</w:t>
      </w:r>
      <w:r w:rsidR="007B1A48" w:rsidRPr="0068631A">
        <w:rPr>
          <w:rFonts w:ascii="Times New Roman" w:hAnsi="Times New Roman" w:cs="Times New Roman"/>
          <w:sz w:val="24"/>
          <w:szCs w:val="24"/>
        </w:rPr>
        <w:t xml:space="preserve"> as either </w:t>
      </w:r>
      <w:r w:rsidR="00AF01CB" w:rsidRPr="0068631A">
        <w:rPr>
          <w:rFonts w:ascii="Times New Roman" w:hAnsi="Times New Roman" w:cs="Times New Roman"/>
          <w:sz w:val="24"/>
          <w:szCs w:val="24"/>
        </w:rPr>
        <w:t>BI-RADS</w:t>
      </w:r>
      <w:r w:rsidR="007B1A48" w:rsidRPr="0068631A">
        <w:rPr>
          <w:rFonts w:ascii="Times New Roman" w:hAnsi="Times New Roman" w:cs="Times New Roman"/>
          <w:sz w:val="24"/>
          <w:szCs w:val="24"/>
        </w:rPr>
        <w:t xml:space="preserve"> 4a (2-10% malignant possibility) or 4B (10-50% probability)</w:t>
      </w:r>
      <w:r w:rsidR="00AF01CB" w:rsidRPr="0068631A">
        <w:rPr>
          <w:rFonts w:ascii="Times New Roman" w:hAnsi="Times New Roman" w:cs="Times New Roman"/>
          <w:sz w:val="24"/>
          <w:szCs w:val="24"/>
        </w:rPr>
        <w:t>,</w:t>
      </w:r>
      <w:r w:rsidR="007B1A48" w:rsidRPr="0068631A">
        <w:rPr>
          <w:rFonts w:ascii="Times New Roman" w:hAnsi="Times New Roman" w:cs="Times New Roman"/>
          <w:sz w:val="24"/>
          <w:szCs w:val="24"/>
        </w:rPr>
        <w:t xml:space="preserve"> or 5 (&gt;95% probability of malignancy).</w:t>
      </w:r>
      <w:r w:rsidR="00EA4A0B" w:rsidRPr="0068631A">
        <w:rPr>
          <w:rFonts w:ascii="Times New Roman" w:hAnsi="Times New Roman" w:cs="Times New Roman"/>
          <w:sz w:val="24"/>
          <w:szCs w:val="24"/>
        </w:rPr>
        <w:t xml:space="preserve"> </w:t>
      </w:r>
      <w:r w:rsidR="007B1A48" w:rsidRPr="0068631A">
        <w:rPr>
          <w:rFonts w:ascii="Times New Roman" w:hAnsi="Times New Roman" w:cs="Times New Roman"/>
          <w:sz w:val="24"/>
          <w:szCs w:val="24"/>
        </w:rPr>
        <w:t>T</w:t>
      </w:r>
      <w:r w:rsidR="00EA4A0B" w:rsidRPr="0068631A">
        <w:rPr>
          <w:rFonts w:ascii="Times New Roman" w:hAnsi="Times New Roman" w:cs="Times New Roman"/>
          <w:sz w:val="24"/>
          <w:szCs w:val="24"/>
        </w:rPr>
        <w:t>hus</w:t>
      </w:r>
      <w:r w:rsidR="007B1A48" w:rsidRPr="0068631A">
        <w:rPr>
          <w:rFonts w:ascii="Times New Roman" w:hAnsi="Times New Roman" w:cs="Times New Roman"/>
          <w:sz w:val="24"/>
          <w:szCs w:val="24"/>
        </w:rPr>
        <w:t>,</w:t>
      </w:r>
      <w:r w:rsidR="00957793" w:rsidRPr="0068631A">
        <w:rPr>
          <w:rFonts w:ascii="Times New Roman" w:hAnsi="Times New Roman" w:cs="Times New Roman"/>
          <w:sz w:val="24"/>
          <w:szCs w:val="24"/>
        </w:rPr>
        <w:t xml:space="preserve"> biopsy is indicated in all </w:t>
      </w:r>
      <w:r w:rsidR="00195EF1" w:rsidRPr="0068631A">
        <w:rPr>
          <w:rFonts w:ascii="Times New Roman" w:hAnsi="Times New Roman" w:cs="Times New Roman"/>
          <w:sz w:val="24"/>
          <w:szCs w:val="24"/>
        </w:rPr>
        <w:t xml:space="preserve">these </w:t>
      </w:r>
      <w:r w:rsidR="00957793" w:rsidRPr="0068631A">
        <w:rPr>
          <w:rFonts w:ascii="Times New Roman" w:hAnsi="Times New Roman" w:cs="Times New Roman"/>
          <w:sz w:val="24"/>
          <w:szCs w:val="24"/>
        </w:rPr>
        <w:t>patients for confirmation</w:t>
      </w:r>
      <w:r w:rsidR="006347DD" w:rsidRPr="0068631A">
        <w:rPr>
          <w:rFonts w:ascii="Times New Roman" w:hAnsi="Times New Roman" w:cs="Times New Roman"/>
          <w:sz w:val="24"/>
          <w:szCs w:val="24"/>
        </w:rPr>
        <w:t>.</w:t>
      </w:r>
      <w:r w:rsidR="0076137C" w:rsidRPr="0068631A">
        <w:rPr>
          <w:rFonts w:ascii="Times New Roman" w:hAnsi="Times New Roman" w:cs="Times New Roman"/>
          <w:sz w:val="24"/>
          <w:szCs w:val="24"/>
        </w:rPr>
        <w:fldChar w:fldCharType="begin"/>
      </w:r>
      <w:r w:rsidR="00ED6EAA" w:rsidRPr="0068631A">
        <w:rPr>
          <w:rFonts w:ascii="Times New Roman" w:hAnsi="Times New Roman" w:cs="Times New Roman"/>
          <w:sz w:val="24"/>
          <w:szCs w:val="24"/>
        </w:rPr>
        <w:instrText xml:space="preserve"> ADDIN ZOTERO_ITEM CSL_CITATION {"citationID":"26ArVrG1","properties":{"formattedCitation":"\\super 2\\nosupersub{}","plainCitation":"2","noteIndex":0},"citationItems":[{"id":742,"uris":["http://zotero.org/users/7159872/items/QDT6FLPG"],"itemData":{"id":742,"type":"article-journal","abstract":"Inflammatory breast disorders include a wide array of underlying causes, ranging from common benign infection, non-infectious inflammation and inflammation resulting from underlying breast malignancy. Because it is at times difficult to distinguish mastitis and breast cancer based on clinical features, awareness of detailed imaging features may be helpful for better management of inflammatory breast disorders. Therefore, this pictorial essay intends to demonstrate radiologic findings of a variety of inflammatory breast disorders, using selected cases with mammography, ultrasound and magnetic resonance images.","container-title":"Korean Journal of Radiology","DOI":"10.3348/kjr.2018.19.1.5","ISSN":"1229-6929","issue":"1","journalAbbreviation":"Korean J Radiol","note":"PMID: 29353994\nPMCID: PMC5768507","page":"5-14","source":"PubMed Central","title":"Imaging Features of Inflammatory Breast Disorders: A Pictorial Essay","title-short":"Imaging Features of Inflammatory Breast Disorders","volume":"19","author":[{"family":"Leong","given":"Po Wey"},{"family":"Chotai","given":"Niketa Chandrakant"},{"family":"Kulkarni","given":"Supriya"}],"issued":{"date-parts":[["2018"]]}}}],"schema":"https://github.com/citation-style-language/schema/raw/master/csl-citation.json"} </w:instrText>
      </w:r>
      <w:r w:rsidR="0076137C" w:rsidRPr="0068631A">
        <w:rPr>
          <w:rFonts w:ascii="Times New Roman" w:hAnsi="Times New Roman" w:cs="Times New Roman"/>
          <w:sz w:val="24"/>
          <w:szCs w:val="24"/>
        </w:rPr>
        <w:fldChar w:fldCharType="separate"/>
      </w:r>
      <w:r w:rsidR="00ED6EAA" w:rsidRPr="0068631A">
        <w:rPr>
          <w:rFonts w:ascii="Times New Roman" w:hAnsi="Times New Roman" w:cs="Times New Roman"/>
          <w:sz w:val="24"/>
          <w:vertAlign w:val="superscript"/>
        </w:rPr>
        <w:t>2</w:t>
      </w:r>
      <w:r w:rsidR="0076137C" w:rsidRPr="0068631A">
        <w:rPr>
          <w:rFonts w:ascii="Times New Roman" w:hAnsi="Times New Roman" w:cs="Times New Roman"/>
          <w:sz w:val="24"/>
          <w:szCs w:val="24"/>
        </w:rPr>
        <w:fldChar w:fldCharType="end"/>
      </w:r>
      <w:r w:rsidR="00617724" w:rsidRPr="0068631A">
        <w:rPr>
          <w:rFonts w:ascii="Times New Roman" w:hAnsi="Times New Roman" w:cs="Times New Roman"/>
          <w:sz w:val="24"/>
          <w:szCs w:val="24"/>
        </w:rPr>
        <w:t xml:space="preserve"> </w:t>
      </w:r>
      <w:r w:rsidR="00EA4A0B" w:rsidRPr="0068631A">
        <w:rPr>
          <w:rFonts w:ascii="Times New Roman" w:hAnsi="Times New Roman" w:cs="Times New Roman"/>
          <w:sz w:val="24"/>
          <w:szCs w:val="24"/>
        </w:rPr>
        <w:t>The caveat with histopathological evaluation lies in the provision and evaluation of the tissue cores provided to the pathologist, in contrast to the radiologist</w:t>
      </w:r>
      <w:r w:rsidR="00E564AD" w:rsidRPr="0068631A">
        <w:rPr>
          <w:rFonts w:ascii="Times New Roman" w:hAnsi="Times New Roman" w:cs="Times New Roman"/>
          <w:sz w:val="24"/>
          <w:szCs w:val="24"/>
        </w:rPr>
        <w:t>,</w:t>
      </w:r>
      <w:r w:rsidR="00EA4A0B" w:rsidRPr="0068631A">
        <w:rPr>
          <w:rFonts w:ascii="Times New Roman" w:hAnsi="Times New Roman" w:cs="Times New Roman"/>
          <w:sz w:val="24"/>
          <w:szCs w:val="24"/>
        </w:rPr>
        <w:t xml:space="preserve"> who can visualize the entire tumor or breast disease on MG, USG</w:t>
      </w:r>
      <w:r w:rsidR="00AF01CB" w:rsidRPr="0068631A">
        <w:rPr>
          <w:rFonts w:ascii="Times New Roman" w:hAnsi="Times New Roman" w:cs="Times New Roman"/>
          <w:sz w:val="24"/>
          <w:szCs w:val="24"/>
        </w:rPr>
        <w:t>,</w:t>
      </w:r>
      <w:r w:rsidR="00EA4A0B" w:rsidRPr="0068631A">
        <w:rPr>
          <w:rFonts w:ascii="Times New Roman" w:hAnsi="Times New Roman" w:cs="Times New Roman"/>
          <w:sz w:val="24"/>
          <w:szCs w:val="24"/>
        </w:rPr>
        <w:t xml:space="preserve"> or MRI. Hence, it is imperative to obtain </w:t>
      </w:r>
      <w:r w:rsidR="00AF01CB" w:rsidRPr="0068631A">
        <w:rPr>
          <w:rFonts w:ascii="Times New Roman" w:hAnsi="Times New Roman" w:cs="Times New Roman"/>
          <w:sz w:val="24"/>
          <w:szCs w:val="24"/>
        </w:rPr>
        <w:t xml:space="preserve">the </w:t>
      </w:r>
      <w:r w:rsidR="00EA4A0B" w:rsidRPr="0068631A">
        <w:rPr>
          <w:rFonts w:ascii="Times New Roman" w:hAnsi="Times New Roman" w:cs="Times New Roman"/>
          <w:sz w:val="24"/>
          <w:szCs w:val="24"/>
        </w:rPr>
        <w:t xml:space="preserve">rad-path correlation in each individual and achieve </w:t>
      </w:r>
      <w:r w:rsidR="007B1A48" w:rsidRPr="0068631A">
        <w:rPr>
          <w:rFonts w:ascii="Times New Roman" w:hAnsi="Times New Roman" w:cs="Times New Roman"/>
          <w:sz w:val="24"/>
          <w:szCs w:val="24"/>
        </w:rPr>
        <w:t>clinic-</w:t>
      </w:r>
      <w:r w:rsidR="00617724" w:rsidRPr="0068631A">
        <w:rPr>
          <w:rFonts w:ascii="Times New Roman" w:hAnsi="Times New Roman" w:cs="Times New Roman"/>
          <w:sz w:val="24"/>
          <w:szCs w:val="24"/>
        </w:rPr>
        <w:t>radio</w:t>
      </w:r>
      <w:r w:rsidR="007B1A48" w:rsidRPr="0068631A">
        <w:rPr>
          <w:rFonts w:ascii="Times New Roman" w:hAnsi="Times New Roman" w:cs="Times New Roman"/>
          <w:sz w:val="24"/>
          <w:szCs w:val="24"/>
        </w:rPr>
        <w:t>-</w:t>
      </w:r>
      <w:r w:rsidR="00617724" w:rsidRPr="0068631A">
        <w:rPr>
          <w:rFonts w:ascii="Times New Roman" w:hAnsi="Times New Roman" w:cs="Times New Roman"/>
          <w:sz w:val="24"/>
          <w:szCs w:val="24"/>
        </w:rPr>
        <w:t xml:space="preserve">pathological </w:t>
      </w:r>
      <w:r w:rsidR="00195EF1" w:rsidRPr="0068631A">
        <w:rPr>
          <w:rFonts w:ascii="Times New Roman" w:hAnsi="Times New Roman" w:cs="Times New Roman"/>
          <w:sz w:val="24"/>
          <w:szCs w:val="24"/>
        </w:rPr>
        <w:t>conc</w:t>
      </w:r>
      <w:r w:rsidR="00617724" w:rsidRPr="0068631A">
        <w:rPr>
          <w:rFonts w:ascii="Times New Roman" w:hAnsi="Times New Roman" w:cs="Times New Roman"/>
          <w:sz w:val="24"/>
          <w:szCs w:val="24"/>
        </w:rPr>
        <w:t>or</w:t>
      </w:r>
      <w:r w:rsidR="00195EF1" w:rsidRPr="0068631A">
        <w:rPr>
          <w:rFonts w:ascii="Times New Roman" w:hAnsi="Times New Roman" w:cs="Times New Roman"/>
          <w:sz w:val="24"/>
          <w:szCs w:val="24"/>
        </w:rPr>
        <w:t>dance</w:t>
      </w:r>
      <w:r w:rsidR="00EA4A0B" w:rsidRPr="0068631A">
        <w:rPr>
          <w:rFonts w:ascii="Times New Roman" w:hAnsi="Times New Roman" w:cs="Times New Roman"/>
          <w:sz w:val="24"/>
          <w:szCs w:val="24"/>
        </w:rPr>
        <w:t xml:space="preserve"> before commencing the treatment protocol. Any discordant result should be re-evaluated for </w:t>
      </w:r>
      <w:r w:rsidR="00AF01CB" w:rsidRPr="0068631A">
        <w:rPr>
          <w:rFonts w:ascii="Times New Roman" w:hAnsi="Times New Roman" w:cs="Times New Roman"/>
          <w:sz w:val="24"/>
          <w:szCs w:val="24"/>
        </w:rPr>
        <w:t xml:space="preserve">the </w:t>
      </w:r>
      <w:r w:rsidR="00EA4A0B" w:rsidRPr="0068631A">
        <w:rPr>
          <w:rFonts w:ascii="Times New Roman" w:hAnsi="Times New Roman" w:cs="Times New Roman"/>
          <w:sz w:val="24"/>
          <w:szCs w:val="24"/>
        </w:rPr>
        <w:t xml:space="preserve">need </w:t>
      </w:r>
      <w:r w:rsidR="00AF01CB" w:rsidRPr="0068631A">
        <w:rPr>
          <w:rFonts w:ascii="Times New Roman" w:hAnsi="Times New Roman" w:cs="Times New Roman"/>
          <w:sz w:val="24"/>
          <w:szCs w:val="24"/>
        </w:rPr>
        <w:t>for</w:t>
      </w:r>
      <w:r w:rsidR="00EA4A0B" w:rsidRPr="0068631A">
        <w:rPr>
          <w:rFonts w:ascii="Times New Roman" w:hAnsi="Times New Roman" w:cs="Times New Roman"/>
          <w:sz w:val="24"/>
          <w:szCs w:val="24"/>
        </w:rPr>
        <w:t xml:space="preserve"> additional imaging assessment or repeat biopsy on </w:t>
      </w:r>
      <w:r w:rsidR="00AF01CB" w:rsidRPr="0068631A">
        <w:rPr>
          <w:rFonts w:ascii="Times New Roman" w:hAnsi="Times New Roman" w:cs="Times New Roman"/>
          <w:sz w:val="24"/>
          <w:szCs w:val="24"/>
        </w:rPr>
        <w:t xml:space="preserve">a </w:t>
      </w:r>
      <w:r w:rsidR="00EA4A0B" w:rsidRPr="0068631A">
        <w:rPr>
          <w:rFonts w:ascii="Times New Roman" w:hAnsi="Times New Roman" w:cs="Times New Roman"/>
          <w:sz w:val="24"/>
          <w:szCs w:val="24"/>
        </w:rPr>
        <w:t>patient-to-patient basis</w:t>
      </w:r>
      <w:r w:rsidR="00AF01CB" w:rsidRPr="0068631A">
        <w:rPr>
          <w:rFonts w:ascii="Times New Roman" w:hAnsi="Times New Roman" w:cs="Times New Roman"/>
          <w:sz w:val="24"/>
          <w:szCs w:val="24"/>
        </w:rPr>
        <w:t>,</w:t>
      </w:r>
      <w:r w:rsidR="00EA4A0B" w:rsidRPr="0068631A">
        <w:rPr>
          <w:rFonts w:ascii="Times New Roman" w:hAnsi="Times New Roman" w:cs="Times New Roman"/>
          <w:sz w:val="24"/>
          <w:szCs w:val="24"/>
        </w:rPr>
        <w:t xml:space="preserve"> and such decisions should be </w:t>
      </w:r>
      <w:r w:rsidR="00AF01CB" w:rsidRPr="0068631A">
        <w:rPr>
          <w:rFonts w:ascii="Times New Roman" w:hAnsi="Times New Roman" w:cs="Times New Roman"/>
          <w:sz w:val="24"/>
          <w:szCs w:val="24"/>
        </w:rPr>
        <w:t>made</w:t>
      </w:r>
      <w:r w:rsidR="00EA4A0B" w:rsidRPr="0068631A">
        <w:rPr>
          <w:rFonts w:ascii="Times New Roman" w:hAnsi="Times New Roman" w:cs="Times New Roman"/>
          <w:sz w:val="24"/>
          <w:szCs w:val="24"/>
        </w:rPr>
        <w:t xml:space="preserve"> in multidisciplinary team (MDT) meetings.</w:t>
      </w:r>
      <w:r w:rsidR="00617724" w:rsidRPr="0068631A">
        <w:rPr>
          <w:rFonts w:ascii="Times New Roman" w:hAnsi="Times New Roman" w:cs="Times New Roman"/>
          <w:sz w:val="24"/>
          <w:szCs w:val="24"/>
        </w:rPr>
        <w:t xml:space="preserve"> </w:t>
      </w:r>
    </w:p>
    <w:p w14:paraId="7A88D01D" w14:textId="6A7AC8B0" w:rsidR="007B1A48" w:rsidRPr="0068631A" w:rsidRDefault="00EA4A0B" w:rsidP="007B1A48">
      <w:pPr>
        <w:spacing w:line="480" w:lineRule="auto"/>
        <w:rPr>
          <w:rFonts w:ascii="Times New Roman" w:hAnsi="Times New Roman" w:cs="Times New Roman"/>
          <w:b/>
          <w:bCs/>
          <w:sz w:val="24"/>
          <w:szCs w:val="24"/>
        </w:rPr>
      </w:pPr>
      <w:r w:rsidRPr="0068631A">
        <w:rPr>
          <w:rFonts w:ascii="Times New Roman" w:hAnsi="Times New Roman" w:cs="Times New Roman"/>
          <w:sz w:val="24"/>
          <w:szCs w:val="24"/>
        </w:rPr>
        <w:lastRenderedPageBreak/>
        <w:t xml:space="preserve">The </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discordant benign</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 result refers to benign findings on biopsy for a lesion which was considered suspicious on radiology</w:t>
      </w:r>
      <w:r w:rsidR="00E564AD" w:rsidRPr="0068631A">
        <w:rPr>
          <w:rFonts w:ascii="Times New Roman" w:hAnsi="Times New Roman" w:cs="Times New Roman"/>
          <w:sz w:val="24"/>
          <w:szCs w:val="24"/>
        </w:rPr>
        <w:t xml:space="preserve">, </w:t>
      </w:r>
      <w:r w:rsidRPr="0068631A">
        <w:rPr>
          <w:rFonts w:ascii="Times New Roman" w:hAnsi="Times New Roman" w:cs="Times New Roman"/>
          <w:sz w:val="24"/>
          <w:szCs w:val="24"/>
        </w:rPr>
        <w:t xml:space="preserve">and </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discordant malignant</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would mean malignancy on biopsy for a lesion which was </w:t>
      </w:r>
      <w:r w:rsidR="00A10119" w:rsidRPr="0068631A">
        <w:rPr>
          <w:rFonts w:ascii="Times New Roman" w:hAnsi="Times New Roman" w:cs="Times New Roman"/>
          <w:sz w:val="24"/>
          <w:szCs w:val="24"/>
        </w:rPr>
        <w:t>thought to have low suspicion for malignancy on imaging.</w:t>
      </w:r>
      <w:r w:rsidR="00301EFC"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6GH3zP8y","properties":{"formattedCitation":"\\super 3\\nosupersub{}","plainCitation":"3","noteIndex":0},"citationItems":[{"id":2337,"uris":["http://zotero.org/users/7159872/items/Q6WWVYEU"],"itemData":{"id":2337,"type":"chapter","abstract":"Any worrisome breast symptom undergoes triple assessment to rule out malignancy as the underlying cause. The assessment involves clinical examination, imaging evaluation, and histopathological assessment. Although pathological results remain the gold standard for the patient, these are limited by sampling errors and false-negative results. Thus, it becomes mandatory to have a radiology and clinical background for accurate rad-path correlation while interpreting the tissue specimens or slides. The imaging and pathologic findings are considered concordant when the pathologic result provides an acceptable explanation for the imaging feature and discordant when they do not. The radiologist performing the biopsy must be aware of the imaging features of a vast variety of pathologic breast lesions and must be able to correlate the imaging findings with pathology report. A good working relationship between the radiologist and the pathologist forms the cornerstone of a robust rad path correlation, which aims to improve the patients’ outcomes.","container-title":"Imaging in Management of Breast Diseases: Volume 1, Overview of Modalities","event-place":"Singapore","ISBN":"978-981-9798-47-6","language":"en","note":"DOI: 10.1007/978-981-97-9847-6_13","page":"225-246","publisher":"Springer Nature","publisher-place":"Singapore","source":"Springer Link","title":"Radiological–Pathological Correlation","URL":"https://doi.org/10.1007/978-981-97-9847-6_13","author":[{"family":"Gauba","given":"Richa"},{"family":"Dhamija","given":"Ekta"},{"family":"Mathur","given":"Sandeep R."}],"editor":[{"family":"Dhamija","given":"Ekta"},{"family":"Deo","given":"S. V. S."}],"accessed":{"date-parts":[["2025",8,2]]},"issued":{"date-parts":[["2025"]]}}}],"schema":"https://github.com/citation-style-language/schema/raw/master/csl-citation.json"} </w:instrText>
      </w:r>
      <w:r w:rsidR="00301EFC"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w:t>
      </w:r>
      <w:r w:rsidR="00301EFC" w:rsidRPr="0068631A">
        <w:rPr>
          <w:rFonts w:ascii="Times New Roman" w:hAnsi="Times New Roman" w:cs="Times New Roman"/>
          <w:sz w:val="24"/>
          <w:szCs w:val="24"/>
        </w:rPr>
        <w:fldChar w:fldCharType="end"/>
      </w:r>
      <w:r w:rsidR="00A10119" w:rsidRPr="0068631A">
        <w:rPr>
          <w:rFonts w:ascii="Times New Roman" w:hAnsi="Times New Roman" w:cs="Times New Roman"/>
          <w:sz w:val="24"/>
          <w:szCs w:val="24"/>
        </w:rPr>
        <w:t xml:space="preserve"> </w:t>
      </w:r>
      <w:r w:rsidR="007B1A48" w:rsidRPr="0068631A">
        <w:rPr>
          <w:rFonts w:ascii="Times New Roman" w:hAnsi="Times New Roman" w:cs="Times New Roman"/>
          <w:sz w:val="24"/>
          <w:szCs w:val="24"/>
        </w:rPr>
        <w:t xml:space="preserve">On the other hand, rare malignancies and rare benign pathologies, </w:t>
      </w:r>
      <w:r w:rsidR="00083FE1" w:rsidRPr="0068631A">
        <w:rPr>
          <w:rFonts w:ascii="Times New Roman" w:hAnsi="Times New Roman" w:cs="Times New Roman"/>
          <w:sz w:val="24"/>
          <w:szCs w:val="24"/>
        </w:rPr>
        <w:t>even if</w:t>
      </w:r>
      <w:r w:rsidR="007B1A48" w:rsidRPr="0068631A">
        <w:rPr>
          <w:rFonts w:ascii="Times New Roman" w:hAnsi="Times New Roman" w:cs="Times New Roman"/>
          <w:sz w:val="24"/>
          <w:szCs w:val="24"/>
        </w:rPr>
        <w:t xml:space="preserve"> concordant on histopathology, benefit from multidepartment discussions for optimal management. </w:t>
      </w:r>
    </w:p>
    <w:p w14:paraId="1CEDB4A4" w14:textId="5A5BF2FA" w:rsidR="00687492" w:rsidRPr="0068631A" w:rsidRDefault="00E564AD" w:rsidP="00A91E2E">
      <w:pPr>
        <w:spacing w:line="480" w:lineRule="auto"/>
        <w:rPr>
          <w:rFonts w:ascii="Times New Roman" w:hAnsi="Times New Roman" w:cs="Times New Roman"/>
          <w:sz w:val="24"/>
          <w:szCs w:val="24"/>
        </w:rPr>
      </w:pPr>
      <w:r w:rsidRPr="0068631A">
        <w:rPr>
          <w:rFonts w:ascii="Times New Roman" w:hAnsi="Times New Roman" w:cs="Times New Roman"/>
          <w:sz w:val="24"/>
          <w:szCs w:val="24"/>
        </w:rPr>
        <w:t>Considering the significant impact of rad-path correlation on patient management, this article aims to illustrate various entities that demonstrate discordant results, highlighting key features that can aid radiologists in accurately approaching breast diseases and achieving rad-path correlation during MDT discussions</w:t>
      </w:r>
      <w:r w:rsidR="00A10119" w:rsidRPr="0068631A">
        <w:rPr>
          <w:rFonts w:ascii="Times New Roman" w:hAnsi="Times New Roman" w:cs="Times New Roman"/>
          <w:sz w:val="24"/>
          <w:szCs w:val="24"/>
        </w:rPr>
        <w:t xml:space="preserve">. </w:t>
      </w:r>
    </w:p>
    <w:p w14:paraId="4AF8EED0" w14:textId="5E7654DD" w:rsidR="003E49E6" w:rsidRPr="0068631A" w:rsidRDefault="00AB283B" w:rsidP="00A91E2E">
      <w:pPr>
        <w:spacing w:line="480" w:lineRule="auto"/>
        <w:rPr>
          <w:rFonts w:ascii="Times New Roman" w:hAnsi="Times New Roman" w:cs="Times New Roman"/>
          <w:b/>
          <w:bCs/>
          <w:sz w:val="24"/>
          <w:szCs w:val="24"/>
          <w:u w:val="single"/>
        </w:rPr>
      </w:pPr>
      <w:r w:rsidRPr="0068631A">
        <w:rPr>
          <w:rFonts w:ascii="Times New Roman" w:hAnsi="Times New Roman" w:cs="Times New Roman"/>
          <w:b/>
          <w:bCs/>
          <w:sz w:val="24"/>
          <w:szCs w:val="24"/>
          <w:u w:val="single"/>
        </w:rPr>
        <w:t>INFLAMMATORY</w:t>
      </w:r>
      <w:r w:rsidR="00BD7688" w:rsidRPr="0068631A">
        <w:rPr>
          <w:rFonts w:ascii="Times New Roman" w:hAnsi="Times New Roman" w:cs="Times New Roman"/>
          <w:b/>
          <w:bCs/>
          <w:sz w:val="24"/>
          <w:szCs w:val="24"/>
          <w:u w:val="single"/>
        </w:rPr>
        <w:t xml:space="preserve"> </w:t>
      </w:r>
      <w:r w:rsidR="002142A1" w:rsidRPr="0068631A">
        <w:rPr>
          <w:rFonts w:ascii="Times New Roman" w:hAnsi="Times New Roman" w:cs="Times New Roman"/>
          <w:b/>
          <w:bCs/>
          <w:sz w:val="24"/>
          <w:szCs w:val="24"/>
          <w:u w:val="single"/>
        </w:rPr>
        <w:t>CONDITIONS</w:t>
      </w:r>
    </w:p>
    <w:p w14:paraId="79C4DFF7" w14:textId="5D355CB9" w:rsidR="004901DA" w:rsidRPr="0068631A" w:rsidRDefault="00ED2392"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Idiopathic g</w:t>
      </w:r>
      <w:r w:rsidR="003E49E6" w:rsidRPr="0068631A">
        <w:rPr>
          <w:rFonts w:ascii="Times New Roman" w:hAnsi="Times New Roman" w:cs="Times New Roman"/>
          <w:b/>
          <w:bCs/>
          <w:sz w:val="24"/>
          <w:szCs w:val="24"/>
        </w:rPr>
        <w:t>ranulomatous mastitis</w:t>
      </w:r>
    </w:p>
    <w:p w14:paraId="6BF6DFB7" w14:textId="708A4996" w:rsidR="00ED2392" w:rsidRPr="0068631A" w:rsidRDefault="00ED2392"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00F16389" w:rsidRPr="0068631A">
        <w:rPr>
          <w:rFonts w:ascii="Times New Roman" w:hAnsi="Times New Roman" w:cs="Times New Roman"/>
          <w:sz w:val="24"/>
          <w:szCs w:val="24"/>
        </w:rPr>
        <w:t xml:space="preserve">First </w:t>
      </w:r>
      <w:r w:rsidR="00AF01CB" w:rsidRPr="0068631A">
        <w:rPr>
          <w:rFonts w:ascii="Times New Roman" w:hAnsi="Times New Roman" w:cs="Times New Roman"/>
          <w:sz w:val="24"/>
          <w:szCs w:val="24"/>
        </w:rPr>
        <w:t>recognized</w:t>
      </w:r>
      <w:r w:rsidR="00F16389" w:rsidRPr="0068631A">
        <w:rPr>
          <w:rFonts w:ascii="Times New Roman" w:hAnsi="Times New Roman" w:cs="Times New Roman"/>
          <w:sz w:val="24"/>
          <w:szCs w:val="24"/>
        </w:rPr>
        <w:t xml:space="preserve"> in the early </w:t>
      </w:r>
      <w:r w:rsidR="008B1E23" w:rsidRPr="0068631A">
        <w:rPr>
          <w:rFonts w:ascii="Times New Roman" w:hAnsi="Times New Roman" w:cs="Times New Roman"/>
          <w:sz w:val="24"/>
          <w:szCs w:val="24"/>
        </w:rPr>
        <w:t>1970s</w:t>
      </w:r>
      <w:r w:rsidR="00F16389" w:rsidRPr="0068631A">
        <w:rPr>
          <w:rFonts w:ascii="Times New Roman" w:hAnsi="Times New Roman" w:cs="Times New Roman"/>
          <w:sz w:val="24"/>
          <w:szCs w:val="24"/>
        </w:rPr>
        <w:t xml:space="preserve">, </w:t>
      </w:r>
      <w:r w:rsidR="00C3070C" w:rsidRPr="0068631A">
        <w:rPr>
          <w:rFonts w:ascii="Times New Roman" w:hAnsi="Times New Roman" w:cs="Times New Roman"/>
          <w:sz w:val="24"/>
          <w:szCs w:val="24"/>
        </w:rPr>
        <w:t>idiopathic granulomatous mastitis (IGM)</w:t>
      </w:r>
      <w:r w:rsidRPr="0068631A">
        <w:rPr>
          <w:rFonts w:ascii="Times New Roman" w:hAnsi="Times New Roman" w:cs="Times New Roman"/>
          <w:sz w:val="24"/>
          <w:szCs w:val="24"/>
        </w:rPr>
        <w:t xml:space="preserve"> is a benign inflammatory disease seen in </w:t>
      </w:r>
      <w:r w:rsidR="00F16389" w:rsidRPr="0068631A">
        <w:rPr>
          <w:rFonts w:ascii="Times New Roman" w:hAnsi="Times New Roman" w:cs="Times New Roman"/>
          <w:sz w:val="24"/>
          <w:szCs w:val="24"/>
        </w:rPr>
        <w:t xml:space="preserve">childbearing and </w:t>
      </w:r>
      <w:r w:rsidRPr="0068631A">
        <w:rPr>
          <w:rFonts w:ascii="Times New Roman" w:hAnsi="Times New Roman" w:cs="Times New Roman"/>
          <w:sz w:val="24"/>
          <w:szCs w:val="24"/>
        </w:rPr>
        <w:t>parous premenopausal women with a history of breastfeeding.</w:t>
      </w:r>
      <w:r w:rsidR="00F16389"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Z3MgcUy3","properties":{"formattedCitation":"\\super 4\\nosupersub{}","plainCitation":"4","noteIndex":0},"citationItems":[{"id":720,"uris":["http://zotero.org/users/7159872/items/WFNYQ963"],"itemData":{"id":720,"type":"article-journal","abstract":"Granulomatous mastitis (GM) is a rare benign inflammatory breast disease that affects mostly women of childbearing age with a history of breastfeeding. The etiopathogenesis is still unknown; however, inflammation as the result of a reaction to trauma, metabolic or hormonal processes, autoimmunity, and an infection with &lt;i&gt;Corynebacterium kroppenstedtii&lt;/i&gt; have all been implicated. Clinical findings are pain, mass, hyperemia, and inflammation. Because the clinical presentation can mimic infectious mastitis or inflammatory carcinoma, the disease course is often protracted. The diagnosis is made by histopathology. Biopsies show a granulomatous formation in combination with a localized infiltration of multi-nucleated giant cells, epithelioid histiocytes, and plasma cells. Ultrasound, mammography, and magnetic resonance imaging are not specific; however, ultrasound and mammography should be done to exclude other pathologies. Due to the lack of data including randomized controlled studies, the management of GM is controversial. In Western industrialized countries, most authors use a therapy regimen starting with antibiotics and corticosteroids, followed by continuous steroid therapy and surgery in patients with persisting symptoms. More data are needed to define the best therapy. The role of immunotherapy has not yet been ascertained. The implementation of a registry to collect more information on this rare disease is highly recommended.","container-title":"Breast Care","DOI":"10.1159/000495146","ISSN":"1661-3791, 1661-3805","issue":"6","journalAbbreviation":"BRC","language":"english","note":"publisher: Karger Publishers\nPMID: 30800035","page":"413-418","source":"www.karger.com","title":"Granulomatous Mastitis: A Therapeutic and Diagnostic Challenge","title-short":"Granulomatous Mastitis","volume":"13","author":[{"family":"Wolfrum","given":"Angelika"},{"family":"Kümmel","given":"Sherko"},{"family":"Theuerkauf","given":"Ingo"},{"family":"Pelz","given":"Enrico"},{"family":"Reinisch","given":"Mattea"}],"issued":{"date-parts":[["2018"]]}}}],"schema":"https://github.com/citation-style-language/schema/raw/master/csl-citation.json"} </w:instrText>
      </w:r>
      <w:r w:rsidR="00F16389"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w:t>
      </w:r>
      <w:r w:rsidR="00F16389" w:rsidRPr="0068631A">
        <w:rPr>
          <w:rFonts w:ascii="Times New Roman" w:hAnsi="Times New Roman" w:cs="Times New Roman"/>
          <w:sz w:val="24"/>
          <w:szCs w:val="24"/>
        </w:rPr>
        <w:fldChar w:fldCharType="end"/>
      </w:r>
      <w:r w:rsidRPr="0068631A">
        <w:rPr>
          <w:rFonts w:ascii="Times New Roman" w:hAnsi="Times New Roman" w:cs="Times New Roman"/>
          <w:sz w:val="24"/>
          <w:szCs w:val="24"/>
        </w:rPr>
        <w:t xml:space="preserve"> </w:t>
      </w:r>
      <w:r w:rsidR="004A6E46" w:rsidRPr="0068631A">
        <w:rPr>
          <w:rFonts w:ascii="Times New Roman" w:hAnsi="Times New Roman" w:cs="Times New Roman"/>
          <w:sz w:val="24"/>
          <w:szCs w:val="24"/>
        </w:rPr>
        <w:t>Histologically, these lesions are characterized by non-caseating granulomas comprised of epithelioid cells, Langhans giant cells</w:t>
      </w:r>
      <w:r w:rsidR="00AF01CB" w:rsidRPr="0068631A">
        <w:rPr>
          <w:rFonts w:ascii="Times New Roman" w:hAnsi="Times New Roman" w:cs="Times New Roman"/>
          <w:sz w:val="24"/>
          <w:szCs w:val="24"/>
        </w:rPr>
        <w:t>,</w:t>
      </w:r>
      <w:r w:rsidR="004A6E46" w:rsidRPr="0068631A">
        <w:rPr>
          <w:rFonts w:ascii="Times New Roman" w:hAnsi="Times New Roman" w:cs="Times New Roman"/>
          <w:sz w:val="24"/>
          <w:szCs w:val="24"/>
        </w:rPr>
        <w:t xml:space="preserve"> and lymphocytes, with formation of microabscesses, with no evidence of microorganisms.</w:t>
      </w:r>
      <w:r w:rsidR="004A6E46"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dmncwRCU","properties":{"formattedCitation":"\\super 5\\nosupersub{}","plainCitation":"5","noteIndex":0},"citationItems":[{"id":1155,"uris":["http://zotero.org/users/7159872/items/T382MRWP"],"itemData":{"id":1155,"type":"article-journal","abstract":"Idiopathic granulomatous mastitis (IGM) is a rare benign chronic inflammatory condition of the breast and is most commonly seen in women of childbearing age. The etiology is uncertain, and an autoimmune association has been suggested with the diagnosis usually made by exclusion. The clinical and radiological features often mimic that of breast cancer and hence confirmed early diagnosis is required to avoid misdiagnosis and unnecessary delay in the treatment.","container-title":"Egyptian Journal of Radiology and Nuclear Medicine","DOI":"10.1186/s43055-019-0126-4","ISSN":"2090-4762","issue":"1","journalAbbreviation":"Egyptian Journal of Radiology and Nuclear Medicine","page":"15","source":"BioMed Central","title":"Idiopathic granulomatous mastitis—our experience","volume":"51","author":[{"family":"Manogna","given":"Pamulapati"},{"family":"Dev","given":"Bhawna"},{"family":"Joseph","given":"Leena Dennis"},{"family":"Ramakrishnan","given":"Ramya"}],"issued":{"date-parts":[["2020",1,15]]}}}],"schema":"https://github.com/citation-style-language/schema/raw/master/csl-citation.json"} </w:instrText>
      </w:r>
      <w:r w:rsidR="004A6E46"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5</w:t>
      </w:r>
      <w:r w:rsidR="004A6E46" w:rsidRPr="0068631A">
        <w:rPr>
          <w:rFonts w:ascii="Times New Roman" w:hAnsi="Times New Roman" w:cs="Times New Roman"/>
          <w:sz w:val="24"/>
          <w:szCs w:val="24"/>
        </w:rPr>
        <w:fldChar w:fldCharType="end"/>
      </w:r>
      <w:r w:rsidR="004A6E46" w:rsidRPr="0068631A">
        <w:rPr>
          <w:rFonts w:ascii="Times New Roman" w:hAnsi="Times New Roman" w:cs="Times New Roman"/>
          <w:sz w:val="24"/>
          <w:szCs w:val="24"/>
        </w:rPr>
        <w:t xml:space="preserve"> </w:t>
      </w:r>
      <w:r w:rsidR="00956EC7" w:rsidRPr="0068631A">
        <w:rPr>
          <w:rFonts w:ascii="Times New Roman" w:hAnsi="Times New Roman" w:cs="Times New Roman"/>
          <w:sz w:val="24"/>
          <w:szCs w:val="24"/>
        </w:rPr>
        <w:t xml:space="preserve">Patients </w:t>
      </w:r>
      <w:r w:rsidR="003D705A" w:rsidRPr="0068631A">
        <w:rPr>
          <w:rFonts w:ascii="Times New Roman" w:hAnsi="Times New Roman" w:cs="Times New Roman"/>
          <w:sz w:val="24"/>
          <w:szCs w:val="24"/>
        </w:rPr>
        <w:t xml:space="preserve">often </w:t>
      </w:r>
      <w:r w:rsidR="00956EC7" w:rsidRPr="0068631A">
        <w:rPr>
          <w:rFonts w:ascii="Times New Roman" w:hAnsi="Times New Roman" w:cs="Times New Roman"/>
          <w:sz w:val="24"/>
          <w:szCs w:val="24"/>
        </w:rPr>
        <w:t xml:space="preserve">present with unilateral painful </w:t>
      </w:r>
      <w:r w:rsidR="00AF01CB" w:rsidRPr="0068631A">
        <w:rPr>
          <w:rFonts w:ascii="Times New Roman" w:hAnsi="Times New Roman" w:cs="Times New Roman"/>
          <w:sz w:val="24"/>
          <w:szCs w:val="24"/>
        </w:rPr>
        <w:t>retro-areolar</w:t>
      </w:r>
      <w:r w:rsidR="00956EC7" w:rsidRPr="0068631A">
        <w:rPr>
          <w:rFonts w:ascii="Times New Roman" w:hAnsi="Times New Roman" w:cs="Times New Roman"/>
          <w:sz w:val="24"/>
          <w:szCs w:val="24"/>
        </w:rPr>
        <w:t xml:space="preserve"> swelling, with skin erythema and induration. </w:t>
      </w:r>
      <w:r w:rsidRPr="0068631A">
        <w:rPr>
          <w:rFonts w:ascii="Times New Roman" w:hAnsi="Times New Roman" w:cs="Times New Roman"/>
          <w:sz w:val="24"/>
          <w:szCs w:val="24"/>
        </w:rPr>
        <w:t xml:space="preserve">The exact </w:t>
      </w:r>
      <w:r w:rsidR="00AF01CB" w:rsidRPr="0068631A">
        <w:rPr>
          <w:rFonts w:ascii="Times New Roman" w:hAnsi="Times New Roman" w:cs="Times New Roman"/>
          <w:sz w:val="24"/>
          <w:szCs w:val="24"/>
        </w:rPr>
        <w:t>etiology</w:t>
      </w:r>
      <w:r w:rsidRPr="0068631A">
        <w:rPr>
          <w:rFonts w:ascii="Times New Roman" w:hAnsi="Times New Roman" w:cs="Times New Roman"/>
          <w:sz w:val="24"/>
          <w:szCs w:val="24"/>
        </w:rPr>
        <w:t xml:space="preserve"> is unknown</w:t>
      </w:r>
      <w:r w:rsidR="00F16389" w:rsidRPr="0068631A">
        <w:rPr>
          <w:rFonts w:ascii="Times New Roman" w:hAnsi="Times New Roman" w:cs="Times New Roman"/>
          <w:sz w:val="24"/>
          <w:szCs w:val="24"/>
        </w:rPr>
        <w:t>, but predisposing factors include pregnancy, lactation, hyperprolactinemia, oral contraceptives, alpha</w:t>
      </w:r>
      <w:r w:rsidR="00E564AD" w:rsidRPr="0068631A">
        <w:rPr>
          <w:rFonts w:ascii="Times New Roman" w:hAnsi="Times New Roman" w:cs="Times New Roman"/>
          <w:sz w:val="24"/>
          <w:szCs w:val="24"/>
        </w:rPr>
        <w:t>–1–</w:t>
      </w:r>
      <w:r w:rsidR="00F16389" w:rsidRPr="0068631A">
        <w:rPr>
          <w:rFonts w:ascii="Times New Roman" w:hAnsi="Times New Roman" w:cs="Times New Roman"/>
          <w:sz w:val="24"/>
          <w:szCs w:val="24"/>
        </w:rPr>
        <w:t>antitrypsin deficiency, diabetes, smoking</w:t>
      </w:r>
      <w:r w:rsidR="00AF01CB" w:rsidRPr="0068631A">
        <w:rPr>
          <w:rFonts w:ascii="Times New Roman" w:hAnsi="Times New Roman" w:cs="Times New Roman"/>
          <w:sz w:val="24"/>
          <w:szCs w:val="24"/>
        </w:rPr>
        <w:t>,</w:t>
      </w:r>
      <w:r w:rsidR="00F16389" w:rsidRPr="0068631A">
        <w:rPr>
          <w:rFonts w:ascii="Times New Roman" w:hAnsi="Times New Roman" w:cs="Times New Roman"/>
          <w:sz w:val="24"/>
          <w:szCs w:val="24"/>
        </w:rPr>
        <w:t xml:space="preserve"> and autoimmune disease</w:t>
      </w:r>
      <w:r w:rsidR="006D3D60" w:rsidRPr="0068631A">
        <w:rPr>
          <w:rFonts w:ascii="Times New Roman" w:hAnsi="Times New Roman" w:cs="Times New Roman"/>
          <w:sz w:val="24"/>
          <w:szCs w:val="24"/>
        </w:rPr>
        <w:t>.</w:t>
      </w:r>
      <w:r w:rsidR="00F16389" w:rsidRPr="0068631A">
        <w:rPr>
          <w:rFonts w:ascii="Times New Roman" w:hAnsi="Times New Roman" w:cs="Times New Roman"/>
          <w:sz w:val="24"/>
          <w:szCs w:val="24"/>
        </w:rPr>
        <w:t xml:space="preserve"> I</w:t>
      </w:r>
      <w:r w:rsidRPr="0068631A">
        <w:rPr>
          <w:rFonts w:ascii="Times New Roman" w:hAnsi="Times New Roman" w:cs="Times New Roman"/>
          <w:sz w:val="24"/>
          <w:szCs w:val="24"/>
        </w:rPr>
        <w:t>t</w:t>
      </w:r>
      <w:r w:rsidR="003D705A" w:rsidRPr="0068631A">
        <w:rPr>
          <w:rFonts w:ascii="Times New Roman" w:hAnsi="Times New Roman" w:cs="Times New Roman"/>
          <w:sz w:val="24"/>
          <w:szCs w:val="24"/>
        </w:rPr>
        <w:t xml:space="preserve"> has been postulated </w:t>
      </w:r>
      <w:r w:rsidRPr="0068631A">
        <w:rPr>
          <w:rFonts w:ascii="Times New Roman" w:hAnsi="Times New Roman" w:cs="Times New Roman"/>
          <w:sz w:val="24"/>
          <w:szCs w:val="24"/>
        </w:rPr>
        <w:t xml:space="preserve">that </w:t>
      </w:r>
      <w:r w:rsidR="003D705A" w:rsidRPr="0068631A">
        <w:rPr>
          <w:rFonts w:ascii="Times New Roman" w:hAnsi="Times New Roman" w:cs="Times New Roman"/>
          <w:sz w:val="24"/>
          <w:szCs w:val="24"/>
        </w:rPr>
        <w:t xml:space="preserve">this is caused </w:t>
      </w:r>
      <w:r w:rsidR="00AF01CB" w:rsidRPr="0068631A">
        <w:rPr>
          <w:rFonts w:ascii="Times New Roman" w:hAnsi="Times New Roman" w:cs="Times New Roman"/>
          <w:sz w:val="24"/>
          <w:szCs w:val="24"/>
        </w:rPr>
        <w:t xml:space="preserve">by the </w:t>
      </w:r>
      <w:r w:rsidR="003D705A" w:rsidRPr="0068631A">
        <w:rPr>
          <w:rFonts w:ascii="Times New Roman" w:hAnsi="Times New Roman" w:cs="Times New Roman"/>
          <w:sz w:val="24"/>
          <w:szCs w:val="24"/>
        </w:rPr>
        <w:t xml:space="preserve">flow of </w:t>
      </w:r>
      <w:r w:rsidRPr="0068631A">
        <w:rPr>
          <w:rFonts w:ascii="Times New Roman" w:hAnsi="Times New Roman" w:cs="Times New Roman"/>
          <w:sz w:val="24"/>
          <w:szCs w:val="24"/>
        </w:rPr>
        <w:t>ductal luminal secretions</w:t>
      </w:r>
      <w:r w:rsidR="00F16389" w:rsidRPr="0068631A">
        <w:rPr>
          <w:rFonts w:ascii="Times New Roman" w:hAnsi="Times New Roman" w:cs="Times New Roman"/>
          <w:sz w:val="24"/>
          <w:szCs w:val="24"/>
        </w:rPr>
        <w:t xml:space="preserve"> into the lobular stroma following injury to the ductal epithelium, which in turn stimulates a cascade of inflammatory and granulomatous </w:t>
      </w:r>
      <w:r w:rsidR="00AF01CB" w:rsidRPr="0068631A">
        <w:rPr>
          <w:rFonts w:ascii="Times New Roman" w:hAnsi="Times New Roman" w:cs="Times New Roman"/>
          <w:sz w:val="24"/>
          <w:szCs w:val="24"/>
        </w:rPr>
        <w:t>responses</w:t>
      </w:r>
      <w:r w:rsidR="00F16389" w:rsidRPr="0068631A">
        <w:rPr>
          <w:rFonts w:ascii="Times New Roman" w:hAnsi="Times New Roman" w:cs="Times New Roman"/>
          <w:sz w:val="24"/>
          <w:szCs w:val="24"/>
        </w:rPr>
        <w:t>.</w:t>
      </w:r>
      <w:r w:rsidR="00F16389"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fsIUVzLr","properties":{"formattedCitation":"\\super 4,7\\nosupersub{}","plainCitation":"4,7","noteIndex":0},"citationItems":[{"id":720,"uris":["http://zotero.org/users/7159872/items/WFNYQ963"],"itemData":{"id":720,"type":"article-journal","abstract":"Granulomatous mastitis (GM) is a rare benign inflammatory breast disease that affects mostly women of childbearing age with a history of breastfeeding. The etiopathogenesis is still unknown; however, inflammation as the result of a reaction to trauma, metabolic or hormonal processes, autoimmunity, and an infection with &lt;i&gt;Corynebacterium kroppenstedtii&lt;/i&gt; have all been implicated. Clinical findings are pain, mass, hyperemia, and inflammation. Because the clinical presentation can mimic infectious mastitis or inflammatory carcinoma, the disease course is often protracted. The diagnosis is made by histopathology. Biopsies show a granulomatous formation in combination with a localized infiltration of multi-nucleated giant cells, epithelioid histiocytes, and plasma cells. Ultrasound, mammography, and magnetic resonance imaging are not specific; however, ultrasound and mammography should be done to exclude other pathologies. Due to the lack of data including randomized controlled studies, the management of GM is controversial. In Western industrialized countries, most authors use a therapy regimen starting with antibiotics and corticosteroids, followed by continuous steroid therapy and surgery in patients with persisting symptoms. More data are needed to define the best therapy. The role of immunotherapy has not yet been ascertained. The implementation of a registry to collect more information on this rare disease is highly recommended.","container-title":"Breast Care","DOI":"10.1159/000495146","ISSN":"1661-3791, 1661-3805","issue":"6","journalAbbreviation":"BRC","language":"english","note":"publisher: Karger Publishers\nPMID: 30800035","page":"413-418","source":"www.karger.com","title":"Granulomatous Mastitis: A Therapeutic and Diagnostic Challenge","title-short":"Granulomatous Mastitis","volume":"13","author":[{"family":"Wolfrum","given":"Angelika"},{"family":"Kümmel","given":"Sherko"},{"family":"Theuerkauf","given":"Ingo"},{"family":"Pelz","given":"Enrico"},{"family":"Reinisch","given":"Mattea"}],"issued":{"date-parts":[["2018"]]}}},{"id":723,"uris":["http://zotero.org/users/7159872/items/J3U7YT7W"],"itemData":{"id":723,"type":"article-journal","abstract":"Idiopathic granulomatous mastitis (IGM) is a rare benign inflammatory breast entity characterized by lobulocentric granulomas. IGM has a persistent or recurrent disease course and affects parous premenopausal women with a history of lactation. It has also been associated with hyperprolactinemia. The most common clinical sign is a palpable tender mass. However, the nonspecific manifestations and varied demographic features of this condition, as well as the other similar-appearing and superimposed breast entities, pose substantial diagnostic challenges. Entities with similar manifestations include inflammatory breast cancer (IBC), infective mastitis, foreign body injection granulomas, mammary duct ectasia, diabetic fibrous mastopathy, and systemic granulomatous processes. The strategy for imaging IGM depends on patient age, clinical manifestations, and risk factors. Targeted ultrasonography, mammography, and less commonly, magnetic resonance imaging have proven to be useful for imaging evaluation. Core-needle biopsy, with or without fine-needle aspiration for cytopathologic examination, and culture analysis are usually required to exclude IBC and other benign inflammatory breast processes. Patients with IGM have an excellent prognosis when they are appropriately treated with oral steroids or second-line immunosuppressive and prolactin-lowering medications. However, surgical excision may be an option for patients in whom medication therapy is unsuccessful. Imaging surveillance can be offered to patients with incidentally encountered IGM or mild symptoms. Clinical suspicion for this rare disease and the breast imager’s prompt diagnosis can lead to an improved patient outcome. The purpose of this article is to review the imaging manifestations of IGM in a multimodality case-based format and to describe relevant clinical and imaging-based differential diagnoses. The associated pitfalls, epidemiologic and histopathologic factors, clinical manifestations, natural course, and management of IGM also are discussed.\n\n©RSNA, 2018","container-title":"RadioGraphics","DOI":"10.1148/rg.2018170095","ISSN":"0271-5333","issue":"2","note":"publisher: Radiological Society of North America","page":"330-356","source":"pubs.rsna.org (Atypon)","title":"Idiopathic Granulomatous Mastitis: Manifestations at Multimodality Imaging and Pitfalls","title-short":"Idiopathic Granulomatous Mastitis","volume":"38","author":[{"family":"Pluguez-Turull","given":"Cedric W."},{"family":"Nanyes","given":"Jennifer E."},{"family":"Quintero","given":"Cristina J."},{"family":"Alizai","given":"Hamza"},{"family":"Mais","given":"Daniel D."},{"family":"Kist","given":"Kenneth A."},{"family":"Dornbluth","given":"Nella C."}],"issued":{"date-parts":[["2018",3]]}},"label":"page"}],"schema":"https://github.com/citation-style-language/schema/raw/master/csl-citation.json"} </w:instrText>
      </w:r>
      <w:r w:rsidR="00F16389"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7</w:t>
      </w:r>
      <w:r w:rsidR="00F16389" w:rsidRPr="0068631A">
        <w:rPr>
          <w:rFonts w:ascii="Times New Roman" w:hAnsi="Times New Roman" w:cs="Times New Roman"/>
          <w:sz w:val="24"/>
          <w:szCs w:val="24"/>
        </w:rPr>
        <w:fldChar w:fldCharType="end"/>
      </w:r>
      <w:r w:rsidR="00F16389" w:rsidRPr="0068631A">
        <w:rPr>
          <w:rFonts w:ascii="Times New Roman" w:hAnsi="Times New Roman" w:cs="Times New Roman"/>
          <w:sz w:val="24"/>
          <w:szCs w:val="24"/>
        </w:rPr>
        <w:t xml:space="preserve"> </w:t>
      </w:r>
      <w:r w:rsidR="00C3070C" w:rsidRPr="0068631A">
        <w:rPr>
          <w:rFonts w:ascii="Times New Roman" w:hAnsi="Times New Roman" w:cs="Times New Roman"/>
          <w:sz w:val="24"/>
          <w:szCs w:val="24"/>
        </w:rPr>
        <w:t>On mammography</w:t>
      </w:r>
      <w:r w:rsidR="003D705A" w:rsidRPr="0068631A">
        <w:rPr>
          <w:rFonts w:ascii="Times New Roman" w:hAnsi="Times New Roman" w:cs="Times New Roman"/>
          <w:sz w:val="24"/>
          <w:szCs w:val="24"/>
        </w:rPr>
        <w:t xml:space="preserve"> (MG)</w:t>
      </w:r>
      <w:r w:rsidR="00C3070C" w:rsidRPr="0068631A">
        <w:rPr>
          <w:rFonts w:ascii="Times New Roman" w:hAnsi="Times New Roman" w:cs="Times New Roman"/>
          <w:sz w:val="24"/>
          <w:szCs w:val="24"/>
        </w:rPr>
        <w:t>, they are seen as focal asymmetries or irregular or obscured masses</w:t>
      </w:r>
      <w:r w:rsidR="000E334E" w:rsidRPr="0068631A">
        <w:rPr>
          <w:rFonts w:ascii="Times New Roman" w:hAnsi="Times New Roman" w:cs="Times New Roman"/>
          <w:sz w:val="24"/>
          <w:szCs w:val="24"/>
        </w:rPr>
        <w:t>, with axillary adenopathy and skin changes</w:t>
      </w:r>
      <w:r w:rsidR="003D705A" w:rsidRPr="0068631A">
        <w:rPr>
          <w:rFonts w:ascii="Times New Roman" w:hAnsi="Times New Roman" w:cs="Times New Roman"/>
          <w:sz w:val="24"/>
          <w:szCs w:val="24"/>
        </w:rPr>
        <w:t xml:space="preserve"> that often mimic breast malignancy</w:t>
      </w:r>
      <w:r w:rsidR="00EA1452"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LWswSQ31","properties":{"formattedCitation":"\\super 8\\nosupersub{}","plainCitation":"8","noteIndex":0},"citationItems":[{"id":959,"uris":["http://zotero.org/users/7159872/items/AMJ7CPG4"],"itemData":{"id":959,"type":"article-journal","abstract":"OBJECTIVES: The purpose of this study was to review the imaging features of idiopathic granulomatous mastitis (IGM) with clinical and pathology correlation.\nMETHODS: With institutional review board (IRB) approval, a retrospective search of the surgical pathology database from January 2000 to July 2015 was performed. Clinical, imaging and histology findings were reviewed. Cases of granulomatous mastitis without a known source, diagnosed with percutaneous or surgical biopsy, were included in our analysis.\nRESULTS: Seventeen cases of IGM were identified with imaging available for review. The majority of patients presented with a palpable abnormality, whereas a minority were asymptomatic with an abnormal screening mammogram. At imaging, IGM most often demonstrated a focal asymmetry at mammography, a hypoechoic mass with irregular or angular margins at ultrasound, and robust enhancement with mixed progressive and plateau kinetics at magnetic resonance imaging (MRI). Axillary lymph nodes were reactive in appearance at ultrasound. Molecular breast imaging performed in one case showed mild focal asymmetric radiotracer uptake.\nCONCLUSION: IGM is a rapidly progressive rare inflammatory condition of the breast resulting in non-necrotizing granuloma formation. Imaging features mimic breast carcinoma and diagnosis can be difficult. Radiologists' awareness of this condition is essential to prevent delayed or unnecessary treatment.\nTEACHING POINTS: • Idiopathic granulomatous mastitis is rapidly progressive inflammatory condition. • Imaging features may mimic breast carcinoma or infection. • Ultrasound shows irregular hypoechoic masses with increased vascularity and sinus tracts. • MRI shows irregular, enhancing masses or non-mass enhancement with microabscesses. • MRI is useful for assessment of breast involvement and response to treatment.","container-title":"Insights into Imaging","DOI":"10.1007/s13244-016-0499-0","ISSN":"1869-4101","issue":"4","journalAbbreviation":"Insights Imaging","language":"eng","note":"PMID: 27221974\nPMCID: PMC4956627","page":"531-539","source":"PubMed","title":"Idiopathic granulomatous mastitis: imaging update and review","title-short":"Idiopathic granulomatous mastitis","volume":"7","author":[{"family":"Fazzio","given":"Robert T."},{"family":"Shah","given":"Sejal S."},{"family":"Sandhu","given":"Nicole P."},{"family":"Glazebrook","given":"Katrina N."}],"issued":{"date-parts":[["2016",8]]}}}],"schema":"https://github.com/citation-style-language/schema/raw/master/csl-citation.json"} </w:instrText>
      </w:r>
      <w:r w:rsidR="00EA1452"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8</w:t>
      </w:r>
      <w:r w:rsidR="00EA1452" w:rsidRPr="0068631A">
        <w:rPr>
          <w:rFonts w:ascii="Times New Roman" w:hAnsi="Times New Roman" w:cs="Times New Roman"/>
          <w:sz w:val="24"/>
          <w:szCs w:val="24"/>
        </w:rPr>
        <w:fldChar w:fldCharType="end"/>
      </w:r>
      <w:r w:rsidR="003D705A" w:rsidRPr="0068631A">
        <w:rPr>
          <w:rFonts w:ascii="Times New Roman" w:hAnsi="Times New Roman" w:cs="Times New Roman"/>
          <w:sz w:val="24"/>
          <w:szCs w:val="24"/>
        </w:rPr>
        <w:t xml:space="preserve"> (Figure 1)</w:t>
      </w:r>
      <w:r w:rsidR="0076137C" w:rsidRPr="0068631A">
        <w:rPr>
          <w:rFonts w:ascii="Times New Roman" w:hAnsi="Times New Roman" w:cs="Times New Roman"/>
          <w:sz w:val="24"/>
          <w:szCs w:val="24"/>
        </w:rPr>
        <w:t>.</w:t>
      </w:r>
      <w:r w:rsidR="000E334E" w:rsidRPr="0068631A">
        <w:rPr>
          <w:rFonts w:ascii="Times New Roman" w:hAnsi="Times New Roman" w:cs="Times New Roman"/>
          <w:sz w:val="24"/>
          <w:szCs w:val="24"/>
        </w:rPr>
        <w:t xml:space="preserve"> </w:t>
      </w:r>
      <w:r w:rsidR="000E334E" w:rsidRPr="0068631A">
        <w:rPr>
          <w:rFonts w:ascii="Times New Roman" w:hAnsi="Times New Roman" w:cs="Times New Roman"/>
          <w:sz w:val="24"/>
          <w:szCs w:val="24"/>
        </w:rPr>
        <w:lastRenderedPageBreak/>
        <w:t xml:space="preserve">Calcifications are rarely </w:t>
      </w:r>
      <w:r w:rsidR="00AF01CB" w:rsidRPr="0068631A">
        <w:rPr>
          <w:rFonts w:ascii="Times New Roman" w:hAnsi="Times New Roman" w:cs="Times New Roman"/>
          <w:sz w:val="24"/>
          <w:szCs w:val="24"/>
        </w:rPr>
        <w:t>observed</w:t>
      </w:r>
      <w:r w:rsidR="000E334E" w:rsidRPr="0068631A">
        <w:rPr>
          <w:rFonts w:ascii="Times New Roman" w:hAnsi="Times New Roman" w:cs="Times New Roman"/>
          <w:sz w:val="24"/>
          <w:szCs w:val="24"/>
        </w:rPr>
        <w:t xml:space="preserve">. Ultrasound (US) features include </w:t>
      </w:r>
      <w:r w:rsidR="00535B5D" w:rsidRPr="0068631A">
        <w:rPr>
          <w:rFonts w:ascii="Times New Roman" w:hAnsi="Times New Roman" w:cs="Times New Roman"/>
          <w:sz w:val="24"/>
          <w:szCs w:val="24"/>
        </w:rPr>
        <w:t>irregular parallel hypoechoic masses with tubular extension</w:t>
      </w:r>
      <w:r w:rsidR="003D705A" w:rsidRPr="0068631A">
        <w:rPr>
          <w:rFonts w:ascii="Times New Roman" w:hAnsi="Times New Roman" w:cs="Times New Roman"/>
          <w:sz w:val="24"/>
          <w:szCs w:val="24"/>
        </w:rPr>
        <w:t xml:space="preserve"> or fluid-tracking channels</w:t>
      </w:r>
      <w:r w:rsidR="00AF01CB" w:rsidRPr="0068631A">
        <w:rPr>
          <w:rFonts w:ascii="Times New Roman" w:hAnsi="Times New Roman" w:cs="Times New Roman"/>
          <w:sz w:val="24"/>
          <w:szCs w:val="24"/>
        </w:rPr>
        <w:t>,</w:t>
      </w:r>
      <w:r w:rsidR="003D705A" w:rsidRPr="0068631A">
        <w:rPr>
          <w:rFonts w:ascii="Times New Roman" w:hAnsi="Times New Roman" w:cs="Times New Roman"/>
          <w:sz w:val="24"/>
          <w:szCs w:val="24"/>
        </w:rPr>
        <w:t xml:space="preserve"> which could help the radiologist raise suspicion of mastitis over malignancy</w:t>
      </w:r>
      <w:r w:rsidR="00BA2859" w:rsidRPr="0068631A">
        <w:rPr>
          <w:rFonts w:ascii="Times New Roman" w:hAnsi="Times New Roman" w:cs="Times New Roman"/>
          <w:sz w:val="24"/>
          <w:szCs w:val="24"/>
        </w:rPr>
        <w:t>.</w:t>
      </w:r>
      <w:r w:rsidR="00EA1452"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48wwkqi1","properties":{"formattedCitation":"\\super 7\\nosupersub{}","plainCitation":"7","noteIndex":0},"citationItems":[{"id":723,"uris":["http://zotero.org/users/7159872/items/J3U7YT7W"],"itemData":{"id":723,"type":"article-journal","abstract":"Idiopathic granulomatous mastitis (IGM) is a rare benign inflammatory breast entity characterized by lobulocentric granulomas. IGM has a persistent or recurrent disease course and affects parous premenopausal women with a history of lactation. It has also been associated with hyperprolactinemia. The most common clinical sign is a palpable tender mass. However, the nonspecific manifestations and varied demographic features of this condition, as well as the other similar-appearing and superimposed breast entities, pose substantial diagnostic challenges. Entities with similar manifestations include inflammatory breast cancer (IBC), infective mastitis, foreign body injection granulomas, mammary duct ectasia, diabetic fibrous mastopathy, and systemic granulomatous processes. The strategy for imaging IGM depends on patient age, clinical manifestations, and risk factors. Targeted ultrasonography, mammography, and less commonly, magnetic resonance imaging have proven to be useful for imaging evaluation. Core-needle biopsy, with or without fine-needle aspiration for cytopathologic examination, and culture analysis are usually required to exclude IBC and other benign inflammatory breast processes. Patients with IGM have an excellent prognosis when they are appropriately treated with oral steroids or second-line immunosuppressive and prolactin-lowering medications. However, surgical excision may be an option for patients in whom medication therapy is unsuccessful. Imaging surveillance can be offered to patients with incidentally encountered IGM or mild symptoms. Clinical suspicion for this rare disease and the breast imager’s prompt diagnosis can lead to an improved patient outcome. The purpose of this article is to review the imaging manifestations of IGM in a multimodality case-based format and to describe relevant clinical and imaging-based differential diagnoses. The associated pitfalls, epidemiologic and histopathologic factors, clinical manifestations, natural course, and management of IGM also are discussed.\n\n©RSNA, 2018","container-title":"RadioGraphics","DOI":"10.1148/rg.2018170095","ISSN":"0271-5333","issue":"2","note":"publisher: Radiological Society of North America","page":"330-356","source":"pubs.rsna.org (Atypon)","title":"Idiopathic Granulomatous Mastitis: Manifestations at Multimodality Imaging and Pitfalls","title-short":"Idiopathic Granulomatous Mastitis","volume":"38","author":[{"family":"Pluguez-Turull","given":"Cedric W."},{"family":"Nanyes","given":"Jennifer E."},{"family":"Quintero","given":"Cristina J."},{"family":"Alizai","given":"Hamza"},{"family":"Mais","given":"Daniel D."},{"family":"Kist","given":"Kenneth A."},{"family":"Dornbluth","given":"Nella C."}],"issued":{"date-parts":[["2018",3]]}}}],"schema":"https://github.com/citation-style-language/schema/raw/master/csl-citation.json"} </w:instrText>
      </w:r>
      <w:r w:rsidR="00EA1452"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7</w:t>
      </w:r>
      <w:r w:rsidR="00EA1452" w:rsidRPr="0068631A">
        <w:rPr>
          <w:rFonts w:ascii="Times New Roman" w:hAnsi="Times New Roman" w:cs="Times New Roman"/>
          <w:sz w:val="24"/>
          <w:szCs w:val="24"/>
        </w:rPr>
        <w:fldChar w:fldCharType="end"/>
      </w:r>
      <w:r w:rsidR="003D705A" w:rsidRPr="0068631A">
        <w:rPr>
          <w:rFonts w:ascii="Times New Roman" w:hAnsi="Times New Roman" w:cs="Times New Roman"/>
          <w:color w:val="FF0000"/>
          <w:sz w:val="24"/>
          <w:szCs w:val="24"/>
        </w:rPr>
        <w:t xml:space="preserve"> </w:t>
      </w:r>
      <w:r w:rsidR="003D705A" w:rsidRPr="0068631A">
        <w:rPr>
          <w:rFonts w:ascii="Times New Roman" w:hAnsi="Times New Roman" w:cs="Times New Roman"/>
          <w:sz w:val="24"/>
          <w:szCs w:val="24"/>
        </w:rPr>
        <w:t>These masses or channels</w:t>
      </w:r>
      <w:r w:rsidR="00535B5D" w:rsidRPr="0068631A">
        <w:rPr>
          <w:rFonts w:ascii="Times New Roman" w:hAnsi="Times New Roman" w:cs="Times New Roman"/>
          <w:sz w:val="24"/>
          <w:szCs w:val="24"/>
        </w:rPr>
        <w:t xml:space="preserve"> insinuat</w:t>
      </w:r>
      <w:r w:rsidR="003D705A" w:rsidRPr="0068631A">
        <w:rPr>
          <w:rFonts w:ascii="Times New Roman" w:hAnsi="Times New Roman" w:cs="Times New Roman"/>
          <w:sz w:val="24"/>
          <w:szCs w:val="24"/>
        </w:rPr>
        <w:t>e</w:t>
      </w:r>
      <w:r w:rsidR="00535B5D" w:rsidRPr="0068631A">
        <w:rPr>
          <w:rFonts w:ascii="Times New Roman" w:hAnsi="Times New Roman" w:cs="Times New Roman"/>
          <w:sz w:val="24"/>
          <w:szCs w:val="24"/>
        </w:rPr>
        <w:t xml:space="preserve"> the breast parenchyma</w:t>
      </w:r>
      <w:r w:rsidR="003D705A" w:rsidRPr="0068631A">
        <w:rPr>
          <w:rFonts w:ascii="Times New Roman" w:hAnsi="Times New Roman" w:cs="Times New Roman"/>
          <w:sz w:val="24"/>
          <w:szCs w:val="24"/>
        </w:rPr>
        <w:t xml:space="preserve"> along </w:t>
      </w:r>
      <w:r w:rsidR="00AF01CB" w:rsidRPr="0068631A">
        <w:rPr>
          <w:rFonts w:ascii="Times New Roman" w:hAnsi="Times New Roman" w:cs="Times New Roman"/>
          <w:sz w:val="24"/>
          <w:szCs w:val="24"/>
        </w:rPr>
        <w:t>Cooper</w:t>
      </w:r>
      <w:r w:rsidR="003D705A" w:rsidRPr="0068631A">
        <w:rPr>
          <w:rFonts w:ascii="Times New Roman" w:hAnsi="Times New Roman" w:cs="Times New Roman"/>
          <w:sz w:val="24"/>
          <w:szCs w:val="24"/>
        </w:rPr>
        <w:t>’s ligament</w:t>
      </w:r>
      <w:r w:rsidR="00535B5D" w:rsidRPr="0068631A">
        <w:rPr>
          <w:rFonts w:ascii="Times New Roman" w:hAnsi="Times New Roman" w:cs="Times New Roman"/>
          <w:sz w:val="24"/>
          <w:szCs w:val="24"/>
        </w:rPr>
        <w:t>, with perilesional hypervascularity, fluid collections</w:t>
      </w:r>
      <w:r w:rsidR="00AF01CB" w:rsidRPr="0068631A">
        <w:rPr>
          <w:rFonts w:ascii="Times New Roman" w:hAnsi="Times New Roman" w:cs="Times New Roman"/>
          <w:sz w:val="24"/>
          <w:szCs w:val="24"/>
        </w:rPr>
        <w:t>,</w:t>
      </w:r>
      <w:r w:rsidR="003D705A" w:rsidRPr="0068631A">
        <w:rPr>
          <w:rFonts w:ascii="Times New Roman" w:hAnsi="Times New Roman" w:cs="Times New Roman"/>
          <w:sz w:val="24"/>
          <w:szCs w:val="24"/>
        </w:rPr>
        <w:t xml:space="preserve"> or </w:t>
      </w:r>
      <w:r w:rsidR="004E100F" w:rsidRPr="0068631A">
        <w:rPr>
          <w:rFonts w:ascii="Times New Roman" w:hAnsi="Times New Roman" w:cs="Times New Roman"/>
          <w:sz w:val="24"/>
          <w:szCs w:val="24"/>
        </w:rPr>
        <w:t>abscess</w:t>
      </w:r>
      <w:r w:rsidR="003D705A" w:rsidRPr="0068631A">
        <w:rPr>
          <w:rFonts w:ascii="Times New Roman" w:hAnsi="Times New Roman" w:cs="Times New Roman"/>
          <w:sz w:val="24"/>
          <w:szCs w:val="24"/>
        </w:rPr>
        <w:t xml:space="preserve"> formation with or </w:t>
      </w:r>
      <w:r w:rsidR="004E100F" w:rsidRPr="0068631A">
        <w:rPr>
          <w:rFonts w:ascii="Times New Roman" w:hAnsi="Times New Roman" w:cs="Times New Roman"/>
          <w:sz w:val="24"/>
          <w:szCs w:val="24"/>
        </w:rPr>
        <w:t xml:space="preserve">without </w:t>
      </w:r>
      <w:r w:rsidR="00535B5D" w:rsidRPr="0068631A">
        <w:rPr>
          <w:rFonts w:ascii="Times New Roman" w:hAnsi="Times New Roman" w:cs="Times New Roman"/>
          <w:sz w:val="24"/>
          <w:szCs w:val="24"/>
        </w:rPr>
        <w:t>sinus tracts</w:t>
      </w:r>
      <w:r w:rsidR="00DD4C80"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Ln6EtAuT","properties":{"formattedCitation":"\\super 9\\nosupersub{}","plainCitation":"9","noteIndex":0},"citationItems":[{"id":2006,"uris":["http://zotero.org/users/7159872/items/FP3MMCXE"],"itemData":{"id":2006,"type":"article-journal","abstract":"While breast carcinoma is the most feared pathology in women with breast lumps, infections continue to be an important aetiology, especially in countries with low to middle socio-economic status. The breast infections or mastitis can present as acute painful breast or recurrent episodes of breast lumps with or without pain. The common causes include puerperal, non-puerperal, and idiopathic mastitis whereas uncommon causes like tuberculosis, filariasis, hydatid and other parasitic infections are still seen in developing countries. Imaging with digital mammography may be difficult due to pain or inadequate due to increased breast density. Ultrasound serves as the modality of choice for detailed assessment in these patients. Since the imaging features are often overlapping with malignancy, biopsy is almost always indicated. However, there are certain imaging findings that may point to the diagnosis of mastitis and can help in accurate radiologic-pathologic correlation. This article aims to illustrate the varied clinico-radiological features of patients with tropical breast infections.","container-title":"The British Journal of Radiology","DOI":"10.1093/bjr/tqad032","ISSN":"1748-880X","issue":"1154","journalAbbreviation":"Br J Radiol","language":"eng","note":"PMID: 38308027","page":"315-323","source":"PubMed","title":"Imaging spectrum in tropical breast infections","volume":"97","author":[{"family":"Dhamija","given":"Ekta"},{"family":"Gulati","given":"Shrea"},{"family":"Hari","given":"Smriti"}],"issued":{"date-parts":[["2024",2,2]]}}}],"schema":"https://github.com/citation-style-language/schema/raw/master/csl-citation.json"} </w:instrText>
      </w:r>
      <w:r w:rsidR="00DD4C80"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9</w:t>
      </w:r>
      <w:r w:rsidR="00DD4C80" w:rsidRPr="0068631A">
        <w:rPr>
          <w:rFonts w:ascii="Times New Roman" w:hAnsi="Times New Roman" w:cs="Times New Roman"/>
          <w:sz w:val="24"/>
          <w:szCs w:val="24"/>
        </w:rPr>
        <w:fldChar w:fldCharType="end"/>
      </w:r>
      <w:r w:rsidR="003D705A" w:rsidRPr="0068631A">
        <w:rPr>
          <w:rFonts w:ascii="Times New Roman" w:hAnsi="Times New Roman" w:cs="Times New Roman"/>
          <w:sz w:val="24"/>
          <w:szCs w:val="24"/>
        </w:rPr>
        <w:t xml:space="preserve"> (Figure </w:t>
      </w:r>
      <w:r w:rsidR="00EA1452" w:rsidRPr="0068631A">
        <w:rPr>
          <w:rFonts w:ascii="Times New Roman" w:hAnsi="Times New Roman" w:cs="Times New Roman"/>
          <w:sz w:val="24"/>
          <w:szCs w:val="24"/>
        </w:rPr>
        <w:t>1</w:t>
      </w:r>
      <w:r w:rsidR="003D705A" w:rsidRPr="0068631A">
        <w:rPr>
          <w:rFonts w:ascii="Times New Roman" w:hAnsi="Times New Roman" w:cs="Times New Roman"/>
          <w:sz w:val="24"/>
          <w:szCs w:val="24"/>
        </w:rPr>
        <w:t>)</w:t>
      </w:r>
      <w:r w:rsidR="0076137C" w:rsidRPr="0068631A">
        <w:rPr>
          <w:rFonts w:ascii="Times New Roman" w:hAnsi="Times New Roman" w:cs="Times New Roman"/>
          <w:sz w:val="24"/>
          <w:szCs w:val="24"/>
        </w:rPr>
        <w:t>.</w:t>
      </w:r>
      <w:r w:rsidR="00195EF1" w:rsidRPr="0068631A">
        <w:rPr>
          <w:rFonts w:ascii="Times New Roman" w:hAnsi="Times New Roman" w:cs="Times New Roman"/>
          <w:sz w:val="24"/>
          <w:szCs w:val="24"/>
        </w:rPr>
        <w:t xml:space="preserve"> </w:t>
      </w:r>
      <w:r w:rsidR="00535B5D" w:rsidRPr="0068631A">
        <w:rPr>
          <w:rFonts w:ascii="Times New Roman" w:hAnsi="Times New Roman" w:cs="Times New Roman"/>
          <w:sz w:val="24"/>
          <w:szCs w:val="24"/>
        </w:rPr>
        <w:t xml:space="preserve">Heterogeneous or rim enhancement </w:t>
      </w:r>
      <w:r w:rsidR="003D705A" w:rsidRPr="0068631A">
        <w:rPr>
          <w:rFonts w:ascii="Times New Roman" w:hAnsi="Times New Roman" w:cs="Times New Roman"/>
          <w:sz w:val="24"/>
          <w:szCs w:val="24"/>
        </w:rPr>
        <w:t xml:space="preserve">along the fluid collection and </w:t>
      </w:r>
      <w:r w:rsidR="00535B5D" w:rsidRPr="0068631A">
        <w:rPr>
          <w:rFonts w:ascii="Times New Roman" w:hAnsi="Times New Roman" w:cs="Times New Roman"/>
          <w:sz w:val="24"/>
          <w:szCs w:val="24"/>
        </w:rPr>
        <w:t xml:space="preserve">regional </w:t>
      </w:r>
      <w:r w:rsidR="00F851CA" w:rsidRPr="0068631A">
        <w:rPr>
          <w:rFonts w:ascii="Times New Roman" w:hAnsi="Times New Roman" w:cs="Times New Roman"/>
          <w:sz w:val="24"/>
          <w:szCs w:val="24"/>
        </w:rPr>
        <w:t>non-mass</w:t>
      </w:r>
      <w:r w:rsidR="00535B5D" w:rsidRPr="0068631A">
        <w:rPr>
          <w:rFonts w:ascii="Times New Roman" w:hAnsi="Times New Roman" w:cs="Times New Roman"/>
          <w:sz w:val="24"/>
          <w:szCs w:val="24"/>
        </w:rPr>
        <w:t xml:space="preserve"> enhancement (NME) can be seen </w:t>
      </w:r>
      <w:r w:rsidR="003D705A" w:rsidRPr="0068631A">
        <w:rPr>
          <w:rFonts w:ascii="Times New Roman" w:hAnsi="Times New Roman" w:cs="Times New Roman"/>
          <w:sz w:val="24"/>
          <w:szCs w:val="24"/>
        </w:rPr>
        <w:t xml:space="preserve">in the involved breast parenchyma </w:t>
      </w:r>
      <w:r w:rsidR="00535B5D" w:rsidRPr="0068631A">
        <w:rPr>
          <w:rFonts w:ascii="Times New Roman" w:hAnsi="Times New Roman" w:cs="Times New Roman"/>
          <w:sz w:val="24"/>
          <w:szCs w:val="24"/>
        </w:rPr>
        <w:t xml:space="preserve">on MRI. </w:t>
      </w:r>
      <w:r w:rsidR="00EE523E" w:rsidRPr="0068631A">
        <w:rPr>
          <w:rFonts w:ascii="Times New Roman" w:hAnsi="Times New Roman" w:cs="Times New Roman"/>
          <w:sz w:val="24"/>
          <w:szCs w:val="24"/>
        </w:rPr>
        <w:t>The imaging features mimic inflammatory breast carcinoma</w:t>
      </w:r>
      <w:r w:rsidR="00AF01CB" w:rsidRPr="0068631A">
        <w:rPr>
          <w:rFonts w:ascii="Times New Roman" w:hAnsi="Times New Roman" w:cs="Times New Roman"/>
          <w:sz w:val="24"/>
          <w:szCs w:val="24"/>
        </w:rPr>
        <w:t>,</w:t>
      </w:r>
      <w:r w:rsidR="00EE523E" w:rsidRPr="0068631A">
        <w:rPr>
          <w:rFonts w:ascii="Times New Roman" w:hAnsi="Times New Roman" w:cs="Times New Roman"/>
          <w:sz w:val="24"/>
          <w:szCs w:val="24"/>
        </w:rPr>
        <w:t xml:space="preserve"> which must be excluded on biopsy. Features </w:t>
      </w:r>
      <w:r w:rsidR="00AF01CB" w:rsidRPr="0068631A">
        <w:rPr>
          <w:rFonts w:ascii="Times New Roman" w:hAnsi="Times New Roman" w:cs="Times New Roman"/>
          <w:sz w:val="24"/>
          <w:szCs w:val="24"/>
        </w:rPr>
        <w:t>such as</w:t>
      </w:r>
      <w:r w:rsidR="00EE523E" w:rsidRPr="0068631A">
        <w:rPr>
          <w:rFonts w:ascii="Times New Roman" w:hAnsi="Times New Roman" w:cs="Times New Roman"/>
          <w:sz w:val="24"/>
          <w:szCs w:val="24"/>
        </w:rPr>
        <w:t xml:space="preserve"> unilateral breast enlargement, clinically palpable axillary lymphadenopathy, extensive skin </w:t>
      </w:r>
      <w:r w:rsidR="00AF01CB" w:rsidRPr="0068631A">
        <w:rPr>
          <w:rFonts w:ascii="Times New Roman" w:hAnsi="Times New Roman" w:cs="Times New Roman"/>
          <w:sz w:val="24"/>
          <w:szCs w:val="24"/>
        </w:rPr>
        <w:t>edema,</w:t>
      </w:r>
      <w:r w:rsidR="00EE523E" w:rsidRPr="0068631A">
        <w:rPr>
          <w:rFonts w:ascii="Times New Roman" w:hAnsi="Times New Roman" w:cs="Times New Roman"/>
          <w:sz w:val="24"/>
          <w:szCs w:val="24"/>
        </w:rPr>
        <w:t xml:space="preserve"> trabecular thickening involving over </w:t>
      </w:r>
      <w:r w:rsidR="00AF01CB" w:rsidRPr="0068631A">
        <w:rPr>
          <w:rFonts w:ascii="Times New Roman" w:hAnsi="Times New Roman" w:cs="Times New Roman"/>
          <w:sz w:val="24"/>
          <w:szCs w:val="24"/>
        </w:rPr>
        <w:t>one-third</w:t>
      </w:r>
      <w:r w:rsidR="00EE523E" w:rsidRPr="0068631A">
        <w:rPr>
          <w:rFonts w:ascii="Times New Roman" w:hAnsi="Times New Roman" w:cs="Times New Roman"/>
          <w:sz w:val="24"/>
          <w:szCs w:val="24"/>
        </w:rPr>
        <w:t xml:space="preserve"> of the breast with associated rapid enhancement, </w:t>
      </w:r>
      <w:r w:rsidR="00AF01CB" w:rsidRPr="0068631A">
        <w:rPr>
          <w:rFonts w:ascii="Times New Roman" w:hAnsi="Times New Roman" w:cs="Times New Roman"/>
          <w:sz w:val="24"/>
          <w:szCs w:val="24"/>
        </w:rPr>
        <w:t xml:space="preserve">and </w:t>
      </w:r>
      <w:r w:rsidR="00EE523E" w:rsidRPr="0068631A">
        <w:rPr>
          <w:rFonts w:ascii="Times New Roman" w:hAnsi="Times New Roman" w:cs="Times New Roman"/>
          <w:sz w:val="24"/>
          <w:szCs w:val="24"/>
        </w:rPr>
        <w:t>T2 hyperintense signals extending to the chest wall in older age groups suggest IBC over IGM</w:t>
      </w:r>
      <w:r w:rsidR="00EE523E"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wJ5NREE3","properties":{"formattedCitation":"\\super 7\\nosupersub{}","plainCitation":"7","noteIndex":0},"citationItems":[{"id":723,"uris":["http://zotero.org/users/7159872/items/J3U7YT7W"],"itemData":{"id":723,"type":"article-journal","abstract":"Idiopathic granulomatous mastitis (IGM) is a rare benign inflammatory breast entity characterized by lobulocentric granulomas. IGM has a persistent or recurrent disease course and affects parous premenopausal women with a history of lactation. It has also been associated with hyperprolactinemia. The most common clinical sign is a palpable tender mass. However, the nonspecific manifestations and varied demographic features of this condition, as well as the other similar-appearing and superimposed breast entities, pose substantial diagnostic challenges. Entities with similar manifestations include inflammatory breast cancer (IBC), infective mastitis, foreign body injection granulomas, mammary duct ectasia, diabetic fibrous mastopathy, and systemic granulomatous processes. The strategy for imaging IGM depends on patient age, clinical manifestations, and risk factors. Targeted ultrasonography, mammography, and less commonly, magnetic resonance imaging have proven to be useful for imaging evaluation. Core-needle biopsy, with or without fine-needle aspiration for cytopathologic examination, and culture analysis are usually required to exclude IBC and other benign inflammatory breast processes. Patients with IGM have an excellent prognosis when they are appropriately treated with oral steroids or second-line immunosuppressive and prolactin-lowering medications. However, surgical excision may be an option for patients in whom medication therapy is unsuccessful. Imaging surveillance can be offered to patients with incidentally encountered IGM or mild symptoms. Clinical suspicion for this rare disease and the breast imager’s prompt diagnosis can lead to an improved patient outcome. The purpose of this article is to review the imaging manifestations of IGM in a multimodality case-based format and to describe relevant clinical and imaging-based differential diagnoses. The associated pitfalls, epidemiologic and histopathologic factors, clinical manifestations, natural course, and management of IGM also are discussed.\n\n©RSNA, 2018","container-title":"RadioGraphics","DOI":"10.1148/rg.2018170095","ISSN":"0271-5333","issue":"2","note":"publisher: Radiological Society of North America","page":"330-356","source":"pubs.rsna.org (Atypon)","title":"Idiopathic Granulomatous Mastitis: Manifestations at Multimodality Imaging and Pitfalls","title-short":"Idiopathic Granulomatous Mastitis","volume":"38","author":[{"family":"Pluguez-Turull","given":"Cedric W."},{"family":"Nanyes","given":"Jennifer E."},{"family":"Quintero","given":"Cristina J."},{"family":"Alizai","given":"Hamza"},{"family":"Mais","given":"Daniel D."},{"family":"Kist","given":"Kenneth A."},{"family":"Dornbluth","given":"Nella C."}],"issued":{"date-parts":[["2018",3]]}}}],"schema":"https://github.com/citation-style-language/schema/raw/master/csl-citation.json"} </w:instrText>
      </w:r>
      <w:r w:rsidR="00EE523E"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7</w:t>
      </w:r>
      <w:r w:rsidR="00EE523E" w:rsidRPr="0068631A">
        <w:rPr>
          <w:rFonts w:ascii="Times New Roman" w:hAnsi="Times New Roman" w:cs="Times New Roman"/>
          <w:sz w:val="24"/>
          <w:szCs w:val="24"/>
        </w:rPr>
        <w:fldChar w:fldCharType="end"/>
      </w:r>
      <w:r w:rsidR="00EE523E" w:rsidRPr="0068631A">
        <w:rPr>
          <w:rFonts w:ascii="Times New Roman" w:hAnsi="Times New Roman" w:cs="Times New Roman"/>
          <w:sz w:val="24"/>
          <w:szCs w:val="24"/>
        </w:rPr>
        <w:t>.</w:t>
      </w:r>
      <w:r w:rsidR="002C1EC9" w:rsidRPr="0068631A">
        <w:rPr>
          <w:rFonts w:ascii="Times New Roman" w:hAnsi="Times New Roman" w:cs="Times New Roman"/>
          <w:sz w:val="24"/>
          <w:szCs w:val="24"/>
        </w:rPr>
        <w:t xml:space="preserve"> Elastography can also be a useful adjunct, as the mean strain elastography values are significantly lower in IGM compared to invasive ductal carcinoma.</w:t>
      </w:r>
      <w:r w:rsidR="002C1EC9"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cdTQWRLL","properties":{"formattedCitation":"\\super 10\\nosupersub{}","plainCitation":"10","noteIndex":0},"citationItems":[{"id":2314,"uris":["http://zotero.org/users/7159872/items/9FZNG272"],"itemData":{"id":2314,"type":"article-journal","abstract":"Purpose\nThe goal of this study was to investigate the strain elastography imaging characteristics of idiopathic granulomatous mastitis (IGM) and compare strain ratio values of IGM with those of breast cancer.\nMaterial and methods\nTwenty-three consecutive women with IGM (mean age, 37.9±6.6 [SD] years; range: 26–52 years) and 45 women with malignant breast tumor (mean age, 52.8±12.0 [SD], range, 32–77 years) who had been scheduled for ultrasound-guided core biopsy were recruited to the study. All had ultrasonography with elastography before biopsy. The strain ratios of lesions were calculated using surrounding normal breast tissue as the reference in both groups and compared between the two groups. Receiver-operating-characteristics (ROC) curves were formed. Sensitivity, specificity, cut-off, and area under curve (AUC) values were calculated.\nResults\nThe mean strain ratio on sonoelastography was 1.5±0.8 (SD) (range: 0.2–4.0) for IGM and 5.3±5.2 (SD) (range: 1.4–33) for malignant lesions. Strain ratio values in IGM lesions were significantly lower than in malignant lesions (P˂0.05). ROC test yielded an AUC value of 0.939 (95% confidence interval, 0.882–0.995; P&lt;0.0001). Optimal cut-off value for strain ratio value was 2.5 yielding 87% sensitivity and 96% specificity for the diagnosis of IGM.\nConclusion\nSonoelastographic strain ratio contributes to differentiate IGM from malignant breast lesions, thus has potential to influence clinical decision making for further biopsies.","container-title":"Diagnostic and Interventional Imaging","DOI":"10.1016/j.diii.2017.06.009","ISSN":"2211-5684","issue":"10","journalAbbreviation":"Diagnostic and Interventional Imaging","page":"685-691","source":"ScienceDirect","title":"Differentiation between idiopathic granulomatous mastitis and malignant breast lesions using strain ratio on ultrasonic elastography","volume":"98","author":[{"family":"Yağcı","given":"B."},{"family":"Erdem Toslak","given":"I."},{"family":"Çekiç","given":"B."},{"family":"Öz","given":"M."},{"family":"Karakaş","given":"B. R."},{"family":"Akdemir","given":"M."},{"family":"Yıldız","given":"S."},{"family":"Süren","given":"D."},{"family":"Bova","given":"D."}],"issued":{"date-parts":[["2017",10,1]]}}}],"schema":"https://github.com/citation-style-language/schema/raw/master/csl-citation.json"} </w:instrText>
      </w:r>
      <w:r w:rsidR="002C1EC9"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0</w:t>
      </w:r>
      <w:r w:rsidR="002C1EC9" w:rsidRPr="0068631A">
        <w:rPr>
          <w:rFonts w:ascii="Times New Roman" w:hAnsi="Times New Roman" w:cs="Times New Roman"/>
          <w:sz w:val="24"/>
          <w:szCs w:val="24"/>
        </w:rPr>
        <w:fldChar w:fldCharType="end"/>
      </w:r>
    </w:p>
    <w:p w14:paraId="1CB75815" w14:textId="24CD29A6" w:rsidR="003E49E6" w:rsidRPr="0068631A" w:rsidRDefault="003E49E6"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Diabetic mastopathy</w:t>
      </w:r>
    </w:p>
    <w:p w14:paraId="6DC391E1" w14:textId="185A67A2" w:rsidR="00C97E9C" w:rsidRPr="0068631A" w:rsidRDefault="00C97E9C"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00CA64E6" w:rsidRPr="0068631A">
        <w:rPr>
          <w:rFonts w:ascii="Times New Roman" w:hAnsi="Times New Roman" w:cs="Times New Roman"/>
          <w:sz w:val="24"/>
          <w:szCs w:val="24"/>
        </w:rPr>
        <w:t xml:space="preserve">They </w:t>
      </w:r>
      <w:r w:rsidR="002935A2" w:rsidRPr="0068631A">
        <w:rPr>
          <w:rFonts w:ascii="Times New Roman" w:hAnsi="Times New Roman" w:cs="Times New Roman"/>
          <w:sz w:val="24"/>
          <w:szCs w:val="24"/>
        </w:rPr>
        <w:t>are rare palpable</w:t>
      </w:r>
      <w:r w:rsidR="003C2F35" w:rsidRPr="0068631A">
        <w:rPr>
          <w:rFonts w:ascii="Times New Roman" w:hAnsi="Times New Roman" w:cs="Times New Roman"/>
          <w:sz w:val="24"/>
          <w:szCs w:val="24"/>
        </w:rPr>
        <w:t xml:space="preserve"> painless</w:t>
      </w:r>
      <w:r w:rsidR="002935A2" w:rsidRPr="0068631A">
        <w:rPr>
          <w:rFonts w:ascii="Times New Roman" w:hAnsi="Times New Roman" w:cs="Times New Roman"/>
          <w:sz w:val="24"/>
          <w:szCs w:val="24"/>
        </w:rPr>
        <w:t xml:space="preserve"> masses found in</w:t>
      </w:r>
      <w:r w:rsidR="003C2F35" w:rsidRPr="0068631A">
        <w:rPr>
          <w:rFonts w:ascii="Times New Roman" w:hAnsi="Times New Roman" w:cs="Times New Roman"/>
          <w:sz w:val="24"/>
          <w:szCs w:val="24"/>
        </w:rPr>
        <w:t xml:space="preserve"> about 1 – 13 %</w:t>
      </w:r>
      <w:r w:rsidR="002935A2" w:rsidRPr="0068631A">
        <w:rPr>
          <w:rFonts w:ascii="Times New Roman" w:hAnsi="Times New Roman" w:cs="Times New Roman"/>
          <w:sz w:val="24"/>
          <w:szCs w:val="24"/>
        </w:rPr>
        <w:t xml:space="preserve"> </w:t>
      </w:r>
      <w:r w:rsidR="00FA0DC4" w:rsidRPr="0068631A">
        <w:rPr>
          <w:rFonts w:ascii="Times New Roman" w:hAnsi="Times New Roman" w:cs="Times New Roman"/>
          <w:sz w:val="24"/>
          <w:szCs w:val="24"/>
        </w:rPr>
        <w:t xml:space="preserve">of </w:t>
      </w:r>
      <w:r w:rsidR="002935A2" w:rsidRPr="0068631A">
        <w:rPr>
          <w:rFonts w:ascii="Times New Roman" w:hAnsi="Times New Roman" w:cs="Times New Roman"/>
          <w:sz w:val="24"/>
          <w:szCs w:val="24"/>
        </w:rPr>
        <w:t xml:space="preserve">patients with </w:t>
      </w:r>
      <w:r w:rsidR="0035319D" w:rsidRPr="0068631A">
        <w:rPr>
          <w:rFonts w:ascii="Times New Roman" w:hAnsi="Times New Roman" w:cs="Times New Roman"/>
          <w:sz w:val="24"/>
          <w:szCs w:val="24"/>
        </w:rPr>
        <w:t xml:space="preserve">long-standing </w:t>
      </w:r>
      <w:r w:rsidR="003C2F35" w:rsidRPr="0068631A">
        <w:rPr>
          <w:rFonts w:ascii="Times New Roman" w:hAnsi="Times New Roman" w:cs="Times New Roman"/>
          <w:sz w:val="24"/>
          <w:szCs w:val="24"/>
        </w:rPr>
        <w:t>insulin-dependent</w:t>
      </w:r>
      <w:r w:rsidR="002935A2" w:rsidRPr="0068631A">
        <w:rPr>
          <w:rFonts w:ascii="Times New Roman" w:hAnsi="Times New Roman" w:cs="Times New Roman"/>
          <w:sz w:val="24"/>
          <w:szCs w:val="24"/>
        </w:rPr>
        <w:t xml:space="preserve"> diabetes</w:t>
      </w:r>
      <w:r w:rsidR="00BA2859" w:rsidRPr="0068631A">
        <w:rPr>
          <w:rFonts w:ascii="Times New Roman" w:hAnsi="Times New Roman" w:cs="Times New Roman"/>
          <w:sz w:val="24"/>
          <w:szCs w:val="24"/>
        </w:rPr>
        <w:t>.</w:t>
      </w:r>
      <w:r w:rsidR="00EE1B0A"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SDdiDRwI","properties":{"formattedCitation":"\\super 11\\nosupersub{}","plainCitation":"11","noteIndex":0},"citationItems":[{"id":735,"uris":["http://zotero.org/users/7159872/items/E666MVVE"],"itemData":{"id":735,"type":"article-journal","abstract":"Diabetic fibrous mastopathy, an unusual finding in patients with early onset, long-standing insulin dependent diabetes, can present as a palpable mass with mammographic and sonographic findings highly suggestive of breast cancer. These suspicious clinical and imaging findings necessitate a biopsy, which demonstrates characteristic findings of dense, keloid scarring and intralobular lymphocytic infiltrates. We present 2 cases of diabetic fibrous mastopathy with characteristic mammographic, sonographic, and pathologic findings diagnosed with ultrasound guided core needle biopsy and confirmed with surgical excision. In the appropriate clinical setting, a patient with long-standing insulin dependent diabetes with a firm, mobile breast mass and characteristic sonographic findings of a hypoechoic mass with lobulation and marked posterior acoustic shadowing should suggest the possibility of diabetic fibrous mastopathy. Awareness of this entity may obviate the need for surgical excision in patients whose clinical, imaging, and pathologic findings are consistent with diabetic fibrous mastopathy.","container-title":"The Breast Journal","DOI":"10.1046/j.1524-4741.2000.99068.x","ISSN":"1524-4741","issue":"6","journalAbbreviation":"Breast J","language":"eng","note":"PMID: 11348403","page":"414-417","source":"PubMed","title":"Diabetic Fibrous Mastopathy: Case Reports and Radiologic-Pathologic Correlation","title-short":"Diabetic Fibrous Mastopathy","volume":"6","author":[{"family":"Shaffrey","given":"Julie K."},{"family":"Askin","given":"Frederic B."},{"family":"Gatewood","given":"Olga M. B."},{"family":"Brem","given":"Rachel"}],"issued":{"date-parts":[["2000",11]]}}}],"schema":"https://github.com/citation-style-language/schema/raw/master/csl-citation.json"} </w:instrText>
      </w:r>
      <w:r w:rsidR="00EE1B0A"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1</w:t>
      </w:r>
      <w:r w:rsidR="00EE1B0A" w:rsidRPr="0068631A">
        <w:rPr>
          <w:rFonts w:ascii="Times New Roman" w:hAnsi="Times New Roman" w:cs="Times New Roman"/>
          <w:sz w:val="24"/>
          <w:szCs w:val="24"/>
        </w:rPr>
        <w:fldChar w:fldCharType="end"/>
      </w:r>
      <w:r w:rsidR="00FA0DC4" w:rsidRPr="0068631A">
        <w:rPr>
          <w:rFonts w:ascii="Times New Roman" w:hAnsi="Times New Roman" w:cs="Times New Roman"/>
          <w:sz w:val="24"/>
          <w:szCs w:val="24"/>
        </w:rPr>
        <w:t xml:space="preserve"> Lymphocytic infiltration</w:t>
      </w:r>
      <w:r w:rsidR="00EE1B0A" w:rsidRPr="0068631A">
        <w:rPr>
          <w:rFonts w:ascii="Times New Roman" w:hAnsi="Times New Roman" w:cs="Times New Roman"/>
          <w:sz w:val="24"/>
          <w:szCs w:val="24"/>
        </w:rPr>
        <w:t xml:space="preserve"> and fibrosis</w:t>
      </w:r>
      <w:r w:rsidR="00FA0DC4" w:rsidRPr="0068631A">
        <w:rPr>
          <w:rFonts w:ascii="Times New Roman" w:hAnsi="Times New Roman" w:cs="Times New Roman"/>
          <w:sz w:val="24"/>
          <w:szCs w:val="24"/>
        </w:rPr>
        <w:t xml:space="preserve"> </w:t>
      </w:r>
      <w:r w:rsidR="00EE1B0A" w:rsidRPr="0068631A">
        <w:rPr>
          <w:rFonts w:ascii="Times New Roman" w:hAnsi="Times New Roman" w:cs="Times New Roman"/>
          <w:sz w:val="24"/>
          <w:szCs w:val="24"/>
        </w:rPr>
        <w:t>in this condition are thought to be due to</w:t>
      </w:r>
      <w:r w:rsidR="00E564AD" w:rsidRPr="0068631A">
        <w:rPr>
          <w:rFonts w:ascii="Times New Roman" w:hAnsi="Times New Roman" w:cs="Times New Roman"/>
          <w:sz w:val="24"/>
          <w:szCs w:val="24"/>
        </w:rPr>
        <w:t xml:space="preserve"> the</w:t>
      </w:r>
      <w:r w:rsidR="00EE1B0A" w:rsidRPr="0068631A">
        <w:rPr>
          <w:rFonts w:ascii="Times New Roman" w:hAnsi="Times New Roman" w:cs="Times New Roman"/>
          <w:sz w:val="24"/>
          <w:szCs w:val="24"/>
        </w:rPr>
        <w:t xml:space="preserve"> </w:t>
      </w:r>
      <w:r w:rsidR="003D705A" w:rsidRPr="0068631A">
        <w:rPr>
          <w:rFonts w:ascii="Times New Roman" w:hAnsi="Times New Roman" w:cs="Times New Roman"/>
          <w:sz w:val="24"/>
          <w:szCs w:val="24"/>
        </w:rPr>
        <w:t xml:space="preserve">accumulation of </w:t>
      </w:r>
      <w:r w:rsidR="00EE1B0A" w:rsidRPr="0068631A">
        <w:rPr>
          <w:rFonts w:ascii="Times New Roman" w:hAnsi="Times New Roman" w:cs="Times New Roman"/>
          <w:sz w:val="24"/>
          <w:szCs w:val="24"/>
        </w:rPr>
        <w:t xml:space="preserve">hyperglycemia-induced glycosylated end products or </w:t>
      </w:r>
      <w:r w:rsidR="00FA0DC4" w:rsidRPr="0068631A">
        <w:rPr>
          <w:rFonts w:ascii="Times New Roman" w:hAnsi="Times New Roman" w:cs="Times New Roman"/>
          <w:sz w:val="24"/>
          <w:szCs w:val="24"/>
        </w:rPr>
        <w:t>insulin itself</w:t>
      </w:r>
      <w:r w:rsidR="00BA2859" w:rsidRPr="0068631A">
        <w:rPr>
          <w:rFonts w:ascii="Times New Roman" w:hAnsi="Times New Roman" w:cs="Times New Roman"/>
          <w:sz w:val="24"/>
          <w:szCs w:val="24"/>
        </w:rPr>
        <w:t>.</w:t>
      </w:r>
      <w:r w:rsidR="00845EF7"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GSO3CPen","properties":{"formattedCitation":"\\super 12\\nosupersub{}","plainCitation":"12","noteIndex":0},"citationItems":[{"id":729,"uris":["http://zotero.org/users/7159872/items/VJ7NZN2A"],"itemData":{"id":729,"type":"article-journal","abstract":"Purpose:\nThe goal of this study was to evaluate the imaging features of diabetic mastopathy (DMP) and the role of image-guided biopsy in its diagnosis.\n\nMethods:\nTwo experienced radiologists retrospectively reviewed the mammographic and sonographic images of 19 pathologically confirmed DMP patients. The techniques and results of the biopsies performed in each patient were also reviewed.\n\nResults:\nMammograms showed negative findings in 78% of the patients. On ultrasonography (US), 13 lesions were seen as masses and six as non-mass lesions. The US features of the mass lesions were as follows: irregular shape (69%), oval shape (31%), indistinct margin (69%), angular margin (15%), microlobulated margin (8%), well-defined margin (8%), heterogeneous echogenicity (62%), hypoechoic echogenicity (38%), posterior shadowing (92%), parallel orientation (100%), the absence of calcifications (100%), and the absence of vascularity (100%). Based on the US findings, 17 lesions (89%) were classified as Breast Imaging Reporting and Data System category 4 and two (11%) as category 3. US-guided core biopsy was performed in 18 patients, and 10 (56%) were diagnosed with DMP on that basis. An additional vacuum-assisted biopsy was performed in seven patients and all were diagnosed with DMP.\n\nConclusion:\nThe US features of DMP were generally suspicious for malignancy, whereas the mammographic findings were often negative or showed only focal asymmetry. Core biopsy is an adequate method for initial pathological diagnosis. However, since it yields non-diagnostic results in a considerable number of cases, the evaluation of correlations between imaging and pathology plays an important role in the diagnostic process.","container-title":"Ultrasonography","DOI":"10.14366/usg.15052","ISSN":"2288-5919","issue":"2","journalAbbreviation":"Ultrasonography","note":"PMID: 26810194\nPMCID: PMC4825211","page":"140-147","source":"PubMed Central","title":"Diabetic mastopathy: imaging features and the role of image-guided biopsy in its diagnosis","title-short":"Diabetic mastopathy","volume":"35","author":[{"family":"Kim","given":"Jonghyeon"},{"family":"Kim","given":"Eun-Kyung"},{"family":"Kim","given":"Min Jung"},{"family":"Moon","given":"Hee Jung"},{"family":"Yoon","given":"Jung Hyun"}],"issued":{"date-parts":[["2016",4]]}}}],"schema":"https://github.com/citation-style-language/schema/raw/master/csl-citation.json"} </w:instrText>
      </w:r>
      <w:r w:rsidR="00845EF7"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2</w:t>
      </w:r>
      <w:r w:rsidR="00845EF7" w:rsidRPr="0068631A">
        <w:rPr>
          <w:rFonts w:ascii="Times New Roman" w:hAnsi="Times New Roman" w:cs="Times New Roman"/>
          <w:sz w:val="24"/>
          <w:szCs w:val="24"/>
        </w:rPr>
        <w:fldChar w:fldCharType="end"/>
      </w:r>
      <w:r w:rsidR="0042417E" w:rsidRPr="0068631A">
        <w:rPr>
          <w:rFonts w:ascii="Times New Roman" w:hAnsi="Times New Roman" w:cs="Times New Roman"/>
          <w:sz w:val="24"/>
          <w:szCs w:val="24"/>
        </w:rPr>
        <w:t xml:space="preserve"> </w:t>
      </w:r>
      <w:r w:rsidR="003D705A" w:rsidRPr="0068631A">
        <w:rPr>
          <w:rFonts w:ascii="Times New Roman" w:hAnsi="Times New Roman" w:cs="Times New Roman"/>
          <w:color w:val="FF0000"/>
          <w:sz w:val="24"/>
          <w:szCs w:val="24"/>
        </w:rPr>
        <w:t xml:space="preserve"> </w:t>
      </w:r>
      <w:r w:rsidR="003D705A" w:rsidRPr="0068631A">
        <w:rPr>
          <w:rFonts w:ascii="Times New Roman" w:hAnsi="Times New Roman" w:cs="Times New Roman"/>
          <w:sz w:val="24"/>
          <w:szCs w:val="24"/>
        </w:rPr>
        <w:t xml:space="preserve">Diabetic mastopathy can be seen on MG as </w:t>
      </w:r>
      <w:r w:rsidR="00AF01CB" w:rsidRPr="0068631A">
        <w:rPr>
          <w:rFonts w:ascii="Times New Roman" w:hAnsi="Times New Roman" w:cs="Times New Roman"/>
          <w:sz w:val="24"/>
          <w:szCs w:val="24"/>
        </w:rPr>
        <w:t xml:space="preserve">a </w:t>
      </w:r>
      <w:r w:rsidR="003D705A" w:rsidRPr="0068631A">
        <w:rPr>
          <w:rFonts w:ascii="Times New Roman" w:hAnsi="Times New Roman" w:cs="Times New Roman"/>
          <w:sz w:val="24"/>
          <w:szCs w:val="24"/>
        </w:rPr>
        <w:t>mass with lobulated or spiculated margins</w:t>
      </w:r>
      <w:r w:rsidR="00E564AD" w:rsidRPr="0068631A">
        <w:rPr>
          <w:rFonts w:ascii="Times New Roman" w:hAnsi="Times New Roman" w:cs="Times New Roman"/>
          <w:sz w:val="24"/>
          <w:szCs w:val="24"/>
        </w:rPr>
        <w:t>. In contrast,</w:t>
      </w:r>
      <w:r w:rsidR="003D705A" w:rsidRPr="0068631A">
        <w:rPr>
          <w:rFonts w:ascii="Times New Roman" w:hAnsi="Times New Roman" w:cs="Times New Roman"/>
          <w:sz w:val="24"/>
          <w:szCs w:val="24"/>
        </w:rPr>
        <w:t xml:space="preserve"> on USG, t</w:t>
      </w:r>
      <w:r w:rsidR="007157B0" w:rsidRPr="0068631A">
        <w:rPr>
          <w:rFonts w:ascii="Times New Roman" w:hAnsi="Times New Roman" w:cs="Times New Roman"/>
          <w:sz w:val="24"/>
          <w:szCs w:val="24"/>
        </w:rPr>
        <w:t xml:space="preserve">hese lesions </w:t>
      </w:r>
      <w:r w:rsidR="003D705A" w:rsidRPr="0068631A">
        <w:rPr>
          <w:rFonts w:ascii="Times New Roman" w:hAnsi="Times New Roman" w:cs="Times New Roman"/>
          <w:sz w:val="24"/>
          <w:szCs w:val="24"/>
        </w:rPr>
        <w:t xml:space="preserve">can be </w:t>
      </w:r>
      <w:r w:rsidR="007157B0" w:rsidRPr="0068631A">
        <w:rPr>
          <w:rFonts w:ascii="Times New Roman" w:hAnsi="Times New Roman" w:cs="Times New Roman"/>
          <w:sz w:val="24"/>
          <w:szCs w:val="24"/>
        </w:rPr>
        <w:t>seen as irregular hetero-echoic masses with posterior shadowing</w:t>
      </w:r>
      <w:r w:rsidR="00A533F2" w:rsidRPr="0068631A">
        <w:rPr>
          <w:rFonts w:ascii="Times New Roman" w:hAnsi="Times New Roman" w:cs="Times New Roman"/>
          <w:sz w:val="24"/>
          <w:szCs w:val="24"/>
        </w:rPr>
        <w:t xml:space="preserve"> that often get categorized as </w:t>
      </w:r>
      <w:r w:rsidR="00AF01CB" w:rsidRPr="0068631A">
        <w:rPr>
          <w:rFonts w:ascii="Times New Roman" w:hAnsi="Times New Roman" w:cs="Times New Roman"/>
          <w:sz w:val="24"/>
          <w:szCs w:val="24"/>
        </w:rPr>
        <w:t>BI-RADS</w:t>
      </w:r>
      <w:r w:rsidR="00A533F2" w:rsidRPr="0068631A">
        <w:rPr>
          <w:rFonts w:ascii="Times New Roman" w:hAnsi="Times New Roman" w:cs="Times New Roman"/>
          <w:sz w:val="24"/>
          <w:szCs w:val="24"/>
        </w:rPr>
        <w:t xml:space="preserve"> 4</w:t>
      </w:r>
      <w:r w:rsidR="00E564AD" w:rsidRPr="0068631A">
        <w:rPr>
          <w:rFonts w:ascii="Times New Roman" w:hAnsi="Times New Roman" w:cs="Times New Roman"/>
          <w:sz w:val="24"/>
          <w:szCs w:val="24"/>
        </w:rPr>
        <w:t>B</w:t>
      </w:r>
      <w:r w:rsidR="00A533F2" w:rsidRPr="0068631A">
        <w:rPr>
          <w:rFonts w:ascii="Times New Roman" w:hAnsi="Times New Roman" w:cs="Times New Roman"/>
          <w:sz w:val="24"/>
          <w:szCs w:val="24"/>
        </w:rPr>
        <w:t xml:space="preserve"> or 4</w:t>
      </w:r>
      <w:r w:rsidR="00413BA3" w:rsidRPr="0068631A">
        <w:rPr>
          <w:rFonts w:ascii="Times New Roman" w:hAnsi="Times New Roman" w:cs="Times New Roman"/>
          <w:sz w:val="24"/>
          <w:szCs w:val="24"/>
        </w:rPr>
        <w:t>C</w:t>
      </w:r>
      <w:r w:rsidR="003D705A" w:rsidRPr="0068631A">
        <w:rPr>
          <w:rFonts w:ascii="Times New Roman" w:hAnsi="Times New Roman" w:cs="Times New Roman"/>
          <w:sz w:val="24"/>
          <w:szCs w:val="24"/>
        </w:rPr>
        <w:t xml:space="preserve"> (Figure </w:t>
      </w:r>
      <w:r w:rsidR="00162E4E" w:rsidRPr="0068631A">
        <w:rPr>
          <w:rFonts w:ascii="Times New Roman" w:hAnsi="Times New Roman" w:cs="Times New Roman"/>
          <w:sz w:val="24"/>
          <w:szCs w:val="24"/>
        </w:rPr>
        <w:t>2</w:t>
      </w:r>
      <w:r w:rsidR="003D705A" w:rsidRPr="0068631A">
        <w:rPr>
          <w:rFonts w:ascii="Times New Roman" w:hAnsi="Times New Roman" w:cs="Times New Roman"/>
          <w:sz w:val="24"/>
          <w:szCs w:val="24"/>
        </w:rPr>
        <w:t>)</w:t>
      </w:r>
      <w:r w:rsidR="0076137C" w:rsidRPr="0068631A">
        <w:rPr>
          <w:rFonts w:ascii="Times New Roman" w:hAnsi="Times New Roman" w:cs="Times New Roman"/>
          <w:sz w:val="24"/>
          <w:szCs w:val="24"/>
        </w:rPr>
        <w:t>.</w:t>
      </w:r>
      <w:r w:rsidR="007157B0" w:rsidRPr="0068631A">
        <w:rPr>
          <w:rFonts w:ascii="Times New Roman" w:hAnsi="Times New Roman" w:cs="Times New Roman"/>
          <w:sz w:val="24"/>
          <w:szCs w:val="24"/>
        </w:rPr>
        <w:t xml:space="preserve"> </w:t>
      </w:r>
      <w:r w:rsidR="00A533F2" w:rsidRPr="0068631A">
        <w:rPr>
          <w:rFonts w:ascii="Times New Roman" w:hAnsi="Times New Roman" w:cs="Times New Roman"/>
          <w:sz w:val="24"/>
          <w:szCs w:val="24"/>
        </w:rPr>
        <w:t xml:space="preserve">Appropriate and adequate clinical history may help </w:t>
      </w:r>
      <w:r w:rsidR="00AF01CB" w:rsidRPr="0068631A">
        <w:rPr>
          <w:rFonts w:ascii="Times New Roman" w:hAnsi="Times New Roman" w:cs="Times New Roman"/>
          <w:sz w:val="24"/>
          <w:szCs w:val="24"/>
        </w:rPr>
        <w:t>achieve</w:t>
      </w:r>
      <w:r w:rsidR="00A533F2" w:rsidRPr="0068631A">
        <w:rPr>
          <w:rFonts w:ascii="Times New Roman" w:hAnsi="Times New Roman" w:cs="Times New Roman"/>
          <w:sz w:val="24"/>
          <w:szCs w:val="24"/>
        </w:rPr>
        <w:t xml:space="preserve"> rad-path concordance. </w:t>
      </w:r>
      <w:r w:rsidR="00E12F7C" w:rsidRPr="0068631A">
        <w:rPr>
          <w:rFonts w:ascii="Times New Roman" w:hAnsi="Times New Roman" w:cs="Times New Roman"/>
          <w:sz w:val="24"/>
          <w:szCs w:val="24"/>
        </w:rPr>
        <w:t>MRI also shows</w:t>
      </w:r>
      <w:r w:rsidR="00A533F2" w:rsidRPr="0068631A">
        <w:rPr>
          <w:rFonts w:ascii="Times New Roman" w:hAnsi="Times New Roman" w:cs="Times New Roman"/>
          <w:sz w:val="24"/>
          <w:szCs w:val="24"/>
        </w:rPr>
        <w:t xml:space="preserve"> variable appearance and </w:t>
      </w:r>
      <w:r w:rsidR="00E12F7C" w:rsidRPr="0068631A">
        <w:rPr>
          <w:rFonts w:ascii="Times New Roman" w:hAnsi="Times New Roman" w:cs="Times New Roman"/>
          <w:sz w:val="24"/>
          <w:szCs w:val="24"/>
        </w:rPr>
        <w:t xml:space="preserve">enhancement </w:t>
      </w:r>
      <w:r w:rsidR="0055657E" w:rsidRPr="0068631A">
        <w:rPr>
          <w:rFonts w:ascii="Times New Roman" w:hAnsi="Times New Roman" w:cs="Times New Roman"/>
          <w:sz w:val="24"/>
          <w:szCs w:val="24"/>
        </w:rPr>
        <w:t xml:space="preserve">on conventional and </w:t>
      </w:r>
      <w:r w:rsidR="00AF01CB" w:rsidRPr="0068631A">
        <w:rPr>
          <w:rFonts w:ascii="Times New Roman" w:hAnsi="Times New Roman" w:cs="Times New Roman"/>
          <w:sz w:val="24"/>
          <w:szCs w:val="24"/>
        </w:rPr>
        <w:t>post-contrast</w:t>
      </w:r>
      <w:r w:rsidR="00A533F2" w:rsidRPr="0068631A">
        <w:rPr>
          <w:rFonts w:ascii="Times New Roman" w:hAnsi="Times New Roman" w:cs="Times New Roman"/>
          <w:sz w:val="24"/>
          <w:szCs w:val="24"/>
        </w:rPr>
        <w:t xml:space="preserve"> </w:t>
      </w:r>
      <w:r w:rsidR="0055657E" w:rsidRPr="0068631A">
        <w:rPr>
          <w:rFonts w:ascii="Times New Roman" w:hAnsi="Times New Roman" w:cs="Times New Roman"/>
          <w:sz w:val="24"/>
          <w:szCs w:val="24"/>
        </w:rPr>
        <w:t>sequences</w:t>
      </w:r>
      <w:r w:rsidR="00E12F7C" w:rsidRPr="0068631A">
        <w:rPr>
          <w:rFonts w:ascii="Times New Roman" w:hAnsi="Times New Roman" w:cs="Times New Roman"/>
          <w:sz w:val="24"/>
          <w:szCs w:val="24"/>
        </w:rPr>
        <w:t xml:space="preserve">. </w:t>
      </w:r>
      <w:r w:rsidR="00EE1B0A" w:rsidRPr="0068631A">
        <w:rPr>
          <w:rFonts w:ascii="Times New Roman" w:hAnsi="Times New Roman" w:cs="Times New Roman"/>
          <w:sz w:val="24"/>
          <w:szCs w:val="24"/>
        </w:rPr>
        <w:t>Being indistinguishable from breast malignancies</w:t>
      </w:r>
      <w:r w:rsidR="006F6C60" w:rsidRPr="0068631A">
        <w:rPr>
          <w:rFonts w:ascii="Times New Roman" w:hAnsi="Times New Roman" w:cs="Times New Roman"/>
          <w:sz w:val="24"/>
          <w:szCs w:val="24"/>
        </w:rPr>
        <w:t xml:space="preserve"> by imaging</w:t>
      </w:r>
      <w:r w:rsidR="00E12F7C" w:rsidRPr="0068631A">
        <w:rPr>
          <w:rFonts w:ascii="Times New Roman" w:hAnsi="Times New Roman" w:cs="Times New Roman"/>
          <w:sz w:val="24"/>
          <w:szCs w:val="24"/>
        </w:rPr>
        <w:t>, histopathological</w:t>
      </w:r>
      <w:r w:rsidR="00EE1B0A" w:rsidRPr="0068631A">
        <w:rPr>
          <w:rFonts w:ascii="Times New Roman" w:hAnsi="Times New Roman" w:cs="Times New Roman"/>
          <w:sz w:val="24"/>
          <w:szCs w:val="24"/>
        </w:rPr>
        <w:t xml:space="preserve"> confirmation is </w:t>
      </w:r>
      <w:r w:rsidR="00A533F2" w:rsidRPr="0068631A">
        <w:rPr>
          <w:rFonts w:ascii="Times New Roman" w:hAnsi="Times New Roman" w:cs="Times New Roman"/>
          <w:sz w:val="24"/>
          <w:szCs w:val="24"/>
        </w:rPr>
        <w:t xml:space="preserve">often </w:t>
      </w:r>
      <w:r w:rsidR="00AF01CB" w:rsidRPr="0068631A">
        <w:rPr>
          <w:rFonts w:ascii="Times New Roman" w:hAnsi="Times New Roman" w:cs="Times New Roman"/>
          <w:sz w:val="24"/>
          <w:szCs w:val="24"/>
        </w:rPr>
        <w:t>required</w:t>
      </w:r>
      <w:r w:rsidR="00EE1B0A" w:rsidRPr="0068631A">
        <w:rPr>
          <w:rFonts w:ascii="Times New Roman" w:hAnsi="Times New Roman" w:cs="Times New Roman"/>
          <w:sz w:val="24"/>
          <w:szCs w:val="24"/>
        </w:rPr>
        <w:t xml:space="preserve"> to establish </w:t>
      </w:r>
      <w:r w:rsidR="00AF01CB" w:rsidRPr="0068631A">
        <w:rPr>
          <w:rFonts w:ascii="Times New Roman" w:hAnsi="Times New Roman" w:cs="Times New Roman"/>
          <w:sz w:val="24"/>
          <w:szCs w:val="24"/>
        </w:rPr>
        <w:t>a</w:t>
      </w:r>
      <w:r w:rsidR="00EE1B0A" w:rsidRPr="0068631A">
        <w:rPr>
          <w:rFonts w:ascii="Times New Roman" w:hAnsi="Times New Roman" w:cs="Times New Roman"/>
          <w:sz w:val="24"/>
          <w:szCs w:val="24"/>
        </w:rPr>
        <w:t xml:space="preserve"> diagnosis. They</w:t>
      </w:r>
      <w:r w:rsidR="00E12F7C" w:rsidRPr="0068631A">
        <w:rPr>
          <w:rFonts w:ascii="Times New Roman" w:hAnsi="Times New Roman" w:cs="Times New Roman"/>
          <w:sz w:val="24"/>
          <w:szCs w:val="24"/>
        </w:rPr>
        <w:t xml:space="preserve"> can be bilateral </w:t>
      </w:r>
      <w:r w:rsidR="00E12F7C" w:rsidRPr="0068631A">
        <w:rPr>
          <w:rFonts w:ascii="Times New Roman" w:hAnsi="Times New Roman" w:cs="Times New Roman"/>
          <w:sz w:val="24"/>
          <w:szCs w:val="24"/>
        </w:rPr>
        <w:lastRenderedPageBreak/>
        <w:t>and</w:t>
      </w:r>
      <w:r w:rsidR="00EE1B0A" w:rsidRPr="0068631A">
        <w:rPr>
          <w:rFonts w:ascii="Times New Roman" w:hAnsi="Times New Roman" w:cs="Times New Roman"/>
          <w:sz w:val="24"/>
          <w:szCs w:val="24"/>
        </w:rPr>
        <w:t xml:space="preserve"> have a high </w:t>
      </w:r>
      <w:r w:rsidR="0055657E" w:rsidRPr="0068631A">
        <w:rPr>
          <w:rFonts w:ascii="Times New Roman" w:hAnsi="Times New Roman" w:cs="Times New Roman"/>
          <w:sz w:val="24"/>
          <w:szCs w:val="24"/>
        </w:rPr>
        <w:t xml:space="preserve">(about 60%) </w:t>
      </w:r>
      <w:r w:rsidR="00EE1B0A" w:rsidRPr="0068631A">
        <w:rPr>
          <w:rFonts w:ascii="Times New Roman" w:hAnsi="Times New Roman" w:cs="Times New Roman"/>
          <w:sz w:val="24"/>
          <w:szCs w:val="24"/>
        </w:rPr>
        <w:t>chance of recurrence post-surgical excision</w:t>
      </w:r>
      <w:r w:rsidR="00E12F7C" w:rsidRPr="0068631A">
        <w:rPr>
          <w:rFonts w:ascii="Times New Roman" w:hAnsi="Times New Roman" w:cs="Times New Roman"/>
          <w:sz w:val="24"/>
          <w:szCs w:val="24"/>
        </w:rPr>
        <w:t>; hence</w:t>
      </w:r>
      <w:r w:rsidR="00E564AD" w:rsidRPr="0068631A">
        <w:rPr>
          <w:rFonts w:ascii="Times New Roman" w:hAnsi="Times New Roman" w:cs="Times New Roman"/>
          <w:sz w:val="24"/>
          <w:szCs w:val="24"/>
        </w:rPr>
        <w:t>,</w:t>
      </w:r>
      <w:r w:rsidR="00E12F7C" w:rsidRPr="0068631A">
        <w:rPr>
          <w:rFonts w:ascii="Times New Roman" w:hAnsi="Times New Roman" w:cs="Times New Roman"/>
          <w:sz w:val="24"/>
          <w:szCs w:val="24"/>
        </w:rPr>
        <w:t xml:space="preserve"> excision biopsy is not preferred</w:t>
      </w:r>
      <w:r w:rsidR="00BA2859" w:rsidRPr="0068631A">
        <w:rPr>
          <w:rFonts w:ascii="Times New Roman" w:hAnsi="Times New Roman" w:cs="Times New Roman"/>
          <w:sz w:val="24"/>
          <w:szCs w:val="24"/>
        </w:rPr>
        <w:t>.</w:t>
      </w:r>
      <w:r w:rsidR="00EE1B0A"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N1F0or3D","properties":{"formattedCitation":"\\super 12\\nosupersub{}","plainCitation":"12","noteIndex":0},"citationItems":[{"id":729,"uris":["http://zotero.org/users/7159872/items/VJ7NZN2A"],"itemData":{"id":729,"type":"article-journal","abstract":"Purpose:\nThe goal of this study was to evaluate the imaging features of diabetic mastopathy (DMP) and the role of image-guided biopsy in its diagnosis.\n\nMethods:\nTwo experienced radiologists retrospectively reviewed the mammographic and sonographic images of 19 pathologically confirmed DMP patients. The techniques and results of the biopsies performed in each patient were also reviewed.\n\nResults:\nMammograms showed negative findings in 78% of the patients. On ultrasonography (US), 13 lesions were seen as masses and six as non-mass lesions. The US features of the mass lesions were as follows: irregular shape (69%), oval shape (31%), indistinct margin (69%), angular margin (15%), microlobulated margin (8%), well-defined margin (8%), heterogeneous echogenicity (62%), hypoechoic echogenicity (38%), posterior shadowing (92%), parallel orientation (100%), the absence of calcifications (100%), and the absence of vascularity (100%). Based on the US findings, 17 lesions (89%) were classified as Breast Imaging Reporting and Data System category 4 and two (11%) as category 3. US-guided core biopsy was performed in 18 patients, and 10 (56%) were diagnosed with DMP on that basis. An additional vacuum-assisted biopsy was performed in seven patients and all were diagnosed with DMP.\n\nConclusion:\nThe US features of DMP were generally suspicious for malignancy, whereas the mammographic findings were often negative or showed only focal asymmetry. Core biopsy is an adequate method for initial pathological diagnosis. However, since it yields non-diagnostic results in a considerable number of cases, the evaluation of correlations between imaging and pathology plays an important role in the diagnostic process.","container-title":"Ultrasonography","DOI":"10.14366/usg.15052","ISSN":"2288-5919","issue":"2","journalAbbreviation":"Ultrasonography","note":"PMID: 26810194\nPMCID: PMC4825211","page":"140-147","source":"PubMed Central","title":"Diabetic mastopathy: imaging features and the role of image-guided biopsy in its diagnosis","title-short":"Diabetic mastopathy","volume":"35","author":[{"family":"Kim","given":"Jonghyeon"},{"family":"Kim","given":"Eun-Kyung"},{"family":"Kim","given":"Min Jung"},{"family":"Moon","given":"Hee Jung"},{"family":"Yoon","given":"Jung Hyun"}],"issued":{"date-parts":[["2016",4]]}}}],"schema":"https://github.com/citation-style-language/schema/raw/master/csl-citation.json"} </w:instrText>
      </w:r>
      <w:r w:rsidR="00EE1B0A"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2</w:t>
      </w:r>
      <w:r w:rsidR="00EE1B0A" w:rsidRPr="0068631A">
        <w:rPr>
          <w:rFonts w:ascii="Times New Roman" w:hAnsi="Times New Roman" w:cs="Times New Roman"/>
          <w:sz w:val="24"/>
          <w:szCs w:val="24"/>
        </w:rPr>
        <w:fldChar w:fldCharType="end"/>
      </w:r>
      <w:r w:rsidR="00AC1680" w:rsidRPr="0068631A">
        <w:rPr>
          <w:rFonts w:ascii="Times New Roman" w:hAnsi="Times New Roman" w:cs="Times New Roman"/>
          <w:sz w:val="24"/>
          <w:szCs w:val="24"/>
        </w:rPr>
        <w:t xml:space="preserve"> </w:t>
      </w:r>
    </w:p>
    <w:p w14:paraId="08479085" w14:textId="1A2E263F" w:rsidR="003E49E6" w:rsidRPr="0068631A" w:rsidRDefault="003E49E6"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Duct ectasia </w:t>
      </w:r>
      <w:r w:rsidR="00054288" w:rsidRPr="0068631A">
        <w:rPr>
          <w:rFonts w:ascii="Times New Roman" w:hAnsi="Times New Roman" w:cs="Times New Roman"/>
          <w:b/>
          <w:bCs/>
          <w:sz w:val="24"/>
          <w:szCs w:val="24"/>
        </w:rPr>
        <w:t>and</w:t>
      </w:r>
      <w:r w:rsidRPr="0068631A">
        <w:rPr>
          <w:rFonts w:ascii="Times New Roman" w:hAnsi="Times New Roman" w:cs="Times New Roman"/>
          <w:b/>
          <w:bCs/>
          <w:sz w:val="24"/>
          <w:szCs w:val="24"/>
        </w:rPr>
        <w:t xml:space="preserve"> periductal mastitis</w:t>
      </w:r>
      <w:r w:rsidR="009677AE" w:rsidRPr="0068631A">
        <w:rPr>
          <w:rFonts w:ascii="Times New Roman" w:hAnsi="Times New Roman" w:cs="Times New Roman"/>
          <w:b/>
          <w:bCs/>
          <w:sz w:val="24"/>
          <w:szCs w:val="24"/>
        </w:rPr>
        <w:t xml:space="preserve"> </w:t>
      </w:r>
    </w:p>
    <w:p w14:paraId="1EF6B5DB" w14:textId="45130C30" w:rsidR="005F303F" w:rsidRPr="0068631A" w:rsidRDefault="005F303F"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Duct ectasia is </w:t>
      </w:r>
      <w:r w:rsidR="00A533F2" w:rsidRPr="0068631A">
        <w:rPr>
          <w:rFonts w:ascii="Times New Roman" w:hAnsi="Times New Roman" w:cs="Times New Roman"/>
          <w:sz w:val="24"/>
          <w:szCs w:val="24"/>
        </w:rPr>
        <w:t>defined as dilatation of the</w:t>
      </w:r>
      <w:r w:rsidRPr="0068631A">
        <w:rPr>
          <w:rFonts w:ascii="Times New Roman" w:hAnsi="Times New Roman" w:cs="Times New Roman"/>
          <w:sz w:val="24"/>
          <w:szCs w:val="24"/>
        </w:rPr>
        <w:t xml:space="preserve"> lactiferous ducts </w:t>
      </w:r>
      <w:r w:rsidR="00A533F2" w:rsidRPr="0068631A">
        <w:rPr>
          <w:rFonts w:ascii="Times New Roman" w:hAnsi="Times New Roman" w:cs="Times New Roman"/>
          <w:sz w:val="24"/>
          <w:szCs w:val="24"/>
        </w:rPr>
        <w:t xml:space="preserve">measuring </w:t>
      </w:r>
      <w:r w:rsidRPr="0068631A">
        <w:rPr>
          <w:rFonts w:ascii="Times New Roman" w:hAnsi="Times New Roman" w:cs="Times New Roman"/>
          <w:sz w:val="24"/>
          <w:szCs w:val="24"/>
        </w:rPr>
        <w:t>more than 2 mm or the ampullary portion over 3 mm</w:t>
      </w:r>
      <w:r w:rsidR="0055657E" w:rsidRPr="0068631A">
        <w:rPr>
          <w:rFonts w:ascii="Times New Roman" w:hAnsi="Times New Roman" w:cs="Times New Roman"/>
          <w:sz w:val="24"/>
          <w:szCs w:val="24"/>
        </w:rPr>
        <w:t xml:space="preserve"> in calibre</w:t>
      </w:r>
      <w:r w:rsidR="00BA2859" w:rsidRPr="0068631A">
        <w:rPr>
          <w:rFonts w:ascii="Times New Roman" w:hAnsi="Times New Roman" w:cs="Times New Roman"/>
          <w:sz w:val="24"/>
          <w:szCs w:val="24"/>
        </w:rPr>
        <w:t>.</w:t>
      </w:r>
      <w:r w:rsidR="00845EF7"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7Z0aGc2o","properties":{"formattedCitation":"\\super 13\\nosupersub{}","plainCitation":"13","noteIndex":0},"citationItems":[{"id":739,"uris":["http://zotero.org/users/7159872/items/DDIJFB5C"],"itemData":{"id":739,"type":"article-journal","abstract":"Ductal disease is an important, often overlooked, and poorly understood issue in breast imaging that results in delays in diagnosis and patient care. The differential diagnosis for an intraductal mass is broad and includes inspissated secretions, infection, hemorrhage, solitary or multiple papillomas, and malignancy. Each breast is composed of eight or more ductal systems, with most disease arising in the terminal ductal–lobular unit. Imaging evaluation of the ductal system usually entails a combination of mammography, galactography, ultrasonography (US), and in some cases magnetic resonance (MR) imaging. The most common finding with all modalities is ductal dilatation with a focal or diffuse abnormality. Benign diseases of the ducts include duct ectasia, blocked ducts, inflammatory infiltrates, periductal mastitis, apocrine metaplasia, intraductal papillomas, and papillomatosis. Malignant diseases of the ducts include ductal carcinoma in situ, invasive ductal carcinoma, and Paget disease. Most commonly performed with US or MR imaging guidance, percutaneous biopsy methods are helpful in diagnosis and management of ductal findings. Because most findings are smaller than 1 cm, located within a duct, and thus sometimes not visible after a single pass, vacuum-assisted devices help improve the accuracy of sampling.","container-title":"RadioGraphics","DOI":"10.1148/rg.324115150","ISSN":"0271-5333","issue":"4","note":"publisher: Radiological Society of North America","page":"1009-1030","source":"pubs.rsna.org (Atypon)","title":"Imaging Approaches to Diagnosis and Management of Common Ductal Abnormalities","volume":"32","author":[{"family":"Ferris-James","given":"Diana M."},{"family":"Iuanow","given":"Elaine"},{"family":"Mehta","given":"Tejas S."},{"family":"Shaheen","given":"Rola M."},{"family":"Slanetz","given":"Priscilla J."}],"issued":{"date-parts":[["2012",7]]}}}],"schema":"https://github.com/citation-style-language/schema/raw/master/csl-citation.json"} </w:instrText>
      </w:r>
      <w:r w:rsidR="00845EF7"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3</w:t>
      </w:r>
      <w:r w:rsidR="00845EF7" w:rsidRPr="0068631A">
        <w:rPr>
          <w:rFonts w:ascii="Times New Roman" w:hAnsi="Times New Roman" w:cs="Times New Roman"/>
          <w:sz w:val="24"/>
          <w:szCs w:val="24"/>
        </w:rPr>
        <w:fldChar w:fldCharType="end"/>
      </w:r>
      <w:r w:rsidR="00A533F2" w:rsidRPr="0068631A">
        <w:rPr>
          <w:rFonts w:ascii="Times New Roman" w:hAnsi="Times New Roman" w:cs="Times New Roman"/>
          <w:color w:val="FF0000"/>
          <w:sz w:val="24"/>
          <w:szCs w:val="24"/>
        </w:rPr>
        <w:t xml:space="preserve"> </w:t>
      </w:r>
      <w:r w:rsidR="00A533F2" w:rsidRPr="0068631A">
        <w:rPr>
          <w:rFonts w:ascii="Times New Roman" w:hAnsi="Times New Roman" w:cs="Times New Roman"/>
          <w:sz w:val="24"/>
          <w:szCs w:val="24"/>
        </w:rPr>
        <w:t>The dilated ducts may show anechoic lumen and may be asymptomatic.</w:t>
      </w:r>
      <w:r w:rsidR="007E1004" w:rsidRPr="0068631A">
        <w:rPr>
          <w:rFonts w:ascii="Times New Roman" w:hAnsi="Times New Roman" w:cs="Times New Roman"/>
          <w:sz w:val="24"/>
          <w:szCs w:val="24"/>
        </w:rPr>
        <w:t xml:space="preserve"> </w:t>
      </w:r>
      <w:r w:rsidR="006F6C60" w:rsidRPr="0068631A">
        <w:rPr>
          <w:rFonts w:ascii="Times New Roman" w:hAnsi="Times New Roman" w:cs="Times New Roman"/>
          <w:sz w:val="24"/>
          <w:szCs w:val="24"/>
        </w:rPr>
        <w:t>Benign d</w:t>
      </w:r>
      <w:r w:rsidR="007E1004" w:rsidRPr="0068631A">
        <w:rPr>
          <w:rFonts w:ascii="Times New Roman" w:hAnsi="Times New Roman" w:cs="Times New Roman"/>
          <w:sz w:val="24"/>
          <w:szCs w:val="24"/>
        </w:rPr>
        <w:t>uctal dilatation is usually</w:t>
      </w:r>
      <w:r w:rsidR="006F6C60" w:rsidRPr="0068631A">
        <w:rPr>
          <w:rFonts w:ascii="Times New Roman" w:hAnsi="Times New Roman" w:cs="Times New Roman"/>
          <w:sz w:val="24"/>
          <w:szCs w:val="24"/>
        </w:rPr>
        <w:t xml:space="preserve"> </w:t>
      </w:r>
      <w:r w:rsidR="00AF01CB" w:rsidRPr="0068631A">
        <w:rPr>
          <w:rFonts w:ascii="Times New Roman" w:hAnsi="Times New Roman" w:cs="Times New Roman"/>
          <w:sz w:val="24"/>
          <w:szCs w:val="24"/>
        </w:rPr>
        <w:t>observed</w:t>
      </w:r>
      <w:r w:rsidR="006F6C60" w:rsidRPr="0068631A">
        <w:rPr>
          <w:rFonts w:ascii="Times New Roman" w:hAnsi="Times New Roman" w:cs="Times New Roman"/>
          <w:sz w:val="24"/>
          <w:szCs w:val="24"/>
        </w:rPr>
        <w:t xml:space="preserve"> with advancing age and is bilateral, symmetric</w:t>
      </w:r>
      <w:r w:rsidR="007E1004" w:rsidRPr="0068631A">
        <w:rPr>
          <w:rFonts w:ascii="Times New Roman" w:hAnsi="Times New Roman" w:cs="Times New Roman"/>
          <w:sz w:val="24"/>
          <w:szCs w:val="24"/>
        </w:rPr>
        <w:t>,</w:t>
      </w:r>
      <w:r w:rsidR="006F6C60" w:rsidRPr="0068631A">
        <w:rPr>
          <w:rFonts w:ascii="Times New Roman" w:hAnsi="Times New Roman" w:cs="Times New Roman"/>
          <w:sz w:val="24"/>
          <w:szCs w:val="24"/>
        </w:rPr>
        <w:t xml:space="preserve"> and thought to be due to normal involution or hormonal factors. Any leak of ductal secretions due to epithelial damage causes periductal inflammation and further infection. Subareolar mastitis is common in middle-aged women, with extrinsic insults </w:t>
      </w:r>
      <w:r w:rsidR="00AF01CB" w:rsidRPr="0068631A">
        <w:rPr>
          <w:rFonts w:ascii="Times New Roman" w:hAnsi="Times New Roman" w:cs="Times New Roman"/>
          <w:sz w:val="24"/>
          <w:szCs w:val="24"/>
        </w:rPr>
        <w:t>such as</w:t>
      </w:r>
      <w:r w:rsidR="006F6C60" w:rsidRPr="0068631A">
        <w:rPr>
          <w:rFonts w:ascii="Times New Roman" w:hAnsi="Times New Roman" w:cs="Times New Roman"/>
          <w:sz w:val="24"/>
          <w:szCs w:val="24"/>
        </w:rPr>
        <w:t xml:space="preserve"> </w:t>
      </w:r>
      <w:r w:rsidR="00AF01CB" w:rsidRPr="0068631A">
        <w:rPr>
          <w:rFonts w:ascii="Times New Roman" w:hAnsi="Times New Roman" w:cs="Times New Roman"/>
          <w:sz w:val="24"/>
          <w:szCs w:val="24"/>
        </w:rPr>
        <w:t>smoking-induced</w:t>
      </w:r>
      <w:r w:rsidR="006F6C60" w:rsidRPr="0068631A">
        <w:rPr>
          <w:rFonts w:ascii="Times New Roman" w:hAnsi="Times New Roman" w:cs="Times New Roman"/>
          <w:sz w:val="24"/>
          <w:szCs w:val="24"/>
        </w:rPr>
        <w:t xml:space="preserve"> squamous metaplasia, duct block</w:t>
      </w:r>
      <w:r w:rsidR="00AF01CB" w:rsidRPr="0068631A">
        <w:rPr>
          <w:rFonts w:ascii="Times New Roman" w:hAnsi="Times New Roman" w:cs="Times New Roman"/>
          <w:sz w:val="24"/>
          <w:szCs w:val="24"/>
        </w:rPr>
        <w:t>,</w:t>
      </w:r>
      <w:r w:rsidR="006F6C60" w:rsidRPr="0068631A">
        <w:rPr>
          <w:rFonts w:ascii="Times New Roman" w:hAnsi="Times New Roman" w:cs="Times New Roman"/>
          <w:sz w:val="24"/>
          <w:szCs w:val="24"/>
        </w:rPr>
        <w:t xml:space="preserve"> and inflammatory changes. Peripheral mastitis and breast abscess due to Staphylococcus aureus occur in older women, with risk factors </w:t>
      </w:r>
      <w:r w:rsidR="0055657E" w:rsidRPr="0068631A">
        <w:rPr>
          <w:rFonts w:ascii="Times New Roman" w:hAnsi="Times New Roman" w:cs="Times New Roman"/>
          <w:sz w:val="24"/>
          <w:szCs w:val="24"/>
        </w:rPr>
        <w:t>of</w:t>
      </w:r>
      <w:r w:rsidR="006F6C60" w:rsidRPr="0068631A">
        <w:rPr>
          <w:rFonts w:ascii="Times New Roman" w:hAnsi="Times New Roman" w:cs="Times New Roman"/>
          <w:sz w:val="24"/>
          <w:szCs w:val="24"/>
        </w:rPr>
        <w:t xml:space="preserve"> diabetes</w:t>
      </w:r>
      <w:r w:rsidR="00AF01CB" w:rsidRPr="0068631A">
        <w:rPr>
          <w:rFonts w:ascii="Times New Roman" w:hAnsi="Times New Roman" w:cs="Times New Roman"/>
          <w:sz w:val="24"/>
          <w:szCs w:val="24"/>
        </w:rPr>
        <w:t>,</w:t>
      </w:r>
      <w:r w:rsidR="006F6C60" w:rsidRPr="0068631A">
        <w:rPr>
          <w:rFonts w:ascii="Times New Roman" w:hAnsi="Times New Roman" w:cs="Times New Roman"/>
          <w:sz w:val="24"/>
          <w:szCs w:val="24"/>
        </w:rPr>
        <w:t xml:space="preserve"> rheumatoid arthritis</w:t>
      </w:r>
      <w:r w:rsidR="00AF01CB" w:rsidRPr="0068631A">
        <w:rPr>
          <w:rFonts w:ascii="Times New Roman" w:hAnsi="Times New Roman" w:cs="Times New Roman"/>
          <w:sz w:val="24"/>
          <w:szCs w:val="24"/>
        </w:rPr>
        <w:t>,</w:t>
      </w:r>
      <w:r w:rsidR="006F6C60" w:rsidRPr="0068631A">
        <w:rPr>
          <w:rFonts w:ascii="Times New Roman" w:hAnsi="Times New Roman" w:cs="Times New Roman"/>
          <w:sz w:val="24"/>
          <w:szCs w:val="24"/>
        </w:rPr>
        <w:t xml:space="preserve"> or pre-existing breast cysts. Asymmetric peripheral duct dilatation, duct irregularity, associated hypoechoic soft tissue masses or microcalcifications, </w:t>
      </w:r>
      <w:r w:rsidR="00AF01CB" w:rsidRPr="0068631A">
        <w:rPr>
          <w:rFonts w:ascii="Times New Roman" w:hAnsi="Times New Roman" w:cs="Times New Roman"/>
          <w:sz w:val="24"/>
          <w:szCs w:val="24"/>
        </w:rPr>
        <w:t xml:space="preserve">and </w:t>
      </w:r>
      <w:r w:rsidR="006F6C60" w:rsidRPr="0068631A">
        <w:rPr>
          <w:rFonts w:ascii="Times New Roman" w:hAnsi="Times New Roman" w:cs="Times New Roman"/>
          <w:sz w:val="24"/>
          <w:szCs w:val="24"/>
        </w:rPr>
        <w:t xml:space="preserve">focal thickening of </w:t>
      </w:r>
      <w:r w:rsidR="00AF01CB" w:rsidRPr="0068631A">
        <w:rPr>
          <w:rFonts w:ascii="Times New Roman" w:hAnsi="Times New Roman" w:cs="Times New Roman"/>
          <w:sz w:val="24"/>
          <w:szCs w:val="24"/>
        </w:rPr>
        <w:t xml:space="preserve">the </w:t>
      </w:r>
      <w:r w:rsidR="006F6C60" w:rsidRPr="0068631A">
        <w:rPr>
          <w:rFonts w:ascii="Times New Roman" w:hAnsi="Times New Roman" w:cs="Times New Roman"/>
          <w:sz w:val="24"/>
          <w:szCs w:val="24"/>
        </w:rPr>
        <w:t>duct wall are features that increase the possibility of an associated malignancy.</w:t>
      </w:r>
      <w:r w:rsidR="006F6C60"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zOKTvP7O","properties":{"formattedCitation":"\\super 14\\nosupersub{}","plainCitation":"14","noteIndex":0},"citationItems":[{"id":745,"uris":["http://zotero.org/users/7159872/items/88VBTAD7"],"itemData":{"id":745,"type":"article-journal","abstract":"Choose\nTop of page\nABSTRACT &lt;&lt;\nMaterials and Methods\nDiscussion\nConclusion\nReferences\n\t\n\nOBJECTIVE. The objective of this article is to define the clinical significance of asymmetric ductal ectasia by a review of literature and to describe the imaging findings.\n\nCONCLUSION. Asymmetric ductal ectasia has a significant risk for malignancy and high-risk lesions. The findings on conventional imaging may be subtle and easily overlooked. Asymmetric ductal ectasia should be included in the search pattern during image interpretation. Tissue sampling is usually warranted. Ultrasound is critical in identifying ductal abnormalities to guide biopsy.","container-title":"American Journal of Roentgenology","DOI":"10.2214/AJR.18.20651","ISSN":"0361-803X","issue":"2","note":"publisher: American Roentgen Ray Society","page":"473-481","source":"ajronline.org (Atypon)","title":"Asymmetric Ductal Ectasia: An Often Overlooked Sign of Malignancy","title-short":"Asymmetric Ductal Ectasia","volume":"213","author":[{"family":"Lee","given":"Su-Ju"},{"family":"Sobel","given":"Lawrence D."},{"family":"Shamis","given":"Michael"},{"family":"Mahoney","given":"Mary C."}],"issued":{"date-parts":[["2019",8]]}},"label":"page"}],"schema":"https://github.com/citation-style-language/schema/raw/master/csl-citation.json"} </w:instrText>
      </w:r>
      <w:r w:rsidR="006F6C60"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4</w:t>
      </w:r>
      <w:r w:rsidR="006F6C60" w:rsidRPr="0068631A">
        <w:rPr>
          <w:rFonts w:ascii="Times New Roman" w:hAnsi="Times New Roman" w:cs="Times New Roman"/>
          <w:sz w:val="24"/>
          <w:szCs w:val="24"/>
        </w:rPr>
        <w:fldChar w:fldCharType="end"/>
      </w:r>
      <w:r w:rsidR="006F6C60" w:rsidRPr="0068631A">
        <w:rPr>
          <w:rFonts w:ascii="Times New Roman" w:hAnsi="Times New Roman" w:cs="Times New Roman"/>
          <w:sz w:val="24"/>
          <w:szCs w:val="24"/>
        </w:rPr>
        <w:t xml:space="preserve"> Hence, </w:t>
      </w:r>
      <w:r w:rsidR="00A533F2" w:rsidRPr="0068631A">
        <w:rPr>
          <w:rFonts w:ascii="Times New Roman" w:hAnsi="Times New Roman" w:cs="Times New Roman"/>
          <w:sz w:val="24"/>
          <w:szCs w:val="24"/>
        </w:rPr>
        <w:t>it becomes crucial to identify any intraluminal contents</w:t>
      </w:r>
      <w:r w:rsidR="00AF01CB" w:rsidRPr="0068631A">
        <w:rPr>
          <w:rFonts w:ascii="Times New Roman" w:hAnsi="Times New Roman" w:cs="Times New Roman"/>
          <w:sz w:val="24"/>
          <w:szCs w:val="24"/>
        </w:rPr>
        <w:t>,</w:t>
      </w:r>
      <w:r w:rsidR="00A533F2" w:rsidRPr="0068631A">
        <w:rPr>
          <w:rFonts w:ascii="Times New Roman" w:hAnsi="Times New Roman" w:cs="Times New Roman"/>
          <w:sz w:val="24"/>
          <w:szCs w:val="24"/>
        </w:rPr>
        <w:t xml:space="preserve"> especially in solitary dilated duct</w:t>
      </w:r>
      <w:r w:rsidR="009C075B" w:rsidRPr="0068631A">
        <w:rPr>
          <w:rFonts w:ascii="Times New Roman" w:hAnsi="Times New Roman" w:cs="Times New Roman"/>
          <w:sz w:val="24"/>
          <w:szCs w:val="24"/>
        </w:rPr>
        <w:t xml:space="preserve">s </w:t>
      </w:r>
      <w:r w:rsidR="00A533F2" w:rsidRPr="0068631A">
        <w:rPr>
          <w:rFonts w:ascii="Times New Roman" w:hAnsi="Times New Roman" w:cs="Times New Roman"/>
          <w:sz w:val="24"/>
          <w:szCs w:val="24"/>
        </w:rPr>
        <w:t>or i</w:t>
      </w:r>
      <w:r w:rsidR="009C075B" w:rsidRPr="0068631A">
        <w:rPr>
          <w:rFonts w:ascii="Times New Roman" w:hAnsi="Times New Roman" w:cs="Times New Roman"/>
          <w:sz w:val="24"/>
          <w:szCs w:val="24"/>
        </w:rPr>
        <w:t>n</w:t>
      </w:r>
      <w:r w:rsidR="00A533F2" w:rsidRPr="0068631A">
        <w:rPr>
          <w:rFonts w:ascii="Times New Roman" w:hAnsi="Times New Roman" w:cs="Times New Roman"/>
          <w:sz w:val="24"/>
          <w:szCs w:val="24"/>
        </w:rPr>
        <w:t xml:space="preserve"> patient</w:t>
      </w:r>
      <w:r w:rsidR="006F6C60" w:rsidRPr="0068631A">
        <w:rPr>
          <w:rFonts w:ascii="Times New Roman" w:hAnsi="Times New Roman" w:cs="Times New Roman"/>
          <w:sz w:val="24"/>
          <w:szCs w:val="24"/>
        </w:rPr>
        <w:t>s</w:t>
      </w:r>
      <w:r w:rsidR="00A533F2" w:rsidRPr="0068631A">
        <w:rPr>
          <w:rFonts w:ascii="Times New Roman" w:hAnsi="Times New Roman" w:cs="Times New Roman"/>
          <w:sz w:val="24"/>
          <w:szCs w:val="24"/>
        </w:rPr>
        <w:t xml:space="preserve"> present</w:t>
      </w:r>
      <w:r w:rsidR="007E1004" w:rsidRPr="0068631A">
        <w:rPr>
          <w:rFonts w:ascii="Times New Roman" w:hAnsi="Times New Roman" w:cs="Times New Roman"/>
          <w:sz w:val="24"/>
          <w:szCs w:val="24"/>
        </w:rPr>
        <w:t xml:space="preserve">ing </w:t>
      </w:r>
      <w:r w:rsidR="00A533F2" w:rsidRPr="0068631A">
        <w:rPr>
          <w:rFonts w:ascii="Times New Roman" w:hAnsi="Times New Roman" w:cs="Times New Roman"/>
          <w:sz w:val="24"/>
          <w:szCs w:val="24"/>
        </w:rPr>
        <w:t xml:space="preserve">with nipple discharge. </w:t>
      </w:r>
      <w:r w:rsidR="0055657E" w:rsidRPr="0068631A">
        <w:rPr>
          <w:rFonts w:ascii="Times New Roman" w:hAnsi="Times New Roman" w:cs="Times New Roman"/>
          <w:sz w:val="24"/>
          <w:szCs w:val="24"/>
        </w:rPr>
        <w:t>US</w:t>
      </w:r>
      <w:r w:rsidR="00A533F2" w:rsidRPr="0068631A">
        <w:rPr>
          <w:rFonts w:ascii="Times New Roman" w:hAnsi="Times New Roman" w:cs="Times New Roman"/>
          <w:sz w:val="24"/>
          <w:szCs w:val="24"/>
        </w:rPr>
        <w:t xml:space="preserve"> serves as the imaging modality of choice for these patients </w:t>
      </w:r>
      <w:r w:rsidR="00AF01CB" w:rsidRPr="0068631A">
        <w:rPr>
          <w:rFonts w:ascii="Times New Roman" w:hAnsi="Times New Roman" w:cs="Times New Roman"/>
          <w:sz w:val="24"/>
          <w:szCs w:val="24"/>
        </w:rPr>
        <w:t>because</w:t>
      </w:r>
      <w:r w:rsidR="00A533F2" w:rsidRPr="0068631A">
        <w:rPr>
          <w:rFonts w:ascii="Times New Roman" w:hAnsi="Times New Roman" w:cs="Times New Roman"/>
          <w:sz w:val="24"/>
          <w:szCs w:val="24"/>
        </w:rPr>
        <w:t xml:space="preserve"> MG may or may not show </w:t>
      </w:r>
      <w:r w:rsidR="00E03C73" w:rsidRPr="0068631A">
        <w:rPr>
          <w:rFonts w:ascii="Times New Roman" w:hAnsi="Times New Roman" w:cs="Times New Roman"/>
          <w:sz w:val="24"/>
          <w:szCs w:val="24"/>
        </w:rPr>
        <w:t xml:space="preserve">tubular serpentine structures converging on the </w:t>
      </w:r>
      <w:r w:rsidR="00AF01CB" w:rsidRPr="0068631A">
        <w:rPr>
          <w:rFonts w:ascii="Times New Roman" w:hAnsi="Times New Roman" w:cs="Times New Roman"/>
          <w:sz w:val="24"/>
          <w:szCs w:val="24"/>
        </w:rPr>
        <w:t>nipple-areola</w:t>
      </w:r>
      <w:r w:rsidR="00E03C73" w:rsidRPr="0068631A">
        <w:rPr>
          <w:rFonts w:ascii="Times New Roman" w:hAnsi="Times New Roman" w:cs="Times New Roman"/>
          <w:sz w:val="24"/>
          <w:szCs w:val="24"/>
        </w:rPr>
        <w:t xml:space="preserve"> complex</w:t>
      </w:r>
      <w:r w:rsidR="00E564AD" w:rsidRPr="0068631A">
        <w:rPr>
          <w:rFonts w:ascii="Times New Roman" w:hAnsi="Times New Roman" w:cs="Times New Roman"/>
          <w:sz w:val="24"/>
          <w:szCs w:val="24"/>
        </w:rPr>
        <w:t>. In contrast,</w:t>
      </w:r>
      <w:r w:rsidR="00A533F2" w:rsidRPr="0068631A">
        <w:rPr>
          <w:rFonts w:ascii="Times New Roman" w:hAnsi="Times New Roman" w:cs="Times New Roman"/>
          <w:sz w:val="24"/>
          <w:szCs w:val="24"/>
        </w:rPr>
        <w:t xml:space="preserve"> US </w:t>
      </w:r>
      <w:r w:rsidR="00E03C73" w:rsidRPr="0068631A">
        <w:rPr>
          <w:rFonts w:ascii="Times New Roman" w:hAnsi="Times New Roman" w:cs="Times New Roman"/>
          <w:sz w:val="24"/>
          <w:szCs w:val="24"/>
        </w:rPr>
        <w:t xml:space="preserve">can </w:t>
      </w:r>
      <w:r w:rsidR="00A533F2" w:rsidRPr="0068631A">
        <w:rPr>
          <w:rFonts w:ascii="Times New Roman" w:hAnsi="Times New Roman" w:cs="Times New Roman"/>
          <w:sz w:val="24"/>
          <w:szCs w:val="24"/>
        </w:rPr>
        <w:t>also</w:t>
      </w:r>
      <w:r w:rsidR="005F2316" w:rsidRPr="0068631A">
        <w:rPr>
          <w:rFonts w:ascii="Times New Roman" w:hAnsi="Times New Roman" w:cs="Times New Roman"/>
          <w:sz w:val="24"/>
          <w:szCs w:val="24"/>
        </w:rPr>
        <w:t xml:space="preserve"> show intraductal echogenic debris,</w:t>
      </w:r>
      <w:r w:rsidR="00A533F2" w:rsidRPr="0068631A">
        <w:rPr>
          <w:rFonts w:ascii="Times New Roman" w:hAnsi="Times New Roman" w:cs="Times New Roman"/>
          <w:sz w:val="24"/>
          <w:szCs w:val="24"/>
        </w:rPr>
        <w:t xml:space="preserve"> </w:t>
      </w:r>
      <w:r w:rsidR="00E03C73" w:rsidRPr="0068631A">
        <w:rPr>
          <w:rFonts w:ascii="Times New Roman" w:hAnsi="Times New Roman" w:cs="Times New Roman"/>
          <w:sz w:val="24"/>
          <w:szCs w:val="24"/>
        </w:rPr>
        <w:t>periductal increased vascularity and inflammation, oval solid masses with vascularity (papillomas)</w:t>
      </w:r>
      <w:r w:rsidR="00AF01CB" w:rsidRPr="0068631A">
        <w:rPr>
          <w:rFonts w:ascii="Times New Roman" w:hAnsi="Times New Roman" w:cs="Times New Roman"/>
          <w:sz w:val="24"/>
          <w:szCs w:val="24"/>
        </w:rPr>
        <w:t>,</w:t>
      </w:r>
      <w:r w:rsidR="00E03C73" w:rsidRPr="0068631A">
        <w:rPr>
          <w:rFonts w:ascii="Times New Roman" w:hAnsi="Times New Roman" w:cs="Times New Roman"/>
          <w:sz w:val="24"/>
          <w:szCs w:val="24"/>
        </w:rPr>
        <w:t xml:space="preserve"> or associated malignant masses</w:t>
      </w:r>
      <w:r w:rsidR="005C7C43"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d27KWvAq","properties":{"formattedCitation":"\\super 13\\nosupersub{}","plainCitation":"13","noteIndex":0},"citationItems":[{"id":739,"uris":["http://zotero.org/users/7159872/items/DDIJFB5C"],"itemData":{"id":739,"type":"article-journal","abstract":"Ductal disease is an important, often overlooked, and poorly understood issue in breast imaging that results in delays in diagnosis and patient care. The differential diagnosis for an intraductal mass is broad and includes inspissated secretions, infection, hemorrhage, solitary or multiple papillomas, and malignancy. Each breast is composed of eight or more ductal systems, with most disease arising in the terminal ductal–lobular unit. Imaging evaluation of the ductal system usually entails a combination of mammography, galactography, ultrasonography (US), and in some cases magnetic resonance (MR) imaging. The most common finding with all modalities is ductal dilatation with a focal or diffuse abnormality. Benign diseases of the ducts include duct ectasia, blocked ducts, inflammatory infiltrates, periductal mastitis, apocrine metaplasia, intraductal papillomas, and papillomatosis. Malignant diseases of the ducts include ductal carcinoma in situ, invasive ductal carcinoma, and Paget disease. Most commonly performed with US or MR imaging guidance, percutaneous biopsy methods are helpful in diagnosis and management of ductal findings. Because most findings are smaller than 1 cm, located within a duct, and thus sometimes not visible after a single pass, vacuum-assisted devices help improve the accuracy of sampling.","container-title":"RadioGraphics","DOI":"10.1148/rg.324115150","ISSN":"0271-5333","issue":"4","note":"publisher: Radiological Society of North America","page":"1009-1030","source":"pubs.rsna.org (Atypon)","title":"Imaging Approaches to Diagnosis and Management of Common Ductal Abnormalities","volume":"32","author":[{"family":"Ferris-James","given":"Diana M."},{"family":"Iuanow","given":"Elaine"},{"family":"Mehta","given":"Tejas S."},{"family":"Shaheen","given":"Rola M."},{"family":"Slanetz","given":"Priscilla J."}],"issued":{"date-parts":[["2012",7]]}}}],"schema":"https://github.com/citation-style-language/schema/raw/master/csl-citation.json"} </w:instrText>
      </w:r>
      <w:r w:rsidR="005C7C43"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3</w:t>
      </w:r>
      <w:r w:rsidR="005C7C43" w:rsidRPr="0068631A">
        <w:rPr>
          <w:rFonts w:ascii="Times New Roman" w:hAnsi="Times New Roman" w:cs="Times New Roman"/>
          <w:sz w:val="24"/>
          <w:szCs w:val="24"/>
        </w:rPr>
        <w:fldChar w:fldCharType="end"/>
      </w:r>
      <w:r w:rsidR="005C7C43" w:rsidRPr="0068631A">
        <w:rPr>
          <w:rFonts w:ascii="Times New Roman" w:hAnsi="Times New Roman" w:cs="Times New Roman"/>
          <w:sz w:val="24"/>
          <w:szCs w:val="24"/>
        </w:rPr>
        <w:t xml:space="preserve"> </w:t>
      </w:r>
      <w:r w:rsidR="005F2316" w:rsidRPr="0068631A">
        <w:rPr>
          <w:rFonts w:ascii="Times New Roman" w:hAnsi="Times New Roman" w:cs="Times New Roman"/>
          <w:sz w:val="24"/>
          <w:szCs w:val="24"/>
        </w:rPr>
        <w:t xml:space="preserve">(Figure </w:t>
      </w:r>
      <w:r w:rsidR="00162E4E" w:rsidRPr="0068631A">
        <w:rPr>
          <w:rFonts w:ascii="Times New Roman" w:hAnsi="Times New Roman" w:cs="Times New Roman"/>
          <w:sz w:val="24"/>
          <w:szCs w:val="24"/>
        </w:rPr>
        <w:t>3</w:t>
      </w:r>
      <w:r w:rsidR="005F2316" w:rsidRPr="0068631A">
        <w:rPr>
          <w:rFonts w:ascii="Times New Roman" w:hAnsi="Times New Roman" w:cs="Times New Roman"/>
          <w:sz w:val="24"/>
          <w:szCs w:val="24"/>
        </w:rPr>
        <w:t>)</w:t>
      </w:r>
      <w:r w:rsidR="0076137C" w:rsidRPr="0068631A">
        <w:rPr>
          <w:rFonts w:ascii="Times New Roman" w:hAnsi="Times New Roman" w:cs="Times New Roman"/>
          <w:sz w:val="24"/>
          <w:szCs w:val="24"/>
        </w:rPr>
        <w:t>.</w:t>
      </w:r>
      <w:r w:rsidR="00AC1680" w:rsidRPr="0068631A">
        <w:rPr>
          <w:rFonts w:ascii="Times New Roman" w:hAnsi="Times New Roman" w:cs="Times New Roman"/>
          <w:sz w:val="24"/>
          <w:szCs w:val="24"/>
        </w:rPr>
        <w:t xml:space="preserve"> They are soft on shear wave elastography and show blue – green – red trilaminar pattern on strain elastography corresponding to the cystic nature of the mass.</w:t>
      </w:r>
      <w:r w:rsidR="00AC1680"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m2JDdlm1","properties":{"formattedCitation":"\\super 15\\nosupersub{}","plainCitation":"15","noteIndex":0},"citationItems":[{"id":2319,"uris":["http://zotero.org/users/7159872/items/DB7A9YZ6"],"itemData":{"id":2319,"type":"article-journal","abstract":"This case series aims to describe the clinical presentation of mastitis, the conventional sonography and elastography findings, and histopathological features in the diagnosis of chronic mastitis. We present 3 cases of breast swelling in young ladies with one of the cases is related to breastfeeding with similar imaging appearance of complex breast cyst and the histopathology finding of chronic mastitis. We will describe the role of elastography in evaluating and differentiating the benign and malignant complex breast cyst.","container-title":"Radiology Case Reports","DOI":"10.1016/j.radcr.2024.08.060","ISSN":"1930-0433","issue":"11","journalAbbreviation":"Radiology Case Reports","page":"5501-5506","source":"ScienceDirect","title":"Chronic mastitis manifest as complex breast cyst in ultrasound and the role of elastography: A case series","title-short":"Chronic mastitis manifest as complex breast cyst in ultrasound and the role of elastography","volume":"19","author":[{"family":"R</w:instrText>
      </w:r>
      <w:r w:rsidR="00301EFC" w:rsidRPr="0068631A">
        <w:rPr>
          <w:rFonts w:ascii="MS Gothic" w:eastAsia="MS Gothic" w:hAnsi="MS Gothic" w:cs="MS Gothic" w:hint="eastAsia"/>
          <w:sz w:val="24"/>
          <w:szCs w:val="24"/>
        </w:rPr>
        <w:instrText>．</w:instrText>
      </w:r>
      <w:r w:rsidR="00301EFC" w:rsidRPr="0068631A">
        <w:rPr>
          <w:rFonts w:ascii="Times New Roman" w:hAnsi="Times New Roman" w:cs="Times New Roman"/>
          <w:sz w:val="24"/>
          <w:szCs w:val="24"/>
        </w:rPr>
        <w:instrText xml:space="preserve"> Siva Nathan","given":"Vrshni Menaka"},{"family":"Lau","given":"Chiew Chea"},{"family":"Samri","given":"Shafora Bibi"},{"family":"Wan Abdul Rahman","given":"Wan Faiziah"},{"family":"Md Salleh","given":"Md Salzihan"},{"family":"Hussain","given":"Faezahtul Arbaeyah"}],"issued":{"date-parts":[["2024",11,1]]}}}],"schema":"https://github.com/citation-style-language/schema/raw/master/csl-citation.json"} </w:instrText>
      </w:r>
      <w:r w:rsidR="00AC1680"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5</w:t>
      </w:r>
      <w:r w:rsidR="00AC1680" w:rsidRPr="0068631A">
        <w:rPr>
          <w:rFonts w:ascii="Times New Roman" w:hAnsi="Times New Roman" w:cs="Times New Roman"/>
          <w:sz w:val="24"/>
          <w:szCs w:val="24"/>
        </w:rPr>
        <w:fldChar w:fldCharType="end"/>
      </w:r>
      <w:r w:rsidR="005F2316" w:rsidRPr="0068631A">
        <w:rPr>
          <w:rFonts w:ascii="Times New Roman" w:hAnsi="Times New Roman" w:cs="Times New Roman"/>
          <w:sz w:val="24"/>
          <w:szCs w:val="24"/>
        </w:rPr>
        <w:t xml:space="preserve"> </w:t>
      </w:r>
      <w:r w:rsidR="00961AB5" w:rsidRPr="0068631A">
        <w:rPr>
          <w:rFonts w:ascii="Times New Roman" w:hAnsi="Times New Roman" w:cs="Times New Roman"/>
          <w:sz w:val="24"/>
          <w:szCs w:val="24"/>
        </w:rPr>
        <w:t xml:space="preserve">MRI can show areas of mass or non-mass enhancement corresponding to mastitis, ductal dilatation, prominent vessels, abnormal nipple configuration, </w:t>
      </w:r>
      <w:r w:rsidR="003A13AB" w:rsidRPr="0068631A">
        <w:rPr>
          <w:rFonts w:ascii="Times New Roman" w:hAnsi="Times New Roman" w:cs="Times New Roman"/>
          <w:sz w:val="24"/>
          <w:szCs w:val="24"/>
        </w:rPr>
        <w:t xml:space="preserve">skin thickening, edema and </w:t>
      </w:r>
      <w:r w:rsidR="00961AB5" w:rsidRPr="0068631A">
        <w:rPr>
          <w:rFonts w:ascii="Times New Roman" w:hAnsi="Times New Roman" w:cs="Times New Roman"/>
          <w:sz w:val="24"/>
          <w:szCs w:val="24"/>
        </w:rPr>
        <w:t>abscesses</w:t>
      </w:r>
      <w:r w:rsidR="00E564AD" w:rsidRPr="0068631A">
        <w:rPr>
          <w:rFonts w:ascii="Times New Roman" w:hAnsi="Times New Roman" w:cs="Times New Roman"/>
          <w:sz w:val="24"/>
          <w:szCs w:val="24"/>
        </w:rPr>
        <w:t>,</w:t>
      </w:r>
      <w:r w:rsidR="00961AB5" w:rsidRPr="0068631A">
        <w:rPr>
          <w:rFonts w:ascii="Times New Roman" w:hAnsi="Times New Roman" w:cs="Times New Roman"/>
          <w:sz w:val="24"/>
          <w:szCs w:val="24"/>
        </w:rPr>
        <w:t xml:space="preserve"> which can rarely turn into ductal fistulas.</w:t>
      </w:r>
      <w:r w:rsidR="003A13AB"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Uibk34sH","properties":{"formattedCitation":"\\super 16\\nosupersub{}","plainCitation":"16","noteIndex":0},"citationItems":[{"id":1101,"uris":["http://zotero.org/users/7159872/items/K6SLASWL"],"itemData":{"id":1101,"type":"article-journal","abstract":"Pathologic nipple discharge (PND) is typically unilateral, spontaneous, involves a single duct, and is serous or bloody in appearance. In patients with PND, breast MRI can be helpful as an additional diagnostic tool when conventional imaging with mammogram and ultrasound are negative. MRI is able to detect the etiology of nipple discharge in 56–61% of cases when initial imaging with mammogram and ultrasound are negative. Advantages to using MRI in evaluation of PND include good visualization of the retroareolar breast and better evaluation of posterior lesions which may not be well evaluated on mammograms and galactograms. It is also less invasive compared to central duct excision. Papillomas and nipple adenomas are benign breast masses that can cause PND and are well visualized on MRI. Ductal ectasia, and infectious etiologies such as mastitis, abscess, and fistulas are additional benign causes of PND that are well evaluated with MRI. MRI is also excellent for evaluation of malignant causes of PND including Paget’s disease, ductal carcinoma in-situ and invasive carcinoma. MRI’s high negative predictive value of 87–98.2% is helpful in excluding malignant etiologies of PND.","container-title":"The British Journal of Radiology","DOI":"10.1259/bjr.20201013","ISSN":"0007-1285","issue":"1120","journalAbbreviation":"Br J Radiol","note":"PMID: 33544650\nPMCID: PMC8010557","page":"20201013","source":"PubMed Central","title":"Magnetic resonance imaging in the evaluation of pathologic nipple discharge: indications and imaging findings","title-short":"Magnetic resonance imaging in the evaluation of pathologic nipple discharge","volume":"94","author":[{"family":"Samreen","given":"Naziya"},{"family":"Madsen","given":"Laura B"},{"family":"Chacko","given":"Celin"},{"family":"Heller","given":"Samantha L"}],"issued":{"date-parts":[["2021",4,1]]}}}],"schema":"https://github.com/citation-style-language/schema/raw/master/csl-citation.json"} </w:instrText>
      </w:r>
      <w:r w:rsidR="003A13AB"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6</w:t>
      </w:r>
      <w:r w:rsidR="003A13AB" w:rsidRPr="0068631A">
        <w:rPr>
          <w:rFonts w:ascii="Times New Roman" w:hAnsi="Times New Roman" w:cs="Times New Roman"/>
          <w:sz w:val="24"/>
          <w:szCs w:val="24"/>
        </w:rPr>
        <w:fldChar w:fldCharType="end"/>
      </w:r>
      <w:r w:rsidR="00961AB5" w:rsidRPr="0068631A">
        <w:rPr>
          <w:rFonts w:ascii="Times New Roman" w:hAnsi="Times New Roman" w:cs="Times New Roman"/>
          <w:sz w:val="24"/>
          <w:szCs w:val="24"/>
        </w:rPr>
        <w:t xml:space="preserve"> </w:t>
      </w:r>
    </w:p>
    <w:p w14:paraId="676ED33A" w14:textId="0BBFF750" w:rsidR="007157B0" w:rsidRPr="0068631A" w:rsidRDefault="007157B0"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lastRenderedPageBreak/>
        <w:t xml:space="preserve">Sclerosing </w:t>
      </w:r>
      <w:r w:rsidR="00344AD0" w:rsidRPr="0068631A">
        <w:rPr>
          <w:rFonts w:ascii="Times New Roman" w:hAnsi="Times New Roman" w:cs="Times New Roman"/>
          <w:b/>
          <w:bCs/>
          <w:sz w:val="24"/>
          <w:szCs w:val="24"/>
        </w:rPr>
        <w:t xml:space="preserve">lesions of </w:t>
      </w:r>
      <w:r w:rsidR="00E564AD" w:rsidRPr="0068631A">
        <w:rPr>
          <w:rFonts w:ascii="Times New Roman" w:hAnsi="Times New Roman" w:cs="Times New Roman"/>
          <w:b/>
          <w:bCs/>
          <w:sz w:val="24"/>
          <w:szCs w:val="24"/>
        </w:rPr>
        <w:t xml:space="preserve">the </w:t>
      </w:r>
      <w:r w:rsidR="00344AD0" w:rsidRPr="0068631A">
        <w:rPr>
          <w:rFonts w:ascii="Times New Roman" w:hAnsi="Times New Roman" w:cs="Times New Roman"/>
          <w:b/>
          <w:bCs/>
          <w:sz w:val="24"/>
          <w:szCs w:val="24"/>
        </w:rPr>
        <w:t>breast</w:t>
      </w:r>
    </w:p>
    <w:p w14:paraId="52B84253" w14:textId="28C5CDB7" w:rsidR="009677AE" w:rsidRPr="0068631A" w:rsidRDefault="009677AE"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003B3BBA" w:rsidRPr="0068631A">
        <w:rPr>
          <w:rFonts w:ascii="Times New Roman" w:hAnsi="Times New Roman" w:cs="Times New Roman"/>
          <w:sz w:val="24"/>
          <w:szCs w:val="24"/>
        </w:rPr>
        <w:t>They are benign proliferation of acini</w:t>
      </w:r>
      <w:r w:rsidR="00AF01CB" w:rsidRPr="0068631A">
        <w:rPr>
          <w:rFonts w:ascii="Times New Roman" w:hAnsi="Times New Roman" w:cs="Times New Roman"/>
          <w:sz w:val="24"/>
          <w:szCs w:val="24"/>
        </w:rPr>
        <w:t xml:space="preserve"> and</w:t>
      </w:r>
      <w:r w:rsidR="003B3BBA" w:rsidRPr="0068631A">
        <w:rPr>
          <w:rFonts w:ascii="Times New Roman" w:hAnsi="Times New Roman" w:cs="Times New Roman"/>
          <w:sz w:val="24"/>
          <w:szCs w:val="24"/>
        </w:rPr>
        <w:t xml:space="preserve"> myoepithelium </w:t>
      </w:r>
      <w:r w:rsidR="001A1FF7" w:rsidRPr="0068631A">
        <w:rPr>
          <w:rFonts w:ascii="Times New Roman" w:hAnsi="Times New Roman" w:cs="Times New Roman"/>
          <w:sz w:val="24"/>
          <w:szCs w:val="24"/>
        </w:rPr>
        <w:t xml:space="preserve">followed by stromal fibrosis </w:t>
      </w:r>
      <w:r w:rsidR="003B3BBA" w:rsidRPr="0068631A">
        <w:rPr>
          <w:rFonts w:ascii="Times New Roman" w:hAnsi="Times New Roman" w:cs="Times New Roman"/>
          <w:sz w:val="24"/>
          <w:szCs w:val="24"/>
        </w:rPr>
        <w:t xml:space="preserve">in the terminal ductal lobular unit, which can mimic as well as increase the risk of associated malignancy. </w:t>
      </w:r>
      <w:r w:rsidR="001A1FF7" w:rsidRPr="0068631A">
        <w:rPr>
          <w:rFonts w:ascii="Times New Roman" w:hAnsi="Times New Roman" w:cs="Times New Roman"/>
          <w:sz w:val="24"/>
          <w:szCs w:val="24"/>
        </w:rPr>
        <w:t>They are more often non-palpable masses incidentally detected on imaging</w:t>
      </w:r>
      <w:r w:rsidR="00692061" w:rsidRPr="0068631A">
        <w:rPr>
          <w:rFonts w:ascii="Times New Roman" w:hAnsi="Times New Roman" w:cs="Times New Roman"/>
          <w:sz w:val="24"/>
          <w:szCs w:val="24"/>
        </w:rPr>
        <w:t xml:space="preserve"> </w:t>
      </w:r>
      <w:r w:rsidR="001A1FF7" w:rsidRPr="0068631A">
        <w:rPr>
          <w:rFonts w:ascii="Times New Roman" w:hAnsi="Times New Roman" w:cs="Times New Roman"/>
          <w:sz w:val="24"/>
          <w:szCs w:val="24"/>
        </w:rPr>
        <w:t xml:space="preserve">in premenopausal women. </w:t>
      </w:r>
      <w:r w:rsidR="00EE466A" w:rsidRPr="0068631A">
        <w:rPr>
          <w:rFonts w:ascii="Times New Roman" w:hAnsi="Times New Roman" w:cs="Times New Roman"/>
          <w:sz w:val="24"/>
          <w:szCs w:val="24"/>
        </w:rPr>
        <w:t>Isolated sclerosing adenosis has an incidence of about 3%</w:t>
      </w:r>
      <w:r w:rsidR="00BA2859" w:rsidRPr="0068631A">
        <w:rPr>
          <w:rFonts w:ascii="Times New Roman" w:hAnsi="Times New Roman" w:cs="Times New Roman"/>
          <w:sz w:val="24"/>
          <w:szCs w:val="24"/>
        </w:rPr>
        <w:t>.</w:t>
      </w:r>
      <w:r w:rsidR="00EE466A"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irBT0LX5","properties":{"formattedCitation":"\\super 17\\nosupersub{}","plainCitation":"17","noteIndex":0},"citationItems":[{"id":750,"uris":["http://zotero.org/users/7159872/items/BHD86MK4"],"itemData":{"id":750,"type":"article-journal","abstract":"Objective: To evaluate the mammographic and ultrasonographic findings of sclerosing adenosis, a relatively uncommon entity which may sometimes mimic carcinoma. Materials and methods: A retrospective review of the records of 33 700 women, who have undergone mammographic examination at our institution between January 1985 and July 2001 revealed 43 histopathologically proven sclerosing adenosis. The history, physical examination, mammographic and ultrasonographic findings were analyzed in all patients. In 30 patients, the nonpalpable lesions were preoperatively localized by the needle–hookwire system under the guidance of mammography (n=22) or ultrasonography (US) (n=8). Radiological features were correlated with histopathological findings. Results: The age of the patients varied between 32 and 55 years (mean, 43.7 years). Only two patients had a family history of breast cancer. In six patients, the presenting complaint was mastalgia. A palpable mass was present in 13 cases. The mammographic findings were; microcalcifications in 24 (55.8%) (clustered in 22, diffuse in two), mass in five (11.6%), asymmetric focal density in three (6.9%), and focal architectural distortion in three (6.9%) patients. Four of the masses were irregularly contoured, while one was well-circumscribed. On US, focal acoustic shadowing without a mass configuration was noted in the three patients who showed asymmetrical focal density on mammography. In eight patients, who showed normal mammograms, a solid mass was detected on US. Two masses had discrete well-circumscribed oval or lobulated contours, while six showed microlobulation and irregularity. In one case, the irregularly contoured mass had marked posterior acoustic shadowing. Two of the three patients, who had focal architectural distortion on mammograms, had an irregularly contoured solid mass, while the third presented as focal acoustic shadowing without a mass configuration. Conclusion: Sclerosing adenosis mostly presents as a nonpalpable lesion with different mammographic and sonographic appearances. The most common finding is microcalcifications on mammograms. Awareness of the possible imaging features will enable us to consider sclerosing adenosis in the differential diagnosis. The radiological features may sometimes mimic malignancy, so histopathologic examination is mandatory for definite diagnosis.","container-title":"European Journal of Radiology","DOI":"10.1016/S0720-048X(02)00020-7","ISSN":"0720-048X","issue":"3","journalAbbreviation":"European Journal of Radiology","language":"en","page":"232-238","source":"ScienceDirect","title":"Sclerosing adenosis: mammographic and ultrasonographic findings with clinical and histopathological correlation","title-short":"Sclerosing adenosis","volume":"44","author":[{"family":"Günhan-Bilgen","given":"Işıl"},{"family":"Memiş","given":"Ayşenur"},{"family":"Üstün","given":"Esin Emin"},{"family":"Özdemir","given":"Necmettin"},{"family":"Erhan","given":"Yıldız"}],"issued":{"date-parts":[["2002",12,1]]}}}],"schema":"https://github.com/citation-style-language/schema/raw/master/csl-citation.json"} </w:instrText>
      </w:r>
      <w:r w:rsidR="00EE466A"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7</w:t>
      </w:r>
      <w:r w:rsidR="00EE466A" w:rsidRPr="0068631A">
        <w:rPr>
          <w:rFonts w:ascii="Times New Roman" w:hAnsi="Times New Roman" w:cs="Times New Roman"/>
          <w:sz w:val="24"/>
          <w:szCs w:val="24"/>
        </w:rPr>
        <w:fldChar w:fldCharType="end"/>
      </w:r>
      <w:r w:rsidR="00EE466A" w:rsidRPr="0068631A">
        <w:rPr>
          <w:rFonts w:ascii="Times New Roman" w:hAnsi="Times New Roman" w:cs="Times New Roman"/>
          <w:sz w:val="24"/>
          <w:szCs w:val="24"/>
        </w:rPr>
        <w:t xml:space="preserve"> </w:t>
      </w:r>
      <w:r w:rsidR="003B3BBA" w:rsidRPr="0068631A">
        <w:rPr>
          <w:rFonts w:ascii="Times New Roman" w:hAnsi="Times New Roman" w:cs="Times New Roman"/>
          <w:sz w:val="24"/>
          <w:szCs w:val="24"/>
        </w:rPr>
        <w:t xml:space="preserve">They can appear as masses, </w:t>
      </w:r>
      <w:r w:rsidR="00EE466A" w:rsidRPr="0068631A">
        <w:rPr>
          <w:rFonts w:ascii="Times New Roman" w:hAnsi="Times New Roman" w:cs="Times New Roman"/>
          <w:sz w:val="24"/>
          <w:szCs w:val="24"/>
        </w:rPr>
        <w:t>asymmetries,</w:t>
      </w:r>
      <w:r w:rsidR="003B3BBA" w:rsidRPr="0068631A">
        <w:rPr>
          <w:rFonts w:ascii="Times New Roman" w:hAnsi="Times New Roman" w:cs="Times New Roman"/>
          <w:sz w:val="24"/>
          <w:szCs w:val="24"/>
        </w:rPr>
        <w:t xml:space="preserve"> or focal architectural distortion with microcalcifications</w:t>
      </w:r>
      <w:r w:rsidR="001A1FF7" w:rsidRPr="0068631A">
        <w:rPr>
          <w:rFonts w:ascii="Times New Roman" w:hAnsi="Times New Roman" w:cs="Times New Roman"/>
          <w:sz w:val="24"/>
          <w:szCs w:val="24"/>
        </w:rPr>
        <w:t>, particularly in clusters</w:t>
      </w:r>
      <w:r w:rsidR="003B3BBA" w:rsidRPr="0068631A">
        <w:rPr>
          <w:rFonts w:ascii="Times New Roman" w:hAnsi="Times New Roman" w:cs="Times New Roman"/>
          <w:sz w:val="24"/>
          <w:szCs w:val="24"/>
        </w:rPr>
        <w:t>.</w:t>
      </w:r>
      <w:r w:rsidR="00EE466A" w:rsidRPr="0068631A">
        <w:rPr>
          <w:rFonts w:ascii="Times New Roman" w:hAnsi="Times New Roman" w:cs="Times New Roman"/>
          <w:sz w:val="24"/>
          <w:szCs w:val="24"/>
        </w:rPr>
        <w:t xml:space="preserve"> </w:t>
      </w:r>
      <w:r w:rsidR="001A1FF7" w:rsidRPr="0068631A">
        <w:rPr>
          <w:rFonts w:ascii="Times New Roman" w:hAnsi="Times New Roman" w:cs="Times New Roman"/>
          <w:sz w:val="24"/>
          <w:szCs w:val="24"/>
        </w:rPr>
        <w:t>Ultrasound can show heteroechoic areas, dense posterior acoustic shadowing, or actual masses with or without visible calcifications</w:t>
      </w:r>
      <w:r w:rsidR="00BA2859" w:rsidRPr="0068631A">
        <w:rPr>
          <w:rFonts w:ascii="Times New Roman" w:hAnsi="Times New Roman" w:cs="Times New Roman"/>
          <w:sz w:val="24"/>
          <w:szCs w:val="24"/>
        </w:rPr>
        <w:t>.</w:t>
      </w:r>
      <w:r w:rsidR="00EE466A"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GBz52onj","properties":{"formattedCitation":"\\super 18\\nosupersub{}","plainCitation":"18","noteIndex":0},"citationItems":[{"id":747,"uris":["http://zotero.org/users/7159872/items/JK57DICK"],"itemData":{"id":747,"type":"article-journal","abstract":"The present study was conducted to evaluate the radiological findings, particularly the ultrasonographic (US) characteristics of sclerosing adenosis (SA), and their correlation with histopathological results. A retrospective review identified 191 patients with a total of 200 lesions histopathologically confirmed as SA following breast surgery between July 2009 and December 2012. Of the 191 patients, 145 (151 lesions) with SA as the major component were included for US and mammographic (MG) analysis. All 145 patients analyzed were female, with a mean age ± standard deviation of 46.8±7.8 years (range, 25–71 years). All 145 patients underwent US examination and the imaging findings included heterogeneously echogenic areas in 9.3% (14/151), masses in 51.7% (78/151), masses with calcifications in 13.9% (21/151), focal acoustic shadowing in 4.0% (6/151) and were negative in 21.2% (32/151) patients. Among the 119 lesions with visible abnormalities, 87.4% (104/119) were hypoechoic, 58.0% (69/119) were irregular in shape, 52.1% (62/119) had an ill-defined margin, calcifications were found in 17.6% (21/119) and 7.6% (9/119) were hypervascular, while none of the characteristics mentioned above were significantly correlated with histopathology. A total of 136 patients underwent MG at the Fudan University Shanghai Cancer Center, and the imaging findings included microcalcifications in 31.6% (43/136), masses in 23.5% (32/136), asymmetric focal density in 14.7% (20/136), focal architectural distortion in 22.8% (31/136), and were negative in 7.4% (10/136). The mass lesions were fewer on MG compared with US (23.5 vs. 65.6%, respectively). The area under the curve of US distinguishing between benign and malignant lesions was significantly larger compared with that of MG (0.547 vs. 0.497, respectively; P=0.036). In the 60 lesions that were overestimated by Breast Imaging Reporting and Data System US category, one or more characteristics of malignancy were found on US imaging. The most common finding of SA was masses with or without calcifications on US and microcalcifications on MG. The accuracy of US was limited, but higher compared with that of MG; however, SA mimicking the characteristics of malignancy may contribute to misdiagnosis with US.","container-title":"Molecular and Clinical Oncology","DOI":"10.3892/mco.2016.1108","ISSN":"2049-9450","issue":"2","journalAbbreviation":"Mol Clin Oncol","note":"PMID: 28357084\nPMCID: PMC5351743","page":"157-162","source":"PubMed Central","title":"Sclerosing adenosis: Ultrasonographic and mammographic findings and correlation with histopathology","title-short":"Sclerosing adenosis","volume":"6","author":[{"family":"Chen","given":"Ya-Ling"},{"family":"Chen","given":"Jia-Jian"},{"family":"Chang","given":"Cai"},{"family":"Gao","given":"Yi"},{"family":"Wu","given":"Jiong"},{"family":"Yang","given":"Wen-Tao"},{"family":"Gu","given":"Ya-Jia"}],"issued":{"date-parts":[["2017",2]]}}}],"schema":"https://github.com/citation-style-language/schema/raw/master/csl-citation.json"} </w:instrText>
      </w:r>
      <w:r w:rsidR="00EE466A"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8</w:t>
      </w:r>
      <w:r w:rsidR="00EE466A" w:rsidRPr="0068631A">
        <w:rPr>
          <w:rFonts w:ascii="Times New Roman" w:hAnsi="Times New Roman" w:cs="Times New Roman"/>
          <w:sz w:val="24"/>
          <w:szCs w:val="24"/>
        </w:rPr>
        <w:fldChar w:fldCharType="end"/>
      </w:r>
      <w:r w:rsidR="00D73818" w:rsidRPr="0068631A">
        <w:rPr>
          <w:rFonts w:ascii="Times New Roman" w:hAnsi="Times New Roman" w:cs="Times New Roman"/>
          <w:sz w:val="24"/>
          <w:szCs w:val="24"/>
        </w:rPr>
        <w:t xml:space="preserve"> </w:t>
      </w:r>
      <w:r w:rsidR="00EE466A" w:rsidRPr="0068631A">
        <w:rPr>
          <w:rFonts w:ascii="Times New Roman" w:hAnsi="Times New Roman" w:cs="Times New Roman"/>
          <w:sz w:val="24"/>
          <w:szCs w:val="24"/>
        </w:rPr>
        <w:t>Radial scar</w:t>
      </w:r>
      <w:r w:rsidR="00344AD0" w:rsidRPr="0068631A">
        <w:rPr>
          <w:rFonts w:ascii="Times New Roman" w:hAnsi="Times New Roman" w:cs="Times New Roman"/>
          <w:sz w:val="24"/>
          <w:szCs w:val="24"/>
        </w:rPr>
        <w:t xml:space="preserve"> or complex sclerosing lesion is a distinct entity which can produce similar appearances like spiculated masses or architectural distortion</w:t>
      </w:r>
      <w:r w:rsidR="009D13F1" w:rsidRPr="0068631A">
        <w:rPr>
          <w:rFonts w:ascii="Times New Roman" w:hAnsi="Times New Roman" w:cs="Times New Roman"/>
          <w:sz w:val="24"/>
          <w:szCs w:val="24"/>
        </w:rPr>
        <w:t>, often with a central radiolucent area</w:t>
      </w:r>
      <w:r w:rsidR="00401E8D" w:rsidRPr="0068631A">
        <w:rPr>
          <w:rFonts w:ascii="Times New Roman" w:hAnsi="Times New Roman" w:cs="Times New Roman"/>
          <w:sz w:val="24"/>
          <w:szCs w:val="24"/>
        </w:rPr>
        <w:t xml:space="preserve"> </w:t>
      </w:r>
      <w:r w:rsidR="005F2316" w:rsidRPr="0068631A">
        <w:rPr>
          <w:rFonts w:ascii="Times New Roman" w:hAnsi="Times New Roman" w:cs="Times New Roman"/>
          <w:sz w:val="24"/>
          <w:szCs w:val="24"/>
        </w:rPr>
        <w:t xml:space="preserve">(Figure </w:t>
      </w:r>
      <w:r w:rsidR="00162E4E" w:rsidRPr="0068631A">
        <w:rPr>
          <w:rFonts w:ascii="Times New Roman" w:hAnsi="Times New Roman" w:cs="Times New Roman"/>
          <w:sz w:val="24"/>
          <w:szCs w:val="24"/>
        </w:rPr>
        <w:t>4</w:t>
      </w:r>
      <w:r w:rsidR="005F2316" w:rsidRPr="0068631A">
        <w:rPr>
          <w:rFonts w:ascii="Times New Roman" w:hAnsi="Times New Roman" w:cs="Times New Roman"/>
          <w:sz w:val="24"/>
          <w:szCs w:val="24"/>
        </w:rPr>
        <w:t>)</w:t>
      </w:r>
      <w:r w:rsidR="00401E8D" w:rsidRPr="0068631A">
        <w:rPr>
          <w:rFonts w:ascii="Times New Roman" w:hAnsi="Times New Roman" w:cs="Times New Roman"/>
          <w:sz w:val="24"/>
          <w:szCs w:val="24"/>
        </w:rPr>
        <w:t>.</w:t>
      </w:r>
      <w:r w:rsidR="005F2316" w:rsidRPr="0068631A">
        <w:rPr>
          <w:rFonts w:ascii="Times New Roman" w:hAnsi="Times New Roman" w:cs="Times New Roman"/>
          <w:sz w:val="24"/>
          <w:szCs w:val="24"/>
        </w:rPr>
        <w:t xml:space="preserve"> </w:t>
      </w:r>
      <w:r w:rsidR="00D73818" w:rsidRPr="0068631A">
        <w:rPr>
          <w:rFonts w:ascii="Times New Roman" w:hAnsi="Times New Roman" w:cs="Times New Roman"/>
          <w:sz w:val="24"/>
          <w:szCs w:val="24"/>
        </w:rPr>
        <w:t xml:space="preserve">Elastography is not </w:t>
      </w:r>
      <w:r w:rsidR="00E564AD" w:rsidRPr="0068631A">
        <w:rPr>
          <w:rFonts w:ascii="Times New Roman" w:hAnsi="Times New Roman" w:cs="Times New Roman"/>
          <w:sz w:val="24"/>
          <w:szCs w:val="24"/>
        </w:rPr>
        <w:t>helpful</w:t>
      </w:r>
      <w:r w:rsidR="00AF01CB" w:rsidRPr="0068631A">
        <w:rPr>
          <w:rFonts w:ascii="Times New Roman" w:hAnsi="Times New Roman" w:cs="Times New Roman"/>
          <w:sz w:val="24"/>
          <w:szCs w:val="24"/>
        </w:rPr>
        <w:t>,</w:t>
      </w:r>
      <w:r w:rsidR="00D73818" w:rsidRPr="0068631A">
        <w:rPr>
          <w:rFonts w:ascii="Times New Roman" w:hAnsi="Times New Roman" w:cs="Times New Roman"/>
          <w:sz w:val="24"/>
          <w:szCs w:val="24"/>
        </w:rPr>
        <w:t xml:space="preserve"> as </w:t>
      </w:r>
      <w:r w:rsidR="00AF01CB" w:rsidRPr="0068631A">
        <w:rPr>
          <w:rFonts w:ascii="Times New Roman" w:hAnsi="Times New Roman" w:cs="Times New Roman"/>
          <w:sz w:val="24"/>
          <w:szCs w:val="24"/>
        </w:rPr>
        <w:t>it</w:t>
      </w:r>
      <w:r w:rsidR="00D73818" w:rsidRPr="0068631A">
        <w:rPr>
          <w:rFonts w:ascii="Times New Roman" w:hAnsi="Times New Roman" w:cs="Times New Roman"/>
          <w:sz w:val="24"/>
          <w:szCs w:val="24"/>
        </w:rPr>
        <w:t xml:space="preserve"> may also show stiffness similar to invasive breast carcinoma.</w:t>
      </w:r>
      <w:r w:rsidR="001D771A" w:rsidRPr="0068631A">
        <w:rPr>
          <w:rFonts w:ascii="Times New Roman" w:hAnsi="Times New Roman" w:cs="Times New Roman"/>
          <w:sz w:val="24"/>
          <w:szCs w:val="24"/>
        </w:rPr>
        <w:t xml:space="preserve"> On MRI, they appear as masses, non-mass enhancement</w:t>
      </w:r>
      <w:r w:rsidR="00AF01CB" w:rsidRPr="0068631A">
        <w:rPr>
          <w:rFonts w:ascii="Times New Roman" w:hAnsi="Times New Roman" w:cs="Times New Roman"/>
          <w:sz w:val="24"/>
          <w:szCs w:val="24"/>
        </w:rPr>
        <w:t>,</w:t>
      </w:r>
      <w:r w:rsidR="001D771A" w:rsidRPr="0068631A">
        <w:rPr>
          <w:rFonts w:ascii="Times New Roman" w:hAnsi="Times New Roman" w:cs="Times New Roman"/>
          <w:sz w:val="24"/>
          <w:szCs w:val="24"/>
        </w:rPr>
        <w:t xml:space="preserve"> or enhancing foci with benign persistent kinetic curves in 50% and suspicious washout in 39%.</w:t>
      </w:r>
      <w:r w:rsidR="00D73818"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Iw8T0UWi","properties":{"formattedCitation":"\\super 19\\nosupersub{}","plainCitation":"19","noteIndex":0},"citationItems":[{"id":2307,"uris":["http://zotero.org/users/7159872/items/2MGNVSLQ"],"itemData":{"id":2307,"type":"article-journal","abstract":"Radial scars and complex sclerosing lesions, often collectively referred to as                     radial sclerosing lesions (RSLs), are breast lesions characterized by sclerotic                     stroma with entrapped epithelial elements. RSLs have imaging features that                     overlap with those of breast malignancy and often become the target of                     imaging-guided biopsy given their suspicious imaging appearance. These can be                     identified in isolation or can also be associated with atypia or other high-risk                     lesions that have intrinsic malignant potential, increasing the risk of                     carcinoma and affecting prognosis and management of RSLs. Because of this,                     management of these lesions remains controversial. Traditional management has                     been surgical excisional biopsy. However, as more RSLs are identified (because                     digital breast tomosynthesis allows identification of more architectural                     distortions), optimal management is evolving. Physicians in some practices are                     using a multidisciplinary approach to the management of RSLs when deciding on                     surgical excision of these lesions versus imaging follow-up. These discussions                     also incorporate individual patient risk factors and greater patient informed                     medical decision making. Reported upgrade rates of RSLs at core needle biopsy                     vary and can depend on the sampling method, number of samples, gauge of the                     needle, target being sampled, and radiologic–pathologic concordance or                     discordance. A precise sampling technique also allows greater accuracy of                     diagnosis and lower upgrade rates for these lesions, with                     radiologic–pathologic correlation as an integral component for further                     management decisions. The authors review the overall histopathologic, clinical,                     and imaging features of RSLs and discuss appropriate management based on                     currently available data regarding upgrade rates. ©RSNA, 2023 Quiz questions for this article are available through the Online Learning Center","container-title":"RadioGraphics","DOI":"10.1148/rg.230022","ISSN":"0271-5333","issue":"10","note":"publisher: Radiological Society of North America","page":"e230022","source":"pubs.rsna.org (Atypon)","title":"Imaging and Management of Radial Scars and Complex Sclerosing                     Lesions","volume":"43","author":[{"family":"Manzar","given":"Bushra                             Z."},{"family":"Phillips","given":"Jordana"},{"family":"Dibble","given":"Elizabeth                             H."},{"family":"Quintana","given":"Liza                             M."},{"family":"Lourenco","given":"Ana                             P."}],"issued":{"date-parts":[["2023",10]]}}}],"schema":"https://github.com/citation-style-language/schema/raw/master/csl-citation.json"} </w:instrText>
      </w:r>
      <w:r w:rsidR="00D73818"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9</w:t>
      </w:r>
      <w:r w:rsidR="00D73818" w:rsidRPr="0068631A">
        <w:rPr>
          <w:rFonts w:ascii="Times New Roman" w:hAnsi="Times New Roman" w:cs="Times New Roman"/>
          <w:sz w:val="24"/>
          <w:szCs w:val="24"/>
        </w:rPr>
        <w:fldChar w:fldCharType="end"/>
      </w:r>
      <w:r w:rsidR="00D73818" w:rsidRPr="0068631A">
        <w:rPr>
          <w:rFonts w:ascii="Times New Roman" w:hAnsi="Times New Roman" w:cs="Times New Roman"/>
          <w:sz w:val="24"/>
          <w:szCs w:val="24"/>
        </w:rPr>
        <w:t xml:space="preserve"> </w:t>
      </w:r>
      <w:r w:rsidR="00344AD0" w:rsidRPr="0068631A">
        <w:rPr>
          <w:rFonts w:ascii="Times New Roman" w:hAnsi="Times New Roman" w:cs="Times New Roman"/>
          <w:sz w:val="24"/>
          <w:szCs w:val="24"/>
        </w:rPr>
        <w:t xml:space="preserve"> </w:t>
      </w:r>
      <w:r w:rsidR="00401E8D" w:rsidRPr="0068631A">
        <w:rPr>
          <w:rFonts w:ascii="Times New Roman" w:hAnsi="Times New Roman" w:cs="Times New Roman"/>
          <w:sz w:val="24"/>
          <w:szCs w:val="24"/>
        </w:rPr>
        <w:t xml:space="preserve">Histologically, both lesions are seen as fibroelastic cores showing entrapped ducts; the spiculations </w:t>
      </w:r>
      <w:r w:rsidR="00AF01CB" w:rsidRPr="0068631A">
        <w:rPr>
          <w:rFonts w:ascii="Times New Roman" w:hAnsi="Times New Roman" w:cs="Times New Roman"/>
          <w:sz w:val="24"/>
          <w:szCs w:val="24"/>
        </w:rPr>
        <w:t xml:space="preserve">are </w:t>
      </w:r>
      <w:r w:rsidR="00401E8D" w:rsidRPr="0068631A">
        <w:rPr>
          <w:rFonts w:ascii="Times New Roman" w:hAnsi="Times New Roman" w:cs="Times New Roman"/>
          <w:sz w:val="24"/>
          <w:szCs w:val="24"/>
        </w:rPr>
        <w:t xml:space="preserve">explained by their stellate configuration. The term Complex Sclerosing lesion is given to radial scars </w:t>
      </w:r>
      <w:r w:rsidR="00AF01CB" w:rsidRPr="0068631A">
        <w:rPr>
          <w:rFonts w:ascii="Times New Roman" w:hAnsi="Times New Roman" w:cs="Times New Roman"/>
          <w:sz w:val="24"/>
          <w:szCs w:val="24"/>
        </w:rPr>
        <w:t>that</w:t>
      </w:r>
      <w:r w:rsidR="00401E8D" w:rsidRPr="0068631A">
        <w:rPr>
          <w:rFonts w:ascii="Times New Roman" w:hAnsi="Times New Roman" w:cs="Times New Roman"/>
          <w:sz w:val="24"/>
          <w:szCs w:val="24"/>
        </w:rPr>
        <w:t xml:space="preserve"> are more than 1 cm. Being </w:t>
      </w:r>
      <w:r w:rsidR="00E564AD" w:rsidRPr="0068631A">
        <w:rPr>
          <w:rFonts w:ascii="Times New Roman" w:hAnsi="Times New Roman" w:cs="Times New Roman"/>
          <w:sz w:val="24"/>
          <w:szCs w:val="24"/>
        </w:rPr>
        <w:t>high-</w:t>
      </w:r>
      <w:r w:rsidR="005F2316" w:rsidRPr="0068631A">
        <w:rPr>
          <w:rFonts w:ascii="Times New Roman" w:hAnsi="Times New Roman" w:cs="Times New Roman"/>
          <w:sz w:val="24"/>
          <w:szCs w:val="24"/>
        </w:rPr>
        <w:t>risk precursors of breast carcinoma</w:t>
      </w:r>
      <w:r w:rsidR="00401E8D" w:rsidRPr="0068631A">
        <w:rPr>
          <w:rFonts w:ascii="Times New Roman" w:hAnsi="Times New Roman" w:cs="Times New Roman"/>
          <w:sz w:val="24"/>
          <w:szCs w:val="24"/>
        </w:rPr>
        <w:t>,</w:t>
      </w:r>
      <w:r w:rsidR="005F2316" w:rsidRPr="0068631A">
        <w:rPr>
          <w:rFonts w:ascii="Times New Roman" w:hAnsi="Times New Roman" w:cs="Times New Roman"/>
          <w:sz w:val="24"/>
          <w:szCs w:val="24"/>
        </w:rPr>
        <w:t xml:space="preserve"> </w:t>
      </w:r>
      <w:r w:rsidR="0074621D" w:rsidRPr="0068631A">
        <w:rPr>
          <w:rFonts w:ascii="Times New Roman" w:hAnsi="Times New Roman" w:cs="Times New Roman"/>
          <w:sz w:val="24"/>
          <w:szCs w:val="24"/>
        </w:rPr>
        <w:t>image</w:t>
      </w:r>
      <w:r w:rsidR="00E564AD" w:rsidRPr="0068631A">
        <w:rPr>
          <w:rFonts w:ascii="Times New Roman" w:hAnsi="Times New Roman" w:cs="Times New Roman"/>
          <w:sz w:val="24"/>
          <w:szCs w:val="24"/>
        </w:rPr>
        <w:t>-guided vacuum-</w:t>
      </w:r>
      <w:r w:rsidR="0074621D" w:rsidRPr="0068631A">
        <w:rPr>
          <w:rFonts w:ascii="Times New Roman" w:hAnsi="Times New Roman" w:cs="Times New Roman"/>
          <w:sz w:val="24"/>
          <w:szCs w:val="24"/>
        </w:rPr>
        <w:t>assisted biopsy with or without subsequent surgical excision is recommended for these lesions</w:t>
      </w:r>
      <w:r w:rsidR="00BA2859" w:rsidRPr="0068631A">
        <w:rPr>
          <w:rFonts w:ascii="Times New Roman" w:hAnsi="Times New Roman" w:cs="Times New Roman"/>
          <w:sz w:val="24"/>
          <w:szCs w:val="24"/>
        </w:rPr>
        <w:t>.</w:t>
      </w:r>
      <w:r w:rsidR="00054288"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5jqMiYnY","properties":{"formattedCitation":"\\super 17,20\\nosupersub{}","plainCitation":"17,20","noteIndex":0},"citationItems":[{"id":750,"uris":["http://zotero.org/users/7159872/items/BHD86MK4"],"itemData":{"id":750,"type":"article-journal","abstract":"Objective: To evaluate the mammographic and ultrasonographic findings of sclerosing adenosis, a relatively uncommon entity which may sometimes mimic carcinoma. Materials and methods: A retrospective review of the records of 33 700 women, who have undergone mammographic examination at our institution between January 1985 and July 2001 revealed 43 histopathologically proven sclerosing adenosis. The history, physical examination, mammographic and ultrasonographic findings were analyzed in all patients. In 30 patients, the nonpalpable lesions were preoperatively localized by the needle–hookwire system under the guidance of mammography (n=22) or ultrasonography (US) (n=8). Radiological features were correlated with histopathological findings. Results: The age of the patients varied between 32 and 55 years (mean, 43.7 years). Only two patients had a family history of breast cancer. In six patients, the presenting complaint was mastalgia. A palpable mass was present in 13 cases. The mammographic findings were; microcalcifications in 24 (55.8%) (clustered in 22, diffuse in two), mass in five (11.6%), asymmetric focal density in three (6.9%), and focal architectural distortion in three (6.9%) patients. Four of the masses were irregularly contoured, while one was well-circumscribed. On US, focal acoustic shadowing without a mass configuration was noted in the three patients who showed asymmetrical focal density on mammography. In eight patients, who showed normal mammograms, a solid mass was detected on US. Two masses had discrete well-circumscribed oval or lobulated contours, while six showed microlobulation and irregularity. In one case, the irregularly contoured mass had marked posterior acoustic shadowing. Two of the three patients, who had focal architectural distortion on mammograms, had an irregularly contoured solid mass, while the third presented as focal acoustic shadowing without a mass configuration. Conclusion: Sclerosing adenosis mostly presents as a nonpalpable lesion with different mammographic and sonographic appearances. The most common finding is microcalcifications on mammograms. Awareness of the possible imaging features will enable us to consider sclerosing adenosis in the differential diagnosis. The radiological features may sometimes mimic malignancy, so histopathologic examination is mandatory for definite diagnosis.","container-title":"European Journal of Radiology","DOI":"10.1016/S0720-048X(02)00020-7","ISSN":"0720-048X","issue":"3","journalAbbreviation":"European Journal of Radiology","language":"en","page":"232-238","source":"ScienceDirect","title":"Sclerosing adenosis: mammographic and ultrasonographic findings with clinical and histopathological correlation","title-short":"Sclerosing adenosis","volume":"44","author":[{"family":"Günhan-Bilgen","given":"Işıl"},{"family":"Memiş","given":"Ayşenur"},{"family":"Üstün","given":"Esin Emin"},{"family":"Özdemir","given":"Necmettin"},{"family":"Erhan","given":"Yıldız"}],"issued":{"date-parts":[["2002",12,1]]}}},{"id":752,"uris":["http://zotero.org/users/7159872/items/IBKLYZDG"],"itemData":{"id":752,"type":"article-journal","abstract":"Background\nWe investigated the radiologic and clinical findings of radial scar and complex sclerosing lesions, and evaluated the rate of pathologic upgrade and predicting factors.\n\nMethods\nFrom review of our institution’s database from January 2006 to December 2012, we enrolled 82 radial scars/complex sclerosing lesions in 80 women; 51 by ultrasound guided core needle biopsy, 1 by mammography-guided stereotactic biopsy, and 38 by surgical excision. The initial biopsy pathology revealed that 53 lesions were without high risk lesions and 29 were with high risk lesions. Radiologic, clinical and pathological results were analyzed statistically and upgrade rates were calculated.\n\nResults\nOf the 82 lesions, 64 (78.0%) were surgically excised. After surgical excision, two were upgraded to DCIS and two were upgraded to lesions with high risk lesions. The rate of radial scar with high risk lesions was significantly higher in the surgical excision group (11.1% vs. 42.2%, p = 0.015), which also demonstrated larger lesion size (10.7 ± 6.5 vs. 7.1 ± 2.6 mm, p = 0.001). The diagnoses with high risk lesions on final pathological results showed older age (52.9 ± 6.0 years vs. 48.4 ± 6.7 years, p = 0.018).\n\nConclusions\nRadial scars with and without high risk lesions showed no statistically significant differences in imaging, and gave relatively low cancer upgrade rates.\n\nElectronic supplementary material\nThe online version of this article (10.1186/s12880-018-0279-z) contains supplementary material, which is available to authorized users.","container-title":"BMC Medical Imaging","DOI":"10.1186/s12880-018-0279-z","ISSN":"1471-2342","journalAbbreviation":"BMC Med Imaging","note":"PMID: 30390667\nPMCID: PMC6215659","page":"39","source":"PubMed Central","title":"Radial scars/complex sclerosing lesions of the breast: radiologic and clinicopathologic correlation","title-short":"Radial scars/complex sclerosing lesions of the breast","volume":"18","author":[{"family":"Ha","given":"Su Min"},{"family":"Cha","given":"Joo Hee"},{"family":"Shin","given":"Hee Jung"},{"family":"Chae","given":"Eun Young"},{"family":"Choi","given":"Woo Jung"},{"family":"Kim","given":"Hak Hee"},{"family":"Oh","given":"Ha-Yeon"}],"issued":{"date-parts":[["2018",11,3]]}}}],"schema":"https://github.com/citation-style-language/schema/raw/master/csl-citation.json"} </w:instrText>
      </w:r>
      <w:r w:rsidR="00054288"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17,20</w:t>
      </w:r>
      <w:r w:rsidR="00054288" w:rsidRPr="0068631A">
        <w:rPr>
          <w:rFonts w:ascii="Times New Roman" w:hAnsi="Times New Roman" w:cs="Times New Roman"/>
          <w:sz w:val="24"/>
          <w:szCs w:val="24"/>
        </w:rPr>
        <w:fldChar w:fldCharType="end"/>
      </w:r>
    </w:p>
    <w:p w14:paraId="15A71767" w14:textId="1AFC451E" w:rsidR="00BD7688" w:rsidRPr="0068631A" w:rsidRDefault="00AB283B" w:rsidP="00A91E2E">
      <w:pPr>
        <w:spacing w:line="480" w:lineRule="auto"/>
        <w:rPr>
          <w:rFonts w:ascii="Times New Roman" w:hAnsi="Times New Roman" w:cs="Times New Roman"/>
          <w:b/>
          <w:bCs/>
          <w:sz w:val="24"/>
          <w:szCs w:val="24"/>
          <w:u w:val="single"/>
        </w:rPr>
      </w:pPr>
      <w:r w:rsidRPr="0068631A">
        <w:rPr>
          <w:rFonts w:ascii="Times New Roman" w:hAnsi="Times New Roman" w:cs="Times New Roman"/>
          <w:b/>
          <w:bCs/>
          <w:sz w:val="24"/>
          <w:szCs w:val="24"/>
          <w:u w:val="single"/>
        </w:rPr>
        <w:t xml:space="preserve">CONGENITAL </w:t>
      </w:r>
    </w:p>
    <w:p w14:paraId="66A47F5F" w14:textId="52D4979F" w:rsidR="00B72321" w:rsidRPr="0068631A" w:rsidRDefault="003E49E6"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Lymphatic </w:t>
      </w:r>
      <w:r w:rsidR="00B72321" w:rsidRPr="0068631A">
        <w:rPr>
          <w:rFonts w:ascii="Times New Roman" w:hAnsi="Times New Roman" w:cs="Times New Roman"/>
          <w:b/>
          <w:bCs/>
          <w:sz w:val="24"/>
          <w:szCs w:val="24"/>
        </w:rPr>
        <w:t xml:space="preserve">malformation </w:t>
      </w:r>
    </w:p>
    <w:p w14:paraId="3232F40D" w14:textId="518F2081" w:rsidR="0055657E" w:rsidRPr="0068631A" w:rsidRDefault="00B72321" w:rsidP="0074621D">
      <w:pPr>
        <w:spacing w:line="480" w:lineRule="auto"/>
        <w:rPr>
          <w:rFonts w:ascii="Times New Roman" w:hAnsi="Times New Roman" w:cs="Times New Roman"/>
          <w:b/>
          <w:bCs/>
          <w:sz w:val="24"/>
          <w:szCs w:val="24"/>
          <w:u w:val="single"/>
        </w:rPr>
      </w:pP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Lymphangiomas are congenital lymphatic malformations</w:t>
      </w:r>
      <w:r w:rsidR="00401E8D" w:rsidRPr="0068631A">
        <w:rPr>
          <w:rFonts w:ascii="Times New Roman" w:hAnsi="Times New Roman" w:cs="Times New Roman"/>
          <w:sz w:val="24"/>
          <w:szCs w:val="24"/>
        </w:rPr>
        <w:t xml:space="preserve"> caused by abnormal rests of lymphatics </w:t>
      </w:r>
      <w:r w:rsidR="00AF01CB" w:rsidRPr="0068631A">
        <w:rPr>
          <w:rFonts w:ascii="Times New Roman" w:hAnsi="Times New Roman" w:cs="Times New Roman"/>
          <w:sz w:val="24"/>
          <w:szCs w:val="24"/>
        </w:rPr>
        <w:t>that</w:t>
      </w:r>
      <w:r w:rsidR="00401E8D" w:rsidRPr="0068631A">
        <w:rPr>
          <w:rFonts w:ascii="Times New Roman" w:hAnsi="Times New Roman" w:cs="Times New Roman"/>
          <w:sz w:val="24"/>
          <w:szCs w:val="24"/>
        </w:rPr>
        <w:t xml:space="preserve"> do not communicate with the rest of the lymphatic or venous system and proliferate. They are usually</w:t>
      </w:r>
      <w:r w:rsidRPr="0068631A">
        <w:rPr>
          <w:rFonts w:ascii="Times New Roman" w:hAnsi="Times New Roman" w:cs="Times New Roman"/>
          <w:sz w:val="24"/>
          <w:szCs w:val="24"/>
        </w:rPr>
        <w:t xml:space="preserve"> </w:t>
      </w:r>
      <w:r w:rsidR="00AF01CB" w:rsidRPr="0068631A">
        <w:rPr>
          <w:rFonts w:ascii="Times New Roman" w:hAnsi="Times New Roman" w:cs="Times New Roman"/>
          <w:sz w:val="24"/>
          <w:szCs w:val="24"/>
        </w:rPr>
        <w:t>observed</w:t>
      </w:r>
      <w:r w:rsidRPr="0068631A">
        <w:rPr>
          <w:rFonts w:ascii="Times New Roman" w:hAnsi="Times New Roman" w:cs="Times New Roman"/>
          <w:sz w:val="24"/>
          <w:szCs w:val="24"/>
        </w:rPr>
        <w:t xml:space="preserve"> in children or young adults. Occurrence in the breast is very rare</w:t>
      </w:r>
      <w:r w:rsidR="00AF01CB" w:rsidRPr="0068631A">
        <w:rPr>
          <w:rFonts w:ascii="Times New Roman" w:hAnsi="Times New Roman" w:cs="Times New Roman"/>
          <w:sz w:val="24"/>
          <w:szCs w:val="24"/>
        </w:rPr>
        <w:t>,</w:t>
      </w:r>
      <w:r w:rsidRPr="0068631A">
        <w:rPr>
          <w:rFonts w:ascii="Times New Roman" w:hAnsi="Times New Roman" w:cs="Times New Roman"/>
          <w:sz w:val="24"/>
          <w:szCs w:val="24"/>
        </w:rPr>
        <w:t xml:space="preserve"> with </w:t>
      </w:r>
      <w:r w:rsidR="00AF01CB" w:rsidRPr="0068631A">
        <w:rPr>
          <w:rFonts w:ascii="Times New Roman" w:hAnsi="Times New Roman" w:cs="Times New Roman"/>
          <w:sz w:val="24"/>
          <w:szCs w:val="24"/>
        </w:rPr>
        <w:t>fewer</w:t>
      </w:r>
      <w:r w:rsidRPr="0068631A">
        <w:rPr>
          <w:rFonts w:ascii="Times New Roman" w:hAnsi="Times New Roman" w:cs="Times New Roman"/>
          <w:sz w:val="24"/>
          <w:szCs w:val="24"/>
        </w:rPr>
        <w:t xml:space="preserve"> than 20 cases reported </w:t>
      </w:r>
      <w:r w:rsidR="00186802" w:rsidRPr="0068631A">
        <w:rPr>
          <w:rFonts w:ascii="Times New Roman" w:hAnsi="Times New Roman" w:cs="Times New Roman"/>
          <w:sz w:val="24"/>
          <w:szCs w:val="24"/>
        </w:rPr>
        <w:t xml:space="preserve">in </w:t>
      </w:r>
      <w:r w:rsidR="00AF01CB" w:rsidRPr="0068631A">
        <w:rPr>
          <w:rFonts w:ascii="Times New Roman" w:hAnsi="Times New Roman" w:cs="Times New Roman"/>
          <w:sz w:val="24"/>
          <w:szCs w:val="24"/>
        </w:rPr>
        <w:t xml:space="preserve">the </w:t>
      </w:r>
      <w:r w:rsidR="00186802" w:rsidRPr="0068631A">
        <w:rPr>
          <w:rFonts w:ascii="Times New Roman" w:hAnsi="Times New Roman" w:cs="Times New Roman"/>
          <w:sz w:val="24"/>
          <w:szCs w:val="24"/>
        </w:rPr>
        <w:t>literature</w:t>
      </w:r>
      <w:r w:rsidR="00BA2859" w:rsidRPr="0068631A">
        <w:rPr>
          <w:rFonts w:ascii="Times New Roman" w:hAnsi="Times New Roman" w:cs="Times New Roman"/>
          <w:sz w:val="24"/>
          <w:szCs w:val="24"/>
        </w:rPr>
        <w:t>.</w:t>
      </w:r>
      <w:r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n65AxgoS","properties":{"formattedCitation":"\\super 21,22\\nosupersub{}","plainCitation":"21,22","noteIndex":0},"citationItems":[{"id":755,"uris":["http://zotero.org/users/7159872/items/MB3FIV9S"],"itemData":{"id":755,"type":"article-journal","abstract":"Vascular abnormalities of the breast include a wide spectrum of arterial and venous disorders, as well as benign and malignant vascular masses. Multimodality imaging is often necessary to accurately diagnose several of these uncommon conditions, and pathologic correlation can be important for accurate diagnosis of vascular masses. After a review of the vascular anatomy of the breast, the authors discuss the imaging appearance of several native arterial disorders (atherosclerosis and aneurysm) and venous disorders (superior vena cava syndrome, congestive heart failure, thrombophlebitis, and varix). Benign vascular tumors (hemangioma, lymphangioma, and angiolipoma) and malignant vascular tumors (angiosarcoma and hemangiopericytoma) that may be encountered in the breast are also reviewed. In addition, pitfalls in the correct interpretation of vascular breast lesions (devascularization of masses and pathologic mimics) are reviewed. Understanding and assessing normal and pathologic breast vasculature will permit more accurate diagnosis and treatment planning and allow breast imagers to have a more active role in breast care.","container-title":"RadioGraphics","DOI":"10.1148/rg.317115503","ISSN":"0271-5333","issue":"7","note":"publisher: Radiological Society of North America","page":"E117-E136","source":"pubs.rsna.org (Atypon)","title":"Vascular Abnormalities of the Breast: Arterial and Venous Disorders,                     Vascular Masses, and Mimic Lesions with Radiologic-Pathologic                     Correlation","title-short":"Vascular Abnormalities of the Breast","volume":"31","author":[{"family":"Jesinger","given":"Robert A."},{"family":"Lattin","given":"Grant E."},{"family":"Ballard","given":"Elizabeth A."},{"family":"Zelasko","given":"Scott M."},{"family":"Glassman","given":"Leonard M."}],"issued":{"date-parts":[["2011",11]]}}},{"id":756,"uris":["http://zotero.org/users/7159872/items/4QY9SJ43"],"itemData":{"id":756,"type":"article-journal","abstract":"Background\nCavernous lymphangioma is a rare lesion in the breast of adults. Only a few cases have been documented in literature.\n\nCase presentation\nWe describe a 38-year-old woman who presented with a palpable breast lump, which measured 5 × 4 cm. A local excision of the lump was performed and a diagnosis of cavernous lymphangioma was made. The patient is alive and well, after five years of follow-up, with no complaints or recurrence.\n\nConclusion\nTo the best of our knowledge, this is the first case to be documented in a black African woman. Complete surgical excision seems to be the best modality of treatment of this lesion.","container-title":"World Journal of Surgical Oncology","DOI":"10.1186/1477-7819-5-69","ISSN":"1477-7819","journalAbbreviation":"World J Surg Oncol","note":"PMID: 17584918\nPMCID: PMC1906778","page":"69","source":"PubMed Central","title":"Cavernous lymphangioma of the breast","volume":"5","author":[{"family":"Ogun","given":"Gabriel O"},{"family":"Oyetunde","given":"O"},{"family":"Akang","given":"EffiongE"}],"issued":{"date-parts":[["2007",6,20]]}}}],"schema":"https://github.com/citation-style-language/schema/raw/master/csl-citation.json"} </w:instrText>
      </w:r>
      <w:r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1,22</w:t>
      </w:r>
      <w:r w:rsidRPr="0068631A">
        <w:rPr>
          <w:rFonts w:ascii="Times New Roman" w:hAnsi="Times New Roman" w:cs="Times New Roman"/>
          <w:sz w:val="24"/>
          <w:szCs w:val="24"/>
        </w:rPr>
        <w:fldChar w:fldCharType="end"/>
      </w:r>
      <w:r w:rsidR="00186802" w:rsidRPr="0068631A">
        <w:rPr>
          <w:rFonts w:ascii="Times New Roman" w:hAnsi="Times New Roman" w:cs="Times New Roman"/>
          <w:sz w:val="24"/>
          <w:szCs w:val="24"/>
        </w:rPr>
        <w:t xml:space="preserve"> They appear as cystic or </w:t>
      </w:r>
      <w:r w:rsidR="00AF01CB" w:rsidRPr="0068631A">
        <w:rPr>
          <w:rFonts w:ascii="Times New Roman" w:hAnsi="Times New Roman" w:cs="Times New Roman"/>
          <w:sz w:val="24"/>
          <w:szCs w:val="24"/>
        </w:rPr>
        <w:lastRenderedPageBreak/>
        <w:t>multicystic</w:t>
      </w:r>
      <w:r w:rsidR="00186802" w:rsidRPr="0068631A">
        <w:rPr>
          <w:rFonts w:ascii="Times New Roman" w:hAnsi="Times New Roman" w:cs="Times New Roman"/>
          <w:sz w:val="24"/>
          <w:szCs w:val="24"/>
        </w:rPr>
        <w:t xml:space="preserve"> channels without </w:t>
      </w:r>
      <w:r w:rsidR="00AF01CB" w:rsidRPr="0068631A">
        <w:rPr>
          <w:rFonts w:ascii="Times New Roman" w:hAnsi="Times New Roman" w:cs="Times New Roman"/>
          <w:sz w:val="24"/>
          <w:szCs w:val="24"/>
        </w:rPr>
        <w:t>color</w:t>
      </w:r>
      <w:r w:rsidR="00186802" w:rsidRPr="0068631A">
        <w:rPr>
          <w:rFonts w:ascii="Times New Roman" w:hAnsi="Times New Roman" w:cs="Times New Roman"/>
          <w:sz w:val="24"/>
          <w:szCs w:val="24"/>
        </w:rPr>
        <w:t xml:space="preserve"> flow on</w:t>
      </w:r>
      <w:r w:rsidR="0055657E" w:rsidRPr="0068631A">
        <w:rPr>
          <w:rFonts w:ascii="Times New Roman" w:hAnsi="Times New Roman" w:cs="Times New Roman"/>
          <w:sz w:val="24"/>
          <w:szCs w:val="24"/>
        </w:rPr>
        <w:t xml:space="preserve"> U</w:t>
      </w:r>
      <w:r w:rsidR="00C170CC" w:rsidRPr="0068631A">
        <w:rPr>
          <w:rFonts w:ascii="Times New Roman" w:hAnsi="Times New Roman" w:cs="Times New Roman"/>
          <w:sz w:val="24"/>
          <w:szCs w:val="24"/>
        </w:rPr>
        <w:t xml:space="preserve">S </w:t>
      </w:r>
      <w:r w:rsidR="00186802" w:rsidRPr="0068631A">
        <w:rPr>
          <w:rFonts w:ascii="Times New Roman" w:hAnsi="Times New Roman" w:cs="Times New Roman"/>
          <w:sz w:val="24"/>
          <w:szCs w:val="24"/>
        </w:rPr>
        <w:t xml:space="preserve">and </w:t>
      </w:r>
      <w:r w:rsidR="00C170CC" w:rsidRPr="0068631A">
        <w:rPr>
          <w:rFonts w:ascii="Times New Roman" w:hAnsi="Times New Roman" w:cs="Times New Roman"/>
          <w:sz w:val="24"/>
          <w:szCs w:val="24"/>
        </w:rPr>
        <w:t xml:space="preserve">as </w:t>
      </w:r>
      <w:r w:rsidR="006D3D60" w:rsidRPr="0068631A">
        <w:rPr>
          <w:rFonts w:ascii="Times New Roman" w:hAnsi="Times New Roman" w:cs="Times New Roman"/>
          <w:sz w:val="24"/>
          <w:szCs w:val="24"/>
        </w:rPr>
        <w:t>lobulated masses</w:t>
      </w:r>
      <w:r w:rsidR="00186802" w:rsidRPr="0068631A">
        <w:rPr>
          <w:rFonts w:ascii="Times New Roman" w:hAnsi="Times New Roman" w:cs="Times New Roman"/>
          <w:sz w:val="24"/>
          <w:szCs w:val="24"/>
        </w:rPr>
        <w:t xml:space="preserve"> on </w:t>
      </w:r>
      <w:r w:rsidR="0055657E" w:rsidRPr="0068631A">
        <w:rPr>
          <w:rFonts w:ascii="Times New Roman" w:hAnsi="Times New Roman" w:cs="Times New Roman"/>
          <w:sz w:val="24"/>
          <w:szCs w:val="24"/>
        </w:rPr>
        <w:t xml:space="preserve"> MG </w:t>
      </w:r>
      <w:r w:rsidR="0074621D" w:rsidRPr="0068631A">
        <w:rPr>
          <w:rFonts w:ascii="Times New Roman" w:hAnsi="Times New Roman" w:cs="Times New Roman"/>
          <w:sz w:val="24"/>
          <w:szCs w:val="24"/>
        </w:rPr>
        <w:t xml:space="preserve">(Figure </w:t>
      </w:r>
      <w:r w:rsidR="00162E4E" w:rsidRPr="0068631A">
        <w:rPr>
          <w:rFonts w:ascii="Times New Roman" w:hAnsi="Times New Roman" w:cs="Times New Roman"/>
          <w:sz w:val="24"/>
          <w:szCs w:val="24"/>
        </w:rPr>
        <w:t>5</w:t>
      </w:r>
      <w:r w:rsidR="0074621D" w:rsidRPr="0068631A">
        <w:rPr>
          <w:rFonts w:ascii="Times New Roman" w:hAnsi="Times New Roman" w:cs="Times New Roman"/>
          <w:sz w:val="24"/>
          <w:szCs w:val="24"/>
        </w:rPr>
        <w:t>)</w:t>
      </w:r>
      <w:r w:rsidR="00965CE6" w:rsidRPr="0068631A">
        <w:rPr>
          <w:rFonts w:ascii="Times New Roman" w:hAnsi="Times New Roman" w:cs="Times New Roman"/>
          <w:sz w:val="24"/>
          <w:szCs w:val="24"/>
        </w:rPr>
        <w:t>.</w:t>
      </w:r>
      <w:r w:rsidR="001D771A" w:rsidRPr="0068631A">
        <w:rPr>
          <w:rFonts w:ascii="Times New Roman" w:hAnsi="Times New Roman" w:cs="Times New Roman"/>
          <w:sz w:val="24"/>
          <w:szCs w:val="24"/>
        </w:rPr>
        <w:t xml:space="preserve"> On MRI, they are seen as intercommunicating cystic spaces which are T1 hyper</w:t>
      </w:r>
      <w:r w:rsidR="00E564AD" w:rsidRPr="0068631A">
        <w:rPr>
          <w:rFonts w:ascii="Times New Roman" w:hAnsi="Times New Roman" w:cs="Times New Roman"/>
          <w:sz w:val="24"/>
          <w:szCs w:val="24"/>
        </w:rPr>
        <w:t>intense</w:t>
      </w:r>
      <w:r w:rsidR="001D771A" w:rsidRPr="0068631A">
        <w:rPr>
          <w:rFonts w:ascii="Times New Roman" w:hAnsi="Times New Roman" w:cs="Times New Roman"/>
          <w:sz w:val="24"/>
          <w:szCs w:val="24"/>
        </w:rPr>
        <w:t xml:space="preserve"> (proteinaceous contents) or hypointense, T2 hyperintense with intervening septal enhancement.</w:t>
      </w:r>
      <w:r w:rsidR="001D771A"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0QR7bpjz","properties":{"formattedCitation":"\\super 23\\nosupersub{}","plainCitation":"23","noteIndex":0},"citationItems":[{"id":2309,"uris":["http://zotero.org/users/7159872/items/RMDBS3BT"],"itemData":{"id":2309,"type":"article-journal","abstract":"The aim of this study was to report magnetic resonance imaging (MRI) features of cystic lymphangiomas of the breast. MRI of the breast was performed using a phased-array double breast coil with a 1.5-T MR scanner. Routine T1 and T2 and post-contrast ...","container-title":"Breast Care","DOI":"10.1159/000319503","issue":"4","language":"en","note":"PMID: 22590445","page":"250","source":"pmc.ncbi.nlm.nih.gov","title":"Cystic Lymphangioma of the Breast: Magnetic Resonance Imaging Features","title-short":"Cystic Lymphangioma of the Breast","volume":"5","author":[{"family":"Balaji","given":"Ravikanth"},{"family":"Ramachandran","given":"Krishnankutty"}],"issued":{"date-parts":[["2010",8,10]]}}}],"schema":"https://github.com/citation-style-language/schema/raw/master/csl-citation.json"} </w:instrText>
      </w:r>
      <w:r w:rsidR="001D771A"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3</w:t>
      </w:r>
      <w:r w:rsidR="001D771A" w:rsidRPr="0068631A">
        <w:rPr>
          <w:rFonts w:ascii="Times New Roman" w:hAnsi="Times New Roman" w:cs="Times New Roman"/>
          <w:sz w:val="24"/>
          <w:szCs w:val="24"/>
        </w:rPr>
        <w:fldChar w:fldCharType="end"/>
      </w:r>
      <w:r w:rsidR="001D771A" w:rsidRPr="0068631A">
        <w:rPr>
          <w:rFonts w:ascii="Times New Roman" w:hAnsi="Times New Roman" w:cs="Times New Roman"/>
          <w:sz w:val="24"/>
          <w:szCs w:val="24"/>
        </w:rPr>
        <w:t xml:space="preserve"> </w:t>
      </w:r>
      <w:r w:rsidR="00E564AD" w:rsidRPr="0068631A">
        <w:rPr>
          <w:rFonts w:ascii="Times New Roman" w:hAnsi="Times New Roman" w:cs="Times New Roman"/>
          <w:sz w:val="24"/>
          <w:szCs w:val="24"/>
        </w:rPr>
        <w:t>A single layer of endothelium lines these channels,</w:t>
      </w:r>
      <w:r w:rsidR="00965CE6" w:rsidRPr="0068631A">
        <w:rPr>
          <w:rFonts w:ascii="Times New Roman" w:hAnsi="Times New Roman" w:cs="Times New Roman"/>
          <w:sz w:val="24"/>
          <w:szCs w:val="24"/>
        </w:rPr>
        <w:t xml:space="preserve"> </w:t>
      </w:r>
      <w:r w:rsidR="00E564AD" w:rsidRPr="0068631A">
        <w:rPr>
          <w:rFonts w:ascii="Times New Roman" w:hAnsi="Times New Roman" w:cs="Times New Roman"/>
          <w:sz w:val="24"/>
          <w:szCs w:val="24"/>
        </w:rPr>
        <w:t xml:space="preserve">which </w:t>
      </w:r>
      <w:r w:rsidR="00965CE6" w:rsidRPr="0068631A">
        <w:rPr>
          <w:rFonts w:ascii="Times New Roman" w:hAnsi="Times New Roman" w:cs="Times New Roman"/>
          <w:sz w:val="24"/>
          <w:szCs w:val="24"/>
        </w:rPr>
        <w:t xml:space="preserve">contain eosinophilic lymphatic fluid and lymphocytes, lymphoid follicles, and sometimes </w:t>
      </w:r>
      <w:r w:rsidR="00AF01CB" w:rsidRPr="0068631A">
        <w:rPr>
          <w:rFonts w:ascii="Times New Roman" w:hAnsi="Times New Roman" w:cs="Times New Roman"/>
          <w:sz w:val="24"/>
          <w:szCs w:val="24"/>
        </w:rPr>
        <w:t>hemorrhagic</w:t>
      </w:r>
      <w:r w:rsidR="00965CE6" w:rsidRPr="0068631A">
        <w:rPr>
          <w:rFonts w:ascii="Times New Roman" w:hAnsi="Times New Roman" w:cs="Times New Roman"/>
          <w:sz w:val="24"/>
          <w:szCs w:val="24"/>
        </w:rPr>
        <w:t xml:space="preserve"> contents.</w:t>
      </w:r>
      <w:r w:rsidR="00186802" w:rsidRPr="0068631A">
        <w:rPr>
          <w:rFonts w:ascii="Times New Roman" w:hAnsi="Times New Roman" w:cs="Times New Roman"/>
          <w:sz w:val="24"/>
          <w:szCs w:val="24"/>
        </w:rPr>
        <w:t xml:space="preserve"> The most common location is along the axillary tail</w:t>
      </w:r>
      <w:r w:rsidR="008B1EED" w:rsidRPr="0068631A">
        <w:rPr>
          <w:rFonts w:ascii="Times New Roman" w:hAnsi="Times New Roman" w:cs="Times New Roman"/>
          <w:sz w:val="24"/>
          <w:szCs w:val="24"/>
        </w:rPr>
        <w:t>,</w:t>
      </w:r>
      <w:r w:rsidR="00186802" w:rsidRPr="0068631A">
        <w:rPr>
          <w:rFonts w:ascii="Times New Roman" w:hAnsi="Times New Roman" w:cs="Times New Roman"/>
          <w:sz w:val="24"/>
          <w:szCs w:val="24"/>
        </w:rPr>
        <w:t xml:space="preserve"> and the lesions tend to enlarge over time, even communicating with the skin. </w:t>
      </w:r>
      <w:r w:rsidR="00FC4437" w:rsidRPr="0068631A">
        <w:rPr>
          <w:rFonts w:ascii="Times New Roman" w:hAnsi="Times New Roman" w:cs="Times New Roman"/>
          <w:sz w:val="24"/>
          <w:szCs w:val="24"/>
        </w:rPr>
        <w:t xml:space="preserve">Aspiration and fluid analysis or core biopsy can </w:t>
      </w:r>
      <w:r w:rsidR="008B1EED" w:rsidRPr="0068631A">
        <w:rPr>
          <w:rFonts w:ascii="Times New Roman" w:hAnsi="Times New Roman" w:cs="Times New Roman"/>
          <w:sz w:val="24"/>
          <w:szCs w:val="24"/>
        </w:rPr>
        <w:t xml:space="preserve">be used to </w:t>
      </w:r>
      <w:r w:rsidR="00FC4437" w:rsidRPr="0068631A">
        <w:rPr>
          <w:rFonts w:ascii="Times New Roman" w:hAnsi="Times New Roman" w:cs="Times New Roman"/>
          <w:sz w:val="24"/>
          <w:szCs w:val="24"/>
        </w:rPr>
        <w:t>confirm the diagnosis. Treatment options include scle</w:t>
      </w:r>
      <w:r w:rsidR="0055657E" w:rsidRPr="0068631A">
        <w:rPr>
          <w:rFonts w:ascii="Times New Roman" w:hAnsi="Times New Roman" w:cs="Times New Roman"/>
          <w:sz w:val="24"/>
          <w:szCs w:val="24"/>
        </w:rPr>
        <w:t>rotherapy and surgical excision</w:t>
      </w:r>
      <w:r w:rsidR="00BA2859" w:rsidRPr="0068631A">
        <w:rPr>
          <w:rFonts w:ascii="Times New Roman" w:hAnsi="Times New Roman" w:cs="Times New Roman"/>
          <w:sz w:val="24"/>
          <w:szCs w:val="24"/>
        </w:rPr>
        <w:t>.</w:t>
      </w:r>
      <w:r w:rsidR="00FC4437"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NbBX45df","properties":{"formattedCitation":"\\super 21,22\\nosupersub{}","plainCitation":"21,22","noteIndex":0},"citationItems":[{"id":755,"uris":["http://zotero.org/users/7159872/items/MB3FIV9S"],"itemData":{"id":755,"type":"article-journal","abstract":"Vascular abnormalities of the breast include a wide spectrum of arterial and venous disorders, as well as benign and malignant vascular masses. Multimodality imaging is often necessary to accurately diagnose several of these uncommon conditions, and pathologic correlation can be important for accurate diagnosis of vascular masses. After a review of the vascular anatomy of the breast, the authors discuss the imaging appearance of several native arterial disorders (atherosclerosis and aneurysm) and venous disorders (superior vena cava syndrome, congestive heart failure, thrombophlebitis, and varix). Benign vascular tumors (hemangioma, lymphangioma, and angiolipoma) and malignant vascular tumors (angiosarcoma and hemangiopericytoma) that may be encountered in the breast are also reviewed. In addition, pitfalls in the correct interpretation of vascular breast lesions (devascularization of masses and pathologic mimics) are reviewed. Understanding and assessing normal and pathologic breast vasculature will permit more accurate diagnosis and treatment planning and allow breast imagers to have a more active role in breast care.","container-title":"RadioGraphics","DOI":"10.1148/rg.317115503","ISSN":"0271-5333","issue":"7","note":"publisher: Radiological Society of North America","page":"E117-E136","source":"pubs.rsna.org (Atypon)","title":"Vascular Abnormalities of the Breast: Arterial and Venous Disorders,                     Vascular Masses, and Mimic Lesions with Radiologic-Pathologic                     Correlation","title-short":"Vascular Abnormalities of the Breast","volume":"31","author":[{"family":"Jesinger","given":"Robert A."},{"family":"Lattin","given":"Grant E."},{"family":"Ballard","given":"Elizabeth A."},{"family":"Zelasko","given":"Scott M."},{"family":"Glassman","given":"Leonard M."}],"issued":{"date-parts":[["2011",11]]}}},{"id":756,"uris":["http://zotero.org/users/7159872/items/4QY9SJ43"],"itemData":{"id":756,"type":"article-journal","abstract":"Background\nCavernous lymphangioma is a rare lesion in the breast of adults. Only a few cases have been documented in literature.\n\nCase presentation\nWe describe a 38-year-old woman who presented with a palpable breast lump, which measured 5 × 4 cm. A local excision of the lump was performed and a diagnosis of cavernous lymphangioma was made. The patient is alive and well, after five years of follow-up, with no complaints or recurrence.\n\nConclusion\nTo the best of our knowledge, this is the first case to be documented in a black African woman. Complete surgical excision seems to be the best modality of treatment of this lesion.","container-title":"World Journal of Surgical Oncology","DOI":"10.1186/1477-7819-5-69","ISSN":"1477-7819","journalAbbreviation":"World J Surg Oncol","note":"PMID: 17584918\nPMCID: PMC1906778","page":"69","source":"PubMed Central","title":"Cavernous lymphangioma of the breast","volume":"5","author":[{"family":"Ogun","given":"Gabriel O"},{"family":"Oyetunde","given":"O"},{"family":"Akang","given":"EffiongE"}],"issued":{"date-parts":[["2007",6,20]]}}}],"schema":"https://github.com/citation-style-language/schema/raw/master/csl-citation.json"} </w:instrText>
      </w:r>
      <w:r w:rsidR="00FC4437"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1,22</w:t>
      </w:r>
      <w:r w:rsidR="00FC4437" w:rsidRPr="0068631A">
        <w:rPr>
          <w:rFonts w:ascii="Times New Roman" w:hAnsi="Times New Roman" w:cs="Times New Roman"/>
          <w:sz w:val="24"/>
          <w:szCs w:val="24"/>
        </w:rPr>
        <w:fldChar w:fldCharType="end"/>
      </w:r>
    </w:p>
    <w:p w14:paraId="7347DE7E" w14:textId="6DB1EEA9" w:rsidR="0074621D" w:rsidRPr="0068631A" w:rsidRDefault="0074621D" w:rsidP="0074621D">
      <w:pPr>
        <w:spacing w:line="480" w:lineRule="auto"/>
        <w:rPr>
          <w:rFonts w:ascii="Times New Roman" w:hAnsi="Times New Roman" w:cs="Times New Roman"/>
          <w:b/>
          <w:bCs/>
          <w:sz w:val="24"/>
          <w:szCs w:val="24"/>
          <w:u w:val="single"/>
        </w:rPr>
      </w:pPr>
      <w:r w:rsidRPr="0068631A">
        <w:rPr>
          <w:rFonts w:ascii="Times New Roman" w:hAnsi="Times New Roman" w:cs="Times New Roman"/>
          <w:b/>
          <w:bCs/>
          <w:sz w:val="24"/>
          <w:szCs w:val="24"/>
          <w:u w:val="single"/>
        </w:rPr>
        <w:t>BENIGN TUMOURS</w:t>
      </w:r>
    </w:p>
    <w:p w14:paraId="031AC34F" w14:textId="58EE12EF" w:rsidR="003E49E6" w:rsidRPr="0068631A" w:rsidRDefault="00B72321"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Atypical </w:t>
      </w:r>
      <w:r w:rsidR="00000441" w:rsidRPr="0068631A">
        <w:rPr>
          <w:rFonts w:ascii="Times New Roman" w:hAnsi="Times New Roman" w:cs="Times New Roman"/>
          <w:b/>
          <w:bCs/>
          <w:sz w:val="24"/>
          <w:szCs w:val="24"/>
        </w:rPr>
        <w:t xml:space="preserve">or complex </w:t>
      </w:r>
      <w:r w:rsidR="003E49E6" w:rsidRPr="0068631A">
        <w:rPr>
          <w:rFonts w:ascii="Times New Roman" w:hAnsi="Times New Roman" w:cs="Times New Roman"/>
          <w:b/>
          <w:bCs/>
          <w:sz w:val="24"/>
          <w:szCs w:val="24"/>
        </w:rPr>
        <w:t xml:space="preserve">fibroadenoma </w:t>
      </w:r>
    </w:p>
    <w:p w14:paraId="126D1245" w14:textId="6CAE4685" w:rsidR="001D771A" w:rsidRPr="0068631A" w:rsidRDefault="00000441"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Complex fibroadenomas have areas of apocrine metaplasia</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epithelial calcifications</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sclerosing adenosis</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or cysts &gt; 3 mm in addition to the uniform distribution of glandular and stromal elements of a fibroadenoma</w:t>
      </w:r>
      <w:r w:rsidR="00D157B1" w:rsidRPr="0068631A">
        <w:rPr>
          <w:rFonts w:ascii="Times New Roman" w:hAnsi="Times New Roman" w:cs="Times New Roman"/>
          <w:sz w:val="24"/>
          <w:szCs w:val="24"/>
        </w:rPr>
        <w:t xml:space="preserve"> on histopathology</w:t>
      </w:r>
      <w:r w:rsidR="00BA2859" w:rsidRPr="0068631A">
        <w:rPr>
          <w:rFonts w:ascii="Times New Roman" w:hAnsi="Times New Roman" w:cs="Times New Roman"/>
          <w:sz w:val="24"/>
          <w:szCs w:val="24"/>
        </w:rPr>
        <w:t>.</w:t>
      </w:r>
      <w:r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x2m8DNel","properties":{"formattedCitation":"\\super 24\\nosupersub{}","plainCitation":"24","noteIndex":0},"citationItems":[{"id":759,"uris":["http://zotero.org/users/7159872/items/7CQ9HGBH"],"itemData":{"id":759,"type":"article-journal","abstract":"Choose\nTop of page\nABSTRACT &lt;&lt;\nIntroduction\nMaterials and Methods\nResults\nDiscussion\nReferences\nCITING ARTICLES\n\t\n\nOBJECTIVE. Complex fibroadenomas are a fibroadenoma subtype harboring one or more complex features. We sought to evaluate the incidence of complex fibroadenoma on biopsy and to propose decision criteria for managing patients with these breast lesions.\n\nMATERIALS AND METHODS. Complex fibroadenomas were diagnosed in 63 of 401 fibroadenomas (15.7%) found at consecutive percutaneous needle or excisional surgical biopsy. We evaluated the clinical and imaging presentations of complex fibroadenomas; compared pathology at core and excisional biopsy; and contrasted age, pathology, and size of complex and simple fibroadenomas using the Student's t test.\n\nRESULTS. Patients with complex lesions were 18.5 years older (median age, 47 years; range, 21-69 years) than patients with noncomplex fibroadenomas (median age, 28.5 years; range, 12-86 years) (p &lt; 0.001). Complex fibroadenomas were half the size (average, 1.3 cm; range, 0.5-2.6 cm) of noncomplex fibroadenomas (average, 2.5 cm; range, 0.5-7.5 cm) (p &lt; 0.001). Only one malignancy, an invasive lobular carcinoma, was found in 63 complex fibroadenomas (1.6%). This patient had atypical lobular hyperplasia at core needle biopsy.\n\nCONCLUSION. Approximately 16% of fibroadenomas are complex. Complex fibroadenomas are smaller and appear at an older age. At a mean follow-up of 2 years, we found a low incidence of malignancy in complex fibroadenomas. Women with complex fibroadenomas may therefore be managed with a conservative approach, similar to the approach now recommended for women with simple fibroadenomas.","container-title":"American Journal of Roentgenology","DOI":"10.2214/AJR.07.2330","ISSN":"0361-803X","issue":"1","note":"publisher: American Roentgen Ray Society","page":"214-218","source":"ajronline.org (Atypon)","title":"Incidence and Management of Complex Fibroadenomas","volume":"190","author":[{"family":"Sklair-Levy","given":"Miri"},{"family":"Sella","given":"Tamar"},{"family":"Alweiss","given":"Tanir"},{"family":"Craciun","given":"Ilia"},{"family":"Libson","given":"Eugene"},{"family":"Mally","given":"Bella"}],"issued":{"date-parts":[["2008",1]]}}}],"schema":"https://github.com/citation-style-language/schema/raw/master/csl-citation.json"} </w:instrText>
      </w:r>
      <w:r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4</w:t>
      </w:r>
      <w:r w:rsidRPr="0068631A">
        <w:rPr>
          <w:rFonts w:ascii="Times New Roman" w:hAnsi="Times New Roman" w:cs="Times New Roman"/>
          <w:sz w:val="24"/>
          <w:szCs w:val="24"/>
        </w:rPr>
        <w:fldChar w:fldCharType="end"/>
      </w:r>
      <w:r w:rsidR="007154DA" w:rsidRPr="0068631A">
        <w:rPr>
          <w:rFonts w:ascii="Times New Roman" w:hAnsi="Times New Roman" w:cs="Times New Roman"/>
          <w:sz w:val="24"/>
          <w:szCs w:val="24"/>
        </w:rPr>
        <w:t xml:space="preserve">Although imaging features </w:t>
      </w:r>
      <w:r w:rsidR="008B1EED" w:rsidRPr="0068631A">
        <w:rPr>
          <w:rFonts w:ascii="Times New Roman" w:hAnsi="Times New Roman" w:cs="Times New Roman"/>
          <w:sz w:val="24"/>
          <w:szCs w:val="24"/>
        </w:rPr>
        <w:t>such as</w:t>
      </w:r>
      <w:r w:rsidR="007154DA" w:rsidRPr="0068631A">
        <w:rPr>
          <w:rFonts w:ascii="Times New Roman" w:hAnsi="Times New Roman" w:cs="Times New Roman"/>
          <w:sz w:val="24"/>
          <w:szCs w:val="24"/>
        </w:rPr>
        <w:t xml:space="preserve"> complex echogenicity, irregular shape, non-circumscribed contour, microcalcifications</w:t>
      </w:r>
      <w:r w:rsidR="008B1EED" w:rsidRPr="0068631A">
        <w:rPr>
          <w:rFonts w:ascii="Times New Roman" w:hAnsi="Times New Roman" w:cs="Times New Roman"/>
          <w:sz w:val="24"/>
          <w:szCs w:val="24"/>
        </w:rPr>
        <w:t>,</w:t>
      </w:r>
      <w:r w:rsidR="007154DA" w:rsidRPr="0068631A">
        <w:rPr>
          <w:rFonts w:ascii="Times New Roman" w:hAnsi="Times New Roman" w:cs="Times New Roman"/>
          <w:sz w:val="24"/>
          <w:szCs w:val="24"/>
        </w:rPr>
        <w:t xml:space="preserve"> or posterior acoustic enhancement are more frequently found in complex </w:t>
      </w:r>
      <w:r w:rsidR="008B1EED" w:rsidRPr="0068631A">
        <w:rPr>
          <w:rFonts w:ascii="Times New Roman" w:hAnsi="Times New Roman" w:cs="Times New Roman"/>
          <w:sz w:val="24"/>
          <w:szCs w:val="24"/>
        </w:rPr>
        <w:t>fibroadenomas than in</w:t>
      </w:r>
      <w:r w:rsidR="007154DA" w:rsidRPr="0068631A">
        <w:rPr>
          <w:rFonts w:ascii="Times New Roman" w:hAnsi="Times New Roman" w:cs="Times New Roman"/>
          <w:sz w:val="24"/>
          <w:szCs w:val="24"/>
        </w:rPr>
        <w:t xml:space="preserve"> simple fibroadenomas</w:t>
      </w:r>
      <w:r w:rsidR="008B1EED" w:rsidRPr="0068631A">
        <w:rPr>
          <w:rFonts w:ascii="Times New Roman" w:hAnsi="Times New Roman" w:cs="Times New Roman"/>
          <w:sz w:val="24"/>
          <w:szCs w:val="24"/>
        </w:rPr>
        <w:t>,</w:t>
      </w:r>
      <w:r w:rsidR="007154DA" w:rsidRPr="0068631A">
        <w:rPr>
          <w:rFonts w:ascii="Times New Roman" w:hAnsi="Times New Roman" w:cs="Times New Roman"/>
          <w:sz w:val="24"/>
          <w:szCs w:val="24"/>
        </w:rPr>
        <w:t xml:space="preserve"> imaging cannot reliably distinguish both</w:t>
      </w:r>
      <w:r w:rsidR="00CC629B" w:rsidRPr="0068631A">
        <w:rPr>
          <w:rFonts w:ascii="Times New Roman" w:hAnsi="Times New Roman" w:cs="Times New Roman"/>
          <w:sz w:val="24"/>
          <w:szCs w:val="24"/>
        </w:rPr>
        <w:t xml:space="preserve">. </w:t>
      </w:r>
      <w:r w:rsidR="008407F0" w:rsidRPr="0068631A">
        <w:rPr>
          <w:rFonts w:ascii="Times New Roman" w:hAnsi="Times New Roman" w:cs="Times New Roman"/>
          <w:sz w:val="24"/>
          <w:szCs w:val="24"/>
        </w:rPr>
        <w:t xml:space="preserve">When they present as spiculated masses, they may be categorized </w:t>
      </w:r>
      <w:r w:rsidR="006F7123" w:rsidRPr="0068631A">
        <w:rPr>
          <w:rFonts w:ascii="Times New Roman" w:hAnsi="Times New Roman" w:cs="Times New Roman"/>
          <w:sz w:val="24"/>
          <w:szCs w:val="24"/>
        </w:rPr>
        <w:t>as</w:t>
      </w:r>
      <w:r w:rsidR="008407F0"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BI-RADS</w:t>
      </w:r>
      <w:r w:rsidR="008407F0" w:rsidRPr="0068631A">
        <w:rPr>
          <w:rFonts w:ascii="Times New Roman" w:hAnsi="Times New Roman" w:cs="Times New Roman"/>
          <w:sz w:val="24"/>
          <w:szCs w:val="24"/>
        </w:rPr>
        <w:t xml:space="preserve"> 4</w:t>
      </w:r>
      <w:r w:rsidR="00413BA3" w:rsidRPr="0068631A">
        <w:rPr>
          <w:rFonts w:ascii="Times New Roman" w:hAnsi="Times New Roman" w:cs="Times New Roman"/>
          <w:sz w:val="24"/>
          <w:szCs w:val="24"/>
        </w:rPr>
        <w:t>C</w:t>
      </w:r>
      <w:r w:rsidR="006F7123" w:rsidRPr="0068631A">
        <w:rPr>
          <w:rFonts w:ascii="Times New Roman" w:hAnsi="Times New Roman" w:cs="Times New Roman"/>
          <w:sz w:val="24"/>
          <w:szCs w:val="24"/>
        </w:rPr>
        <w:t xml:space="preserve"> lesions</w:t>
      </w:r>
      <w:r w:rsidR="008407F0" w:rsidRPr="0068631A">
        <w:rPr>
          <w:rFonts w:ascii="Times New Roman" w:hAnsi="Times New Roman" w:cs="Times New Roman"/>
          <w:sz w:val="24"/>
          <w:szCs w:val="24"/>
        </w:rPr>
        <w:t>.</w:t>
      </w:r>
      <w:r w:rsidR="004A587F" w:rsidRPr="0068631A">
        <w:rPr>
          <w:rFonts w:ascii="Times New Roman" w:hAnsi="Times New Roman" w:cs="Times New Roman"/>
          <w:sz w:val="24"/>
          <w:szCs w:val="24"/>
        </w:rPr>
        <w:t xml:space="preserve"> </w:t>
      </w:r>
      <w:r w:rsidR="00C61E71" w:rsidRPr="0068631A">
        <w:rPr>
          <w:rFonts w:ascii="Times New Roman" w:hAnsi="Times New Roman" w:cs="Times New Roman"/>
          <w:sz w:val="24"/>
          <w:szCs w:val="24"/>
        </w:rPr>
        <w:t xml:space="preserve">The presence of sclerosing components can cause increased </w:t>
      </w:r>
      <w:r w:rsidR="008B1EED" w:rsidRPr="0068631A">
        <w:rPr>
          <w:rFonts w:ascii="Times New Roman" w:hAnsi="Times New Roman" w:cs="Times New Roman"/>
          <w:sz w:val="24"/>
          <w:szCs w:val="24"/>
        </w:rPr>
        <w:t>stiffness</w:t>
      </w:r>
      <w:r w:rsidR="00C61E71" w:rsidRPr="0068631A">
        <w:rPr>
          <w:rFonts w:ascii="Times New Roman" w:hAnsi="Times New Roman" w:cs="Times New Roman"/>
          <w:sz w:val="24"/>
          <w:szCs w:val="24"/>
        </w:rPr>
        <w:t xml:space="preserve"> on elastography.</w:t>
      </w:r>
      <w:r w:rsidR="00C61E71"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k0hlolXp","properties":{"formattedCitation":"\\super 25\\nosupersub{}","plainCitation":"25","noteIndex":0},"citationItems":[{"id":2321,"uris":["http://zotero.org/users/7159872/items/8UGAUB32"],"itemData":{"id":2321,"type":"article-journal","abstract":"PURPOSE\nWe aimed to determine the correlations between the elasticity values of solid breast masses and histopathological findings to define cutoff elasticity values differentiating malignant from benign lesions.\n\nMATERIALS and METHODS\nA total of 115 solid breast lesions of 109 consecutive patients were evaluated prospectively using shear wave elastography (SWE). Two orthogonal elastographic images of each lesion were obtained. Minimum, mean, and maximum elasticity values were calculated in regions of interest placed over the stiffest areas on the two images; we also calculated mass/fat elasticity ratios. Correlation of elastographic measurements with histopathological results were studied.\n\nRESULTS\nEighty-three benign and thirty-two malignant lesions were histopathologically diagnosed. The minimum, mean, and maximum elasticity values, and the mass/fat elasticity ratios of malignant lesions, were significantly higher than those of benign lesions. The cutoff value was 45.7 kPa for mean elasticity (sensitivity, 96%; specificity, 95%), 54.3 kPa for maximum elasticity (sensitivity, 95%; specificity, 94%), 37.1 kPa for minimum elasticity (sensitivity, 96%; specificity, 95%), and 4.6 for the mass/fat elasticity ratio (sensitivity, 97%; specificity, 95%).\n\nCONCLUSION\nSWE yields additional valuable quantitative data to ultrasonographic examination on solid breast lesions. SWE may serve as a complementary tool for diagnosis of breast lesions. Long-term clinical studies are required to accurately select lesions requiring biopsy.","container-title":"Diagnostic and Interventional Radiology","DOI":"10.5152/dir.2014.13306","ISSN":"1305-3825","issue":"3","journalAbbreviation":"Diagn Interv Radiol","note":"PMID: 24509183\nPMCID: PMC4463348","page":"239-244","source":"PubMed Central","title":"Use of shear wave elastography to differentiate benign and malignant breast lesions","volume":"20","author":[{"family":"Olgun","given":"Deniz Çebi"},{"family":"Korkmazer","given":"Bora"},{"family":"Kılıç","given":"Fahrettin"},{"family":"Dikici","given":"Atilla Süleyman"},{"family":"Velidedeoğlu","given":"Mehmet"},{"family":"Aydoğan","given":"Fatih"},{"family":"Kantarcı","given":"Fatih"},{"family":"Yılmaz","given":"Mehmet Halit"}],"issued":{"date-parts":[["2014"]]}}}],"schema":"https://github.com/citation-style-language/schema/raw/master/csl-citation.json"} </w:instrText>
      </w:r>
      <w:r w:rsidR="00C61E71"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5</w:t>
      </w:r>
      <w:r w:rsidR="00C61E71" w:rsidRPr="0068631A">
        <w:rPr>
          <w:rFonts w:ascii="Times New Roman" w:hAnsi="Times New Roman" w:cs="Times New Roman"/>
          <w:sz w:val="24"/>
          <w:szCs w:val="24"/>
        </w:rPr>
        <w:fldChar w:fldCharType="end"/>
      </w:r>
      <w:r w:rsidR="00C61E71" w:rsidRPr="0068631A">
        <w:rPr>
          <w:rFonts w:ascii="Times New Roman" w:hAnsi="Times New Roman" w:cs="Times New Roman"/>
          <w:sz w:val="24"/>
          <w:szCs w:val="24"/>
        </w:rPr>
        <w:t xml:space="preserve"> </w:t>
      </w:r>
      <w:r w:rsidR="004A587F" w:rsidRPr="0068631A">
        <w:rPr>
          <w:rFonts w:ascii="Times New Roman" w:hAnsi="Times New Roman" w:cs="Times New Roman"/>
          <w:sz w:val="24"/>
          <w:szCs w:val="24"/>
        </w:rPr>
        <w:t xml:space="preserve">The initial incomplete centrifugal enhancement on MRI can also make them appear irregular and suspicious. Nevertheless, </w:t>
      </w:r>
      <w:r w:rsidR="008B1EED" w:rsidRPr="0068631A">
        <w:rPr>
          <w:rFonts w:ascii="Times New Roman" w:hAnsi="Times New Roman" w:cs="Times New Roman"/>
          <w:sz w:val="24"/>
          <w:szCs w:val="24"/>
        </w:rPr>
        <w:t xml:space="preserve">the </w:t>
      </w:r>
      <w:r w:rsidR="004A587F" w:rsidRPr="0068631A">
        <w:rPr>
          <w:rFonts w:ascii="Times New Roman" w:hAnsi="Times New Roman" w:cs="Times New Roman"/>
          <w:sz w:val="24"/>
          <w:szCs w:val="24"/>
        </w:rPr>
        <w:t>p</w:t>
      </w:r>
      <w:r w:rsidR="006F7123" w:rsidRPr="0068631A">
        <w:rPr>
          <w:rFonts w:ascii="Times New Roman" w:hAnsi="Times New Roman" w:cs="Times New Roman"/>
          <w:sz w:val="24"/>
          <w:szCs w:val="24"/>
        </w:rPr>
        <w:t xml:space="preserve">resence of delayed enhancement and </w:t>
      </w:r>
      <w:r w:rsidR="004A587F" w:rsidRPr="0068631A">
        <w:rPr>
          <w:rFonts w:ascii="Times New Roman" w:hAnsi="Times New Roman" w:cs="Times New Roman"/>
          <w:sz w:val="24"/>
          <w:szCs w:val="24"/>
        </w:rPr>
        <w:t>non-enhancing internal septations can help in distinguishing them from malignant pathologies</w:t>
      </w:r>
      <w:r w:rsidR="004A587F"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6ZH4ecSD","properties":{"formattedCitation":"\\super 26\\nosupersub{}","plainCitation":"26","noteIndex":0},"citationItems":[{"id":970,"uris":["http://zotero.org/users/7159872/items/UFXMIH54"],"itemData":{"id":970,"type":"article-journal","abstract":"OBJECTIVE: The majority of MRI-guided breast biopsies yield benign pathology. The purpose of this article is to provide a comprehensive overview of benign pathologic entities commonly encountered at MRI-guided breast biopsy.\nCONCLUSION: Proper radiologic-pathologic correlation is an integral component of MRI-guided breast biopsy. Familiarity with the spectrum of MRI findings and key histopathologic features of common benign entities will enhance the radiologist's confidence in determining concordance and lead to improved patient management recommendations.","container-title":"AJR. American journal of roentgenology","DOI":"10.2214/AJR.16.17048","ISSN":"1546-3141","issue":"2","journalAbbreviation":"AJR Am J Roentgenol","language":"eng","note":"PMID: 28537753","page":"442-453","source":"PubMed","title":"Radiologic-Pathologic Correlation for Benign Results After MRI-Guided Breast Biopsy","volume":"209","author":[{"family":"Maglione","given":"Katharine D."},{"family":"Lee","given":"Amie Y."},{"family":"Ray","given":"Kimberly M."},{"family":"Joe","given":"Bonnie N."},{"family":"Balassanian","given":"Ronald"}],"issued":{"date-parts":[["2017",8]]}}}],"schema":"https://github.com/citation-style-language/schema/raw/master/csl-citation.json"} </w:instrText>
      </w:r>
      <w:r w:rsidR="004A587F"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6</w:t>
      </w:r>
      <w:r w:rsidR="004A587F" w:rsidRPr="0068631A">
        <w:rPr>
          <w:rFonts w:ascii="Times New Roman" w:hAnsi="Times New Roman" w:cs="Times New Roman"/>
          <w:sz w:val="24"/>
          <w:szCs w:val="24"/>
        </w:rPr>
        <w:fldChar w:fldCharType="end"/>
      </w:r>
      <w:r w:rsidR="004A587F" w:rsidRPr="0068631A">
        <w:rPr>
          <w:rFonts w:ascii="Times New Roman" w:hAnsi="Times New Roman" w:cs="Times New Roman"/>
          <w:sz w:val="24"/>
          <w:szCs w:val="24"/>
        </w:rPr>
        <w:t xml:space="preserve"> (Figure </w:t>
      </w:r>
      <w:r w:rsidR="00162E4E" w:rsidRPr="0068631A">
        <w:rPr>
          <w:rFonts w:ascii="Times New Roman" w:hAnsi="Times New Roman" w:cs="Times New Roman"/>
          <w:sz w:val="24"/>
          <w:szCs w:val="24"/>
        </w:rPr>
        <w:t>6</w:t>
      </w:r>
      <w:r w:rsidR="004A587F" w:rsidRPr="0068631A">
        <w:rPr>
          <w:rFonts w:ascii="Times New Roman" w:hAnsi="Times New Roman" w:cs="Times New Roman"/>
          <w:sz w:val="24"/>
          <w:szCs w:val="24"/>
        </w:rPr>
        <w:t xml:space="preserve">). </w:t>
      </w:r>
      <w:r w:rsidR="00CC629B" w:rsidRPr="0068631A">
        <w:rPr>
          <w:rFonts w:ascii="Times New Roman" w:hAnsi="Times New Roman" w:cs="Times New Roman"/>
          <w:sz w:val="24"/>
          <w:szCs w:val="24"/>
        </w:rPr>
        <w:t>The mean size of complex fibroadenomas is smaller than the simple counterpart</w:t>
      </w:r>
      <w:r w:rsidR="00E564AD" w:rsidRPr="0068631A">
        <w:rPr>
          <w:rFonts w:ascii="Times New Roman" w:hAnsi="Times New Roman" w:cs="Times New Roman"/>
          <w:sz w:val="24"/>
          <w:szCs w:val="24"/>
        </w:rPr>
        <w:t>s,</w:t>
      </w:r>
      <w:r w:rsidR="00CC629B" w:rsidRPr="0068631A">
        <w:rPr>
          <w:rFonts w:ascii="Times New Roman" w:hAnsi="Times New Roman" w:cs="Times New Roman"/>
          <w:sz w:val="24"/>
          <w:szCs w:val="24"/>
        </w:rPr>
        <w:t xml:space="preserve"> and they are common in older population</w:t>
      </w:r>
      <w:r w:rsidR="00E564AD" w:rsidRPr="0068631A">
        <w:rPr>
          <w:rFonts w:ascii="Times New Roman" w:hAnsi="Times New Roman" w:cs="Times New Roman"/>
          <w:sz w:val="24"/>
          <w:szCs w:val="24"/>
        </w:rPr>
        <w:t>s</w:t>
      </w:r>
      <w:r w:rsidR="00D21A66" w:rsidRPr="0068631A">
        <w:rPr>
          <w:rFonts w:ascii="Times New Roman" w:hAnsi="Times New Roman" w:cs="Times New Roman"/>
          <w:sz w:val="24"/>
          <w:szCs w:val="24"/>
        </w:rPr>
        <w:t>, with a</w:t>
      </w:r>
      <w:r w:rsidR="00CC629B" w:rsidRPr="0068631A">
        <w:rPr>
          <w:rFonts w:ascii="Times New Roman" w:hAnsi="Times New Roman" w:cs="Times New Roman"/>
          <w:sz w:val="24"/>
          <w:szCs w:val="24"/>
        </w:rPr>
        <w:t xml:space="preserve"> higher risk for developing future breast malignancy</w:t>
      </w:r>
      <w:r w:rsidR="00BA2859" w:rsidRPr="0068631A">
        <w:rPr>
          <w:rFonts w:ascii="Times New Roman" w:hAnsi="Times New Roman" w:cs="Times New Roman"/>
          <w:sz w:val="24"/>
          <w:szCs w:val="24"/>
        </w:rPr>
        <w:t>.</w:t>
      </w:r>
      <w:r w:rsidR="00243E1A"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Fuv9PwAe","properties":{"formattedCitation":"\\super 24,27\\nosupersub{}","plainCitation":"24,27","noteIndex":0},"citationItems":[{"id":759,"uris":["http://zotero.org/users/7159872/items/7CQ9HGBH"],"itemData":{"id":759,"type":"article-journal","abstract":"Choose\nTop of page\nABSTRACT &lt;&lt;\nIntroduction\nMaterials and Methods\nResults\nDiscussion\nReferences\nCITING ARTICLES\n\t\n\nOBJECTIVE. Complex fibroadenomas are a fibroadenoma subtype harboring one or more complex features. We sought to evaluate the incidence of complex fibroadenoma on biopsy and to propose decision criteria for managing patients with these breast lesions.\n\nMATERIALS AND METHODS. Complex fibroadenomas were diagnosed in 63 of 401 fibroadenomas (15.7%) found at consecutive percutaneous needle or excisional surgical biopsy. We evaluated the clinical and imaging presentations of complex fibroadenomas; compared pathology at core and excisional biopsy; and contrasted age, pathology, and size of complex and simple fibroadenomas using the Student's t test.\n\nRESULTS. Patients with complex lesions were 18.5 years older (median age, 47 years; range, 21-69 years) than patients with noncomplex fibroadenomas (median age, 28.5 years; range, 12-86 years) (p &lt; 0.001). Complex fibroadenomas were half the size (average, 1.3 cm; range, 0.5-2.6 cm) of noncomplex fibroadenomas (average, 2.5 cm; range, 0.5-7.5 cm) (p &lt; 0.001). Only one malignancy, an invasive lobular carcinoma, was found in 63 complex fibroadenomas (1.6%). This patient had atypical lobular hyperplasia at core needle biopsy.\n\nCONCLUSION. Approximately 16% of fibroadenomas are complex. Complex fibroadenomas are smaller and appear at an older age. At a mean follow-up of 2 years, we found a low incidence of malignancy in complex fibroadenomas. Women with complex fibroadenomas may therefore be managed with a conservative approach, similar to the approach now recommended for women with simple fibroadenomas.","container-title":"American Journal of Roentgenology","DOI":"10.2214/AJR.07.2330","ISSN":"0361-803X","issue":"1","note":"publisher: American Roentgen Ray Society","page":"214-218","source":"ajronline.org (Atypon)","title":"Incidence and Management of Complex Fibroadenomas","volume":"190","author":[{"family":"Sklair-Levy","given":"Miri"},{"family":"Sella","given":"Tamar"},{"family":"Alweiss","given":"Tanir"},{"family":"Craciun","given":"Ilia"},{"family":"Libson","given":"Eugene"},{"family":"Mally","given":"Bella"}],"issued":{"date-parts":[["2008",1]]}}},{"id":761,"uris":["http://zotero.org/users/7159872/items/ZK8BTRDY"],"itemData":{"id":761,"type":"article-journal","abstract":"OBJECTIVES: Complex fibroadenomas are fibroadenomas harboring 1 or more complex pathologic features: epithelial calcifications, apocrine metaplasia, sclerosing adenosis, and cysts larger than 3 mm. No sonographic features have been clearly defined for the distinction of simple fibroadenomas from complex ones, which are associated with an increased cancer risk. We aimed to evaluate the accuracy of sonographic features for the prediction of complexity in fibroadenomas.\nMETHODS: A total of 252 fibroadenomas were found at consecutive percutaneous needle or excisional surgical biopsy. Sixty-three were excluded because their respective imaging examinations were not recorded on digital support and consequently were not available. According to histologic diagnoses, fibroadenomas (n = 189) were classified into simple (n = 159) and complex (n = 30). The size, number, and sonographic features were assessed, and their respective accuracy rates for prediction of complexity were analyzed.\nRESULTS: All patients were women. Complex fibroadenomas presented more frequently as solitary nodules (n = 21 [70%]) and were significantly larger than simple fibroadenomas (1.9 versus 1.3 cm; P = .009). Image predictors of complexity were an irregular shape (P&lt; .001), noncircumscribed contours (indistinct, angular, microlobulated, or spiculated; P &lt; .001), a complex echo structure (P &lt; .001), the presence of microcalcifications (P = .002), and posterior acoustic enhancement (P &lt; .001). By logistic multivariate regression, a complex echo structure (odds ratio [OR], 9.5; 95% confidence interval [CI], 2.8-32.3), noncircumscribed contours (OR, 3.7; 95% CI, 1.1-12.8), and posterior acoustic enhancement (OR, 4.0; 95% CI, 1.1-14.6) were independent predictors of complexity. Receiver operating characteristic curve analysis showed that a complex echo structure was the most accurate sonographic finding for identification of complex fibroadenomas (area under the curve, 0.74).\nCONCLUSIONS: Certain sonographic features are associated with complex fibroadenomas and can help the radiologist decide which ones require biopsy.","container-title":"Journal of Ultrasound in Medicine: Official Journal of the American Institute of Ultrasound in Medicine","DOI":"10.7863/ultra.33.3.415","ISSN":"1550-9613","issue":"3","journalAbbreviation":"J Ultrasound Med","language":"eng","note":"PMID: 24567452","page":"415-419","source":"PubMed","title":"Simple and complex fibroadenomas: are there any distinguishing sonographic features?","title-short":"Simple and complex fibroadenomas","volume":"33","author":[{"family":"Pinto","given":"Joana"},{"family":"Aguiar","given":"Ana Teresa"},{"family":"Duarte","given":"Hálio"},{"family":"Vilaverde","given":"Filipa"},{"family":"Rodrigues","given":"Ângelo"},{"family":"Krug","given":"José Luís"}],"issued":{"date-parts":[["2014",3]]}}}],"schema":"https://github.com/citation-style-language/schema/raw/master/csl-citation.json"} </w:instrText>
      </w:r>
      <w:r w:rsidR="00243E1A"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4,27</w:t>
      </w:r>
      <w:r w:rsidR="00243E1A" w:rsidRPr="0068631A">
        <w:rPr>
          <w:rFonts w:ascii="Times New Roman" w:hAnsi="Times New Roman" w:cs="Times New Roman"/>
          <w:sz w:val="24"/>
          <w:szCs w:val="24"/>
        </w:rPr>
        <w:fldChar w:fldCharType="end"/>
      </w:r>
    </w:p>
    <w:p w14:paraId="65C4219A" w14:textId="13810D73" w:rsidR="00BD7688" w:rsidRPr="0068631A" w:rsidRDefault="00AB283B" w:rsidP="00A91E2E">
      <w:pPr>
        <w:spacing w:line="480" w:lineRule="auto"/>
        <w:rPr>
          <w:rFonts w:ascii="Times New Roman" w:hAnsi="Times New Roman" w:cs="Times New Roman"/>
          <w:b/>
          <w:bCs/>
          <w:sz w:val="24"/>
          <w:szCs w:val="24"/>
          <w:u w:val="single"/>
        </w:rPr>
      </w:pPr>
      <w:r w:rsidRPr="0068631A">
        <w:rPr>
          <w:rFonts w:ascii="Times New Roman" w:hAnsi="Times New Roman" w:cs="Times New Roman"/>
          <w:b/>
          <w:bCs/>
          <w:sz w:val="24"/>
          <w:szCs w:val="24"/>
          <w:u w:val="single"/>
        </w:rPr>
        <w:lastRenderedPageBreak/>
        <w:t>MALIGNANT TUMOURS</w:t>
      </w:r>
    </w:p>
    <w:p w14:paraId="11D9096D" w14:textId="570BF5AE" w:rsidR="00162E4E" w:rsidRPr="0068631A" w:rsidRDefault="00162E4E"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Inflammatory breast carcinoma </w:t>
      </w:r>
    </w:p>
    <w:p w14:paraId="08F01AFB" w14:textId="692F47F4" w:rsidR="00162E4E" w:rsidRPr="0068631A" w:rsidRDefault="00162E4E" w:rsidP="00A91E2E">
      <w:pPr>
        <w:spacing w:line="480" w:lineRule="auto"/>
        <w:rPr>
          <w:rFonts w:ascii="Times New Roman" w:hAnsi="Times New Roman" w:cs="Times New Roman"/>
          <w:b/>
          <w:bCs/>
          <w:sz w:val="24"/>
          <w:szCs w:val="24"/>
        </w:rPr>
      </w:pPr>
      <w:r w:rsidRPr="0068631A">
        <w:rPr>
          <w:rFonts w:ascii="Times New Roman" w:hAnsi="Times New Roman" w:cs="Times New Roman"/>
          <w:sz w:val="24"/>
          <w:szCs w:val="24"/>
        </w:rPr>
        <w:t xml:space="preserve">                 </w:t>
      </w:r>
      <w:r w:rsidR="00DB3702" w:rsidRPr="0068631A">
        <w:rPr>
          <w:rFonts w:ascii="Times New Roman" w:hAnsi="Times New Roman" w:cs="Times New Roman"/>
          <w:sz w:val="24"/>
          <w:szCs w:val="24"/>
        </w:rPr>
        <w:t>Inflammatory breast carcinoma (IBC) accounts for 2 – 5% of all breast cancers.</w:t>
      </w:r>
      <w:r w:rsidR="00DB3702"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IBC are mostly poorly differentiated invasive ductal </w:t>
      </w:r>
      <w:r w:rsidR="008B1EED" w:rsidRPr="0068631A">
        <w:rPr>
          <w:rFonts w:ascii="Times New Roman" w:hAnsi="Times New Roman" w:cs="Times New Roman"/>
          <w:sz w:val="24"/>
          <w:szCs w:val="24"/>
        </w:rPr>
        <w:t>carcinomas</w:t>
      </w:r>
      <w:r w:rsidRPr="0068631A">
        <w:rPr>
          <w:rFonts w:ascii="Times New Roman" w:hAnsi="Times New Roman" w:cs="Times New Roman"/>
          <w:sz w:val="24"/>
          <w:szCs w:val="24"/>
        </w:rPr>
        <w:t xml:space="preserve"> with </w:t>
      </w:r>
      <w:r w:rsidR="008B1EED" w:rsidRPr="0068631A">
        <w:rPr>
          <w:rFonts w:ascii="Times New Roman" w:hAnsi="Times New Roman" w:cs="Times New Roman"/>
          <w:sz w:val="24"/>
          <w:szCs w:val="24"/>
        </w:rPr>
        <w:t>invasion of the</w:t>
      </w:r>
      <w:r w:rsidRPr="0068631A">
        <w:rPr>
          <w:rFonts w:ascii="Times New Roman" w:hAnsi="Times New Roman" w:cs="Times New Roman"/>
          <w:sz w:val="24"/>
          <w:szCs w:val="24"/>
        </w:rPr>
        <w:t xml:space="preserve"> dermal vasculature or lymphatics. </w:t>
      </w:r>
      <w:r w:rsidR="00B30019" w:rsidRPr="0068631A">
        <w:rPr>
          <w:rFonts w:ascii="Times New Roman" w:hAnsi="Times New Roman" w:cs="Times New Roman"/>
          <w:sz w:val="24"/>
          <w:szCs w:val="24"/>
        </w:rPr>
        <w:t>It is typically seen in younger patients compared to the locally advanced breast carcinoma</w:t>
      </w:r>
      <w:r w:rsidR="00E564AD" w:rsidRPr="0068631A">
        <w:rPr>
          <w:rFonts w:ascii="Times New Roman" w:hAnsi="Times New Roman" w:cs="Times New Roman"/>
          <w:sz w:val="24"/>
          <w:szCs w:val="24"/>
        </w:rPr>
        <w:t>. It</w:t>
      </w:r>
      <w:r w:rsidR="00DB3702"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presents</w:t>
      </w:r>
      <w:r w:rsidR="00DB3702" w:rsidRPr="0068631A">
        <w:rPr>
          <w:rFonts w:ascii="Times New Roman" w:hAnsi="Times New Roman" w:cs="Times New Roman"/>
          <w:sz w:val="24"/>
          <w:szCs w:val="24"/>
        </w:rPr>
        <w:t xml:space="preserve"> with redness, tenderness, </w:t>
      </w:r>
      <w:r w:rsidR="008B1EED" w:rsidRPr="0068631A">
        <w:rPr>
          <w:rFonts w:ascii="Times New Roman" w:hAnsi="Times New Roman" w:cs="Times New Roman"/>
          <w:sz w:val="24"/>
          <w:szCs w:val="24"/>
        </w:rPr>
        <w:t xml:space="preserve">and </w:t>
      </w:r>
      <w:r w:rsidR="00DB3702" w:rsidRPr="0068631A">
        <w:rPr>
          <w:rFonts w:ascii="Times New Roman" w:hAnsi="Times New Roman" w:cs="Times New Roman"/>
          <w:sz w:val="24"/>
          <w:szCs w:val="24"/>
        </w:rPr>
        <w:t xml:space="preserve">peau d’orange appearance of </w:t>
      </w:r>
      <w:r w:rsidR="008B1EED" w:rsidRPr="0068631A">
        <w:rPr>
          <w:rFonts w:ascii="Times New Roman" w:hAnsi="Times New Roman" w:cs="Times New Roman"/>
          <w:sz w:val="24"/>
          <w:szCs w:val="24"/>
        </w:rPr>
        <w:t xml:space="preserve">the </w:t>
      </w:r>
      <w:r w:rsidR="00DB3702" w:rsidRPr="0068631A">
        <w:rPr>
          <w:rFonts w:ascii="Times New Roman" w:hAnsi="Times New Roman" w:cs="Times New Roman"/>
          <w:sz w:val="24"/>
          <w:szCs w:val="24"/>
        </w:rPr>
        <w:t>breast</w:t>
      </w:r>
      <w:r w:rsidR="002E3698" w:rsidRPr="0068631A">
        <w:rPr>
          <w:rFonts w:ascii="Times New Roman" w:hAnsi="Times New Roman" w:cs="Times New Roman"/>
          <w:sz w:val="24"/>
          <w:szCs w:val="24"/>
        </w:rPr>
        <w:t xml:space="preserve"> (involvement of dermal lymphatics)</w:t>
      </w:r>
      <w:r w:rsidR="00DB3702" w:rsidRPr="0068631A">
        <w:rPr>
          <w:rFonts w:ascii="Times New Roman" w:hAnsi="Times New Roman" w:cs="Times New Roman"/>
          <w:sz w:val="24"/>
          <w:szCs w:val="24"/>
        </w:rPr>
        <w:t xml:space="preserve"> with rapid progression. Metastasis to </w:t>
      </w:r>
      <w:r w:rsidR="008B1EED" w:rsidRPr="0068631A">
        <w:rPr>
          <w:rFonts w:ascii="Times New Roman" w:hAnsi="Times New Roman" w:cs="Times New Roman"/>
          <w:sz w:val="24"/>
          <w:szCs w:val="24"/>
        </w:rPr>
        <w:t xml:space="preserve">the </w:t>
      </w:r>
      <w:r w:rsidR="00DB3702" w:rsidRPr="0068631A">
        <w:rPr>
          <w:rFonts w:ascii="Times New Roman" w:hAnsi="Times New Roman" w:cs="Times New Roman"/>
          <w:sz w:val="24"/>
          <w:szCs w:val="24"/>
        </w:rPr>
        <w:t xml:space="preserve">lungs, liver, bone, or brain may be seen in 20 – 40% </w:t>
      </w:r>
      <w:r w:rsidR="008B1EED" w:rsidRPr="0068631A">
        <w:rPr>
          <w:rFonts w:ascii="Times New Roman" w:hAnsi="Times New Roman" w:cs="Times New Roman"/>
          <w:sz w:val="24"/>
          <w:szCs w:val="24"/>
        </w:rPr>
        <w:t xml:space="preserve">of </w:t>
      </w:r>
      <w:r w:rsidR="00DB3702" w:rsidRPr="0068631A">
        <w:rPr>
          <w:rFonts w:ascii="Times New Roman" w:hAnsi="Times New Roman" w:cs="Times New Roman"/>
          <w:sz w:val="24"/>
          <w:szCs w:val="24"/>
        </w:rPr>
        <w:t xml:space="preserve">cases during the initial presentation itself. Pathologically, most of them </w:t>
      </w:r>
      <w:r w:rsidR="002E3698" w:rsidRPr="0068631A">
        <w:rPr>
          <w:rFonts w:ascii="Times New Roman" w:hAnsi="Times New Roman" w:cs="Times New Roman"/>
          <w:sz w:val="24"/>
          <w:szCs w:val="24"/>
        </w:rPr>
        <w:t xml:space="preserve">have </w:t>
      </w:r>
      <w:r w:rsidR="008B1EED" w:rsidRPr="0068631A">
        <w:rPr>
          <w:rFonts w:ascii="Times New Roman" w:hAnsi="Times New Roman" w:cs="Times New Roman"/>
          <w:sz w:val="24"/>
          <w:szCs w:val="24"/>
        </w:rPr>
        <w:t>unfavorable</w:t>
      </w:r>
      <w:r w:rsidR="002E3698" w:rsidRPr="0068631A">
        <w:rPr>
          <w:rFonts w:ascii="Times New Roman" w:hAnsi="Times New Roman" w:cs="Times New Roman"/>
          <w:sz w:val="24"/>
          <w:szCs w:val="24"/>
        </w:rPr>
        <w:t xml:space="preserve"> subtypes (HER2 positive, triple negative) with factors </w:t>
      </w:r>
      <w:r w:rsidR="008B1EED" w:rsidRPr="0068631A">
        <w:rPr>
          <w:rFonts w:ascii="Times New Roman" w:hAnsi="Times New Roman" w:cs="Times New Roman"/>
          <w:sz w:val="24"/>
          <w:szCs w:val="24"/>
        </w:rPr>
        <w:t>such as</w:t>
      </w:r>
      <w:r w:rsidR="002E3698" w:rsidRPr="0068631A">
        <w:rPr>
          <w:rFonts w:ascii="Times New Roman" w:hAnsi="Times New Roman" w:cs="Times New Roman"/>
          <w:sz w:val="24"/>
          <w:szCs w:val="24"/>
        </w:rPr>
        <w:t xml:space="preserve"> p53 mutation, increased VEGF, increased expression of RhoC</w:t>
      </w:r>
      <w:r w:rsidR="008B1EED" w:rsidRPr="0068631A">
        <w:rPr>
          <w:rFonts w:ascii="Times New Roman" w:hAnsi="Times New Roman" w:cs="Times New Roman"/>
          <w:sz w:val="24"/>
          <w:szCs w:val="24"/>
        </w:rPr>
        <w:t>,</w:t>
      </w:r>
      <w:r w:rsidR="002E3698" w:rsidRPr="0068631A">
        <w:rPr>
          <w:rFonts w:ascii="Times New Roman" w:hAnsi="Times New Roman" w:cs="Times New Roman"/>
          <w:sz w:val="24"/>
          <w:szCs w:val="24"/>
        </w:rPr>
        <w:t xml:space="preserve"> loss of function of WISP3, dysfunction of MUC1 leading to increased tumor invasion, neoangiogenesis</w:t>
      </w:r>
      <w:r w:rsidR="008B1EED" w:rsidRPr="0068631A">
        <w:rPr>
          <w:rFonts w:ascii="Times New Roman" w:hAnsi="Times New Roman" w:cs="Times New Roman"/>
          <w:sz w:val="24"/>
          <w:szCs w:val="24"/>
        </w:rPr>
        <w:t>,</w:t>
      </w:r>
      <w:r w:rsidR="002E3698" w:rsidRPr="0068631A">
        <w:rPr>
          <w:rFonts w:ascii="Times New Roman" w:hAnsi="Times New Roman" w:cs="Times New Roman"/>
          <w:sz w:val="24"/>
          <w:szCs w:val="24"/>
        </w:rPr>
        <w:t xml:space="preserve"> and rapid metastases.</w:t>
      </w:r>
      <w:r w:rsidR="002E3698"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ayCDbmCm","properties":{"formattedCitation":"\\super 28\\nosupersub{}","plainCitation":"28","noteIndex":0},"citationItems":[{"id":2300,"uris":["http://zotero.org/users/7159872/items/UXZI899V"],"itemData":{"id":2300,"type":"article-journal","abstract":"Inflammatory breast cancer (IBC) is a rare breast cancer with a highly virulent course and low 5-year survival rate. Trimodality treatment that includes preoperative chemotherapy, mastectomy, and radiation therapy is the therapeutic mainstay and has been shown to improve prognosis. Proper diagnosis and staging of IBC is critical to treatment planning and requires a multidisciplinary approach that includes imaging. Patients with IBC typically present with rapid onset of breast erythema, edema, and peau d’orange. Both tissue diagnosis of malignancy and clinical findings of inflammatory disease are required to confirm diagnosis of IBC. Imaging is used to identify a biopsy target; direct biopsy; stage IBC; differentiate curable from incurable (stage IV) disease; and help plan chemotherapy, surgical management, and radiation therapy. Comparison of baseline and posttreatment images helps confirm and quantitate disease response. When imaging is used early in the course of therapy to noninvasively predict treatment response, optimal tailored strategies for management of IBC can be implemented. Imaging is vital to diagnosis and treatment planning for patients with IBC, and radiologists are an integral part of the multidisciplinary patient care team.","container-title":"RadioGraphics","DOI":"10.1148/rg.337135503","ISSN":"0271-5333","issue":"7","note":"publisher: Radiological Society of North America","page":"2003-2017","source":"pubs.rsna.org (Atypon)","title":"What Radiologists Need to Know about Diagnosis and Treatment of Inflammatory Breast Cancer: A Multidisciplinary Approach","title-short":"What Radiologists Need to Know about Diagnosis and Treatment of Inflammatory Breast Cancer","volume":"33","author":[{"family":"Yeh","given":"Eren D."},{"family":"Jacene","given":"Heather A."},{"family":"Bellon","given":"Jennifer R."},{"family":"Nakhlis","given":"Faina"},{"family":"Birdwell","given":"Robyn L."},{"family":"Georgian-Smith","given":"Dianne"},{"family":"Giess","given":"Catherine S."},{"family":"Hirshfield-Bartek","given":"Judi"},{"family":"Overmoyer","given":"Beth"},{"family":"Van den Abbeele","given":"Annick D."}],"issued":{"date-parts":[["2013",11]]}}}],"schema":"https://github.com/citation-style-language/schema/raw/master/csl-citation.json"} </w:instrText>
      </w:r>
      <w:r w:rsidR="002E3698"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8</w:t>
      </w:r>
      <w:r w:rsidR="002E3698" w:rsidRPr="0068631A">
        <w:rPr>
          <w:rFonts w:ascii="Times New Roman" w:hAnsi="Times New Roman" w:cs="Times New Roman"/>
          <w:sz w:val="24"/>
          <w:szCs w:val="24"/>
        </w:rPr>
        <w:fldChar w:fldCharType="end"/>
      </w:r>
      <w:r w:rsidR="002E3698" w:rsidRPr="0068631A">
        <w:rPr>
          <w:rFonts w:ascii="Times New Roman" w:hAnsi="Times New Roman" w:cs="Times New Roman"/>
          <w:sz w:val="24"/>
          <w:szCs w:val="24"/>
        </w:rPr>
        <w:t xml:space="preserve"> Mammography can show diffuse enlargement of </w:t>
      </w:r>
      <w:r w:rsidR="008B1EED" w:rsidRPr="0068631A">
        <w:rPr>
          <w:rFonts w:ascii="Times New Roman" w:hAnsi="Times New Roman" w:cs="Times New Roman"/>
          <w:sz w:val="24"/>
          <w:szCs w:val="24"/>
        </w:rPr>
        <w:t xml:space="preserve">the </w:t>
      </w:r>
      <w:r w:rsidR="002E3698" w:rsidRPr="0068631A">
        <w:rPr>
          <w:rFonts w:ascii="Times New Roman" w:hAnsi="Times New Roman" w:cs="Times New Roman"/>
          <w:sz w:val="24"/>
          <w:szCs w:val="24"/>
        </w:rPr>
        <w:t>breast with increased density, coarsened stroma, skin thickening</w:t>
      </w:r>
      <w:r w:rsidR="008B1EED" w:rsidRPr="0068631A">
        <w:rPr>
          <w:rFonts w:ascii="Times New Roman" w:hAnsi="Times New Roman" w:cs="Times New Roman"/>
          <w:sz w:val="24"/>
          <w:szCs w:val="24"/>
        </w:rPr>
        <w:t>,</w:t>
      </w:r>
      <w:r w:rsidR="002E3698" w:rsidRPr="0068631A">
        <w:rPr>
          <w:rFonts w:ascii="Times New Roman" w:hAnsi="Times New Roman" w:cs="Times New Roman"/>
          <w:sz w:val="24"/>
          <w:szCs w:val="24"/>
        </w:rPr>
        <w:t xml:space="preserve"> and enlarged lymph nodes. </w:t>
      </w:r>
      <w:r w:rsidR="00B30019" w:rsidRPr="0068631A">
        <w:rPr>
          <w:rFonts w:ascii="Times New Roman" w:hAnsi="Times New Roman" w:cs="Times New Roman"/>
          <w:sz w:val="24"/>
          <w:szCs w:val="24"/>
        </w:rPr>
        <w:t xml:space="preserve">Ultrasound can reveal increased overall echogenicity of </w:t>
      </w:r>
      <w:r w:rsidR="008B1EED" w:rsidRPr="0068631A">
        <w:rPr>
          <w:rFonts w:ascii="Times New Roman" w:hAnsi="Times New Roman" w:cs="Times New Roman"/>
          <w:sz w:val="24"/>
          <w:szCs w:val="24"/>
        </w:rPr>
        <w:t xml:space="preserve">the </w:t>
      </w:r>
      <w:r w:rsidR="00B30019" w:rsidRPr="0068631A">
        <w:rPr>
          <w:rFonts w:ascii="Times New Roman" w:hAnsi="Times New Roman" w:cs="Times New Roman"/>
          <w:sz w:val="24"/>
          <w:szCs w:val="24"/>
        </w:rPr>
        <w:t xml:space="preserve">breast with thickening of the skin and </w:t>
      </w:r>
      <w:r w:rsidR="008B1EED" w:rsidRPr="0068631A">
        <w:rPr>
          <w:rFonts w:ascii="Times New Roman" w:hAnsi="Times New Roman" w:cs="Times New Roman"/>
          <w:sz w:val="24"/>
          <w:szCs w:val="24"/>
        </w:rPr>
        <w:t>Cooper’s</w:t>
      </w:r>
      <w:r w:rsidR="00B30019" w:rsidRPr="0068631A">
        <w:rPr>
          <w:rFonts w:ascii="Times New Roman" w:hAnsi="Times New Roman" w:cs="Times New Roman"/>
          <w:sz w:val="24"/>
          <w:szCs w:val="24"/>
        </w:rPr>
        <w:t xml:space="preserve"> ligament</w:t>
      </w:r>
      <w:r w:rsidR="00E564AD" w:rsidRPr="0068631A">
        <w:rPr>
          <w:rFonts w:ascii="Times New Roman" w:hAnsi="Times New Roman" w:cs="Times New Roman"/>
          <w:sz w:val="24"/>
          <w:szCs w:val="24"/>
        </w:rPr>
        <w:t>,</w:t>
      </w:r>
      <w:r w:rsidR="00B30019" w:rsidRPr="0068631A">
        <w:rPr>
          <w:rFonts w:ascii="Times New Roman" w:hAnsi="Times New Roman" w:cs="Times New Roman"/>
          <w:sz w:val="24"/>
          <w:szCs w:val="24"/>
        </w:rPr>
        <w:t xml:space="preserve"> besides a mass. </w:t>
      </w:r>
      <w:r w:rsidR="00AC4265" w:rsidRPr="0068631A">
        <w:rPr>
          <w:rFonts w:ascii="Times New Roman" w:hAnsi="Times New Roman" w:cs="Times New Roman"/>
          <w:sz w:val="24"/>
          <w:szCs w:val="24"/>
        </w:rPr>
        <w:t xml:space="preserve">Dilatation of vessels, invasion of </w:t>
      </w:r>
      <w:r w:rsidR="008B1EED" w:rsidRPr="0068631A">
        <w:rPr>
          <w:rFonts w:ascii="Times New Roman" w:hAnsi="Times New Roman" w:cs="Times New Roman"/>
          <w:sz w:val="24"/>
          <w:szCs w:val="24"/>
        </w:rPr>
        <w:t xml:space="preserve">the </w:t>
      </w:r>
      <w:r w:rsidR="00AC4265" w:rsidRPr="0068631A">
        <w:rPr>
          <w:rFonts w:ascii="Times New Roman" w:hAnsi="Times New Roman" w:cs="Times New Roman"/>
          <w:sz w:val="24"/>
          <w:szCs w:val="24"/>
        </w:rPr>
        <w:t>pectoralis</w:t>
      </w:r>
      <w:r w:rsidR="008B1EED" w:rsidRPr="0068631A">
        <w:rPr>
          <w:rFonts w:ascii="Times New Roman" w:hAnsi="Times New Roman" w:cs="Times New Roman"/>
          <w:sz w:val="24"/>
          <w:szCs w:val="24"/>
        </w:rPr>
        <w:t>,</w:t>
      </w:r>
      <w:r w:rsidR="00AC4265" w:rsidRPr="0068631A">
        <w:rPr>
          <w:rFonts w:ascii="Times New Roman" w:hAnsi="Times New Roman" w:cs="Times New Roman"/>
          <w:sz w:val="24"/>
          <w:szCs w:val="24"/>
        </w:rPr>
        <w:t xml:space="preserve"> and involvement of lymph nodes may also be seen.</w:t>
      </w:r>
      <w:r w:rsidR="00AC4265"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0YzuP4ma","properties":{"formattedCitation":"\\super 29\\nosupersub{}","plainCitation":"29","noteIndex":0},"citationItems":[{"id":2301,"uris":["http://zotero.org/users/7159872/items/PQTD5Y6I"],"itemData":{"id":2301,"type":"article-journal","abstract":"Carcinomatous mastitis is a severe form of breast cancer and its diagnosis is essentially clinical and histological. The first examination to perform is still mammography, not only to provide evidence supporting this diagnosis but also to search for a primary intramammary lesion and assess local/regional spread. It is essential to study the contralateral breast for bilaterality. Ultrasound also provides evidence supporting inflammation, but appears to be better for detecting masses and analysing lymph node areas. The role of MRI is debatable, both from a diagnostic point of view and for monitoring during treatment, and should be reserved for selected cases. An optimal, initial radiological assessment will enable the patient to be monitored during neoadjuvant chemotherapy.","collection-title":"The inflammatory breast","container-title":"Diagnostic and Interventional Imaging","DOI":"10.1016/j.diii.2011.12.003","ISSN":"2211-5684","issue":"2","journalAbbreviation":"Diagnostic and Interventional Imaging","page":"95-103","source":"ScienceDirect","title":"Imaging inflammatory breast cancer","volume":"93","author":[{"family":"Alunni","given":"J. -P."}],"issued":{"date-parts":[["2012",2,1]]}}}],"schema":"https://github.com/citation-style-language/schema/raw/master/csl-citation.json"} </w:instrText>
      </w:r>
      <w:r w:rsidR="00AC4265"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29</w:t>
      </w:r>
      <w:r w:rsidR="00AC4265" w:rsidRPr="0068631A">
        <w:rPr>
          <w:rFonts w:ascii="Times New Roman" w:hAnsi="Times New Roman" w:cs="Times New Roman"/>
          <w:sz w:val="24"/>
          <w:szCs w:val="24"/>
        </w:rPr>
        <w:fldChar w:fldCharType="end"/>
      </w:r>
      <w:r w:rsidR="00647D46" w:rsidRPr="0068631A">
        <w:rPr>
          <w:rFonts w:ascii="Times New Roman" w:hAnsi="Times New Roman" w:cs="Times New Roman"/>
          <w:sz w:val="24"/>
          <w:szCs w:val="24"/>
        </w:rPr>
        <w:t xml:space="preserve"> In contrary to invasive ductal carcinoma, the presence of inflammatory stroma in breast carcinoma may be associated with </w:t>
      </w:r>
      <w:r w:rsidR="008B1EED" w:rsidRPr="0068631A">
        <w:rPr>
          <w:rFonts w:ascii="Times New Roman" w:hAnsi="Times New Roman" w:cs="Times New Roman"/>
          <w:sz w:val="24"/>
          <w:szCs w:val="24"/>
        </w:rPr>
        <w:t>pseudo-benign</w:t>
      </w:r>
      <w:r w:rsidR="00647D46" w:rsidRPr="0068631A">
        <w:rPr>
          <w:rFonts w:ascii="Times New Roman" w:hAnsi="Times New Roman" w:cs="Times New Roman"/>
          <w:sz w:val="24"/>
          <w:szCs w:val="24"/>
        </w:rPr>
        <w:t xml:space="preserve"> features on elastography.</w:t>
      </w:r>
      <w:r w:rsidR="00647D46"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8x3TYh6F","properties":{"formattedCitation":"\\super 30\\nosupersub{}","plainCitation":"30","noteIndex":0},"citationItems":[{"id":2324,"uris":["http://zotero.org/users/7159872/items/FJUP38ZR"],"itemData":{"id":2324,"type":"article-journal","abstract":"Breast elastography is being increasingly used to better characterize breast lesions. Published studies have shown that it improved specificity of B mode ultrasound. Two elastography modes are available: free-hand elastography and shear wave elastography. Free-hand elastography is obtained by a mechanic wave induced by the ultrasound probe, deforming the target, either by small movements induced by breathe. An elastogram is obtained and displayed either as a colour map or a size ratio or elasticity ratio measurement. The second mode is shear wave elastography; two methods are available: Shear Wave Elastography (SWE) and ARFI mode (Acoustic Radiation Force Impulse). Shear wave elastography is less operator-dependent than free-hand elastography mode and provides a quantitative approach. A value of over 80kPa (SWE) or velocity results of over 2m/s (ARFI) are considered as suspicious. False negatives may occur in soft breast cancers (mucinous carcinoma, carcinoma with an inflammatory stroma, etc.) and false positives may be seen with poorly deformable benign lesions such as old fibrous adenomas. In practical use, elastography is a useful complementary tool for undetermined breast lesions categorized as BI-RADS 4a or BI-RADS 3, or for cystic lesions but cannot avoid fine needle aspiration or core biopsy if ultrasound features are clearly suspicious.","collection-title":"Ultrasound elastography","container-title":"Diagnostic and Interventional Imaging","DOI":"10.1016/j.diii.2013.02.006","ISSN":"2211-5684","issue":"5","journalAbbreviation":"Diagnostic and Interventional Imaging","page":"503-513","source":"ScienceDirect","title":"Breast elastography: The technical process and its applications","title-short":"Breast elastography","volume":"94","author":[{"family":"Balleyguier","given":"C."},{"family":"Ciolovan","given":"L."},{"family":"Ammari","given":"S."},{"family":"Canale","given":"S."},{"family":"Sethom","given":"S."},{"family":"Al Rouhbane","given":"R."},{"family":"Vielh","given":"P."},{"family":"Dromain","given":"C."}],"issued":{"date-parts":[["2013",5,1]]}}}],"schema":"https://github.com/citation-style-language/schema/raw/master/csl-citation.json"} </w:instrText>
      </w:r>
      <w:r w:rsidR="00647D46"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0</w:t>
      </w:r>
      <w:r w:rsidR="00647D46" w:rsidRPr="0068631A">
        <w:rPr>
          <w:rFonts w:ascii="Times New Roman" w:hAnsi="Times New Roman" w:cs="Times New Roman"/>
          <w:sz w:val="24"/>
          <w:szCs w:val="24"/>
        </w:rPr>
        <w:fldChar w:fldCharType="end"/>
      </w:r>
      <w:r w:rsidR="00647D46" w:rsidRPr="0068631A">
        <w:rPr>
          <w:rFonts w:ascii="Times New Roman" w:hAnsi="Times New Roman" w:cs="Times New Roman"/>
          <w:sz w:val="24"/>
          <w:szCs w:val="24"/>
        </w:rPr>
        <w:t xml:space="preserve"> </w:t>
      </w:r>
      <w:r w:rsidR="00AC4265" w:rsidRPr="0068631A">
        <w:rPr>
          <w:rFonts w:ascii="Times New Roman" w:hAnsi="Times New Roman" w:cs="Times New Roman"/>
          <w:sz w:val="24"/>
          <w:szCs w:val="24"/>
        </w:rPr>
        <w:t xml:space="preserve">MRI can characterize the mass, depict the breast and chest wall edema, and locate abnormal lymph nodes and biopsy targets. A distinct pattern of multiple contiguous enhancing nodules interconnected by </w:t>
      </w:r>
      <w:r w:rsidR="008B1EED" w:rsidRPr="0068631A">
        <w:rPr>
          <w:rFonts w:ascii="Times New Roman" w:hAnsi="Times New Roman" w:cs="Times New Roman"/>
          <w:sz w:val="24"/>
          <w:szCs w:val="24"/>
        </w:rPr>
        <w:t>non-mass-like</w:t>
      </w:r>
      <w:r w:rsidR="00AC4265" w:rsidRPr="0068631A">
        <w:rPr>
          <w:rFonts w:ascii="Times New Roman" w:hAnsi="Times New Roman" w:cs="Times New Roman"/>
          <w:sz w:val="24"/>
          <w:szCs w:val="24"/>
        </w:rPr>
        <w:t xml:space="preserve"> enhancement has also been reported in over 50 % </w:t>
      </w:r>
      <w:r w:rsidR="008B1EED" w:rsidRPr="0068631A">
        <w:rPr>
          <w:rFonts w:ascii="Times New Roman" w:hAnsi="Times New Roman" w:cs="Times New Roman"/>
          <w:sz w:val="24"/>
          <w:szCs w:val="24"/>
        </w:rPr>
        <w:t xml:space="preserve">of </w:t>
      </w:r>
      <w:r w:rsidR="00AC4265" w:rsidRPr="0068631A">
        <w:rPr>
          <w:rFonts w:ascii="Times New Roman" w:hAnsi="Times New Roman" w:cs="Times New Roman"/>
          <w:sz w:val="24"/>
          <w:szCs w:val="24"/>
        </w:rPr>
        <w:t>cases.</w:t>
      </w:r>
      <w:r w:rsidR="00AC4265"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lyygs9rU","properties":{"formattedCitation":"\\super 31\\nosupersub{}","plainCitation":"31","noteIndex":0},"citationItems":[{"id":2303,"uris":["http://zotero.org/users/7159872/items/WIZK5EZS"],"itemData":{"id":2303,"type":"article-journal","abstract":"OBJECTIVE. The aim of this study was to evaluate the features of inflammatory breast carcinoma (IBC) on MRI compared with mammography and ultrasound and to better define the role of MRI in patients with this aggressive disease.MATERIALS AND METHODS. A retrospective analysis was performed of patients with newly diagnosed IBC evaluated at a single institution between 2003 and 2008. Baseline MRI examinations were performed on a 1.5- or 3-T scanner using contrast-enhanced 3D T1-weighted gradient-echo sequences with parallel imaging. MRI findings were rated in accordance with the BI-RADS MRI lexicon established by the American College of Radiology. All patients underwent concomitant mammography and ultrasound examinations.RESULTS. Eighty women with a clinical diagnosis of IBC were included in the study (median age, 52 years; age range, 25–78 years). MRI detected a primary breast lesion in 78 of 80 symptomatic breasts (98%) compared with 53 of 78 (68%) with mammography (p &lt; 0.0001) and 75 of 80 (94%) with ultrasound. Of the 78 breasts with a primary lesion, the most common MRI finding was a mass or multiple masses (57/78, 73%). Masses were frequently multiple, small, and confluent (47/57, 82%); mass margins, irregular (43/57, 75%); and internal enhancement pattern, heterogeneous (47/57, 82%). Kinetic analysis revealed a delayed washout pattern in 66 of 78 tumors (85%). MRI showed skin thickening in 74 of 80 breasts (93%), whereas mammography showed skin thickening in 56 of 78 breasts (72%).CONCLUSION. Multiple small, confluent, heterogeneously enhancing masses and global skin thickening are key MRI features of IBC that contribute to improved detection of a primary breast cancer and delineation of disease extent compared with mammography.","container-title":"American Journal of Roentgenology","DOI":"10.2214/AJR.10.6157","ISSN":"0361-803X","issue":"4","note":"publisher: American Roentgen Ray Society","page":"W769-W776","source":"ajronline.org (Atypon)","title":"MRI Features of Inflammatory Breast Cancer","volume":"197","author":[{"family":"Le-Petross","given":"Huong T."},{"family":"Cristofanilli","given":"Massimo"},{"family":"Carkaci","given":"Selin"},{"family":"Krishnamurthy","given":"Savitri"},{"family":"Jackson","given":"Edward F."},{"family":"Harrell","given":"Robyn K."},{"family":"Reed","given":"Brandy J."},{"family":"Yang","given":"Wei T."}],"issued":{"date-parts":[["2011",10]]}}}],"schema":"https://github.com/citation-style-language/schema/raw/master/csl-citation.json"} </w:instrText>
      </w:r>
      <w:r w:rsidR="00AC4265"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1</w:t>
      </w:r>
      <w:r w:rsidR="00AC4265" w:rsidRPr="0068631A">
        <w:rPr>
          <w:rFonts w:ascii="Times New Roman" w:hAnsi="Times New Roman" w:cs="Times New Roman"/>
          <w:sz w:val="24"/>
          <w:szCs w:val="24"/>
        </w:rPr>
        <w:fldChar w:fldCharType="end"/>
      </w:r>
      <w:r w:rsidR="00AC4265" w:rsidRPr="0068631A">
        <w:rPr>
          <w:rFonts w:ascii="Times New Roman" w:hAnsi="Times New Roman" w:cs="Times New Roman"/>
          <w:sz w:val="24"/>
          <w:szCs w:val="24"/>
        </w:rPr>
        <w:t xml:space="preserve"> The </w:t>
      </w:r>
      <w:r w:rsidR="00E564AD" w:rsidRPr="0068631A">
        <w:rPr>
          <w:rFonts w:ascii="Times New Roman" w:hAnsi="Times New Roman" w:cs="Times New Roman"/>
          <w:sz w:val="24"/>
          <w:szCs w:val="24"/>
        </w:rPr>
        <w:t xml:space="preserve">primary </w:t>
      </w:r>
      <w:r w:rsidR="00AC4265" w:rsidRPr="0068631A">
        <w:rPr>
          <w:rFonts w:ascii="Times New Roman" w:hAnsi="Times New Roman" w:cs="Times New Roman"/>
          <w:sz w:val="24"/>
          <w:szCs w:val="24"/>
        </w:rPr>
        <w:t>differential diagnosis is IGM or any other cause of mastitis</w:t>
      </w:r>
      <w:r w:rsidR="0085438B" w:rsidRPr="0068631A">
        <w:rPr>
          <w:rFonts w:ascii="Times New Roman" w:hAnsi="Times New Roman" w:cs="Times New Roman"/>
          <w:sz w:val="24"/>
          <w:szCs w:val="24"/>
        </w:rPr>
        <w:t>, which should be considered over IBC by the presence of abscess or sinus tracts, absence of chest wall extension</w:t>
      </w:r>
      <w:r w:rsidR="008B1EED" w:rsidRPr="0068631A">
        <w:rPr>
          <w:rFonts w:ascii="Times New Roman" w:hAnsi="Times New Roman" w:cs="Times New Roman"/>
          <w:sz w:val="24"/>
          <w:szCs w:val="24"/>
        </w:rPr>
        <w:t>,</w:t>
      </w:r>
      <w:r w:rsidR="0085438B" w:rsidRPr="0068631A">
        <w:rPr>
          <w:rFonts w:ascii="Times New Roman" w:hAnsi="Times New Roman" w:cs="Times New Roman"/>
          <w:sz w:val="24"/>
          <w:szCs w:val="24"/>
        </w:rPr>
        <w:t xml:space="preserve"> and response to antibiotics. However, the final diagnosis </w:t>
      </w:r>
      <w:r w:rsidR="008B1EED" w:rsidRPr="0068631A">
        <w:rPr>
          <w:rFonts w:ascii="Times New Roman" w:hAnsi="Times New Roman" w:cs="Times New Roman"/>
          <w:sz w:val="24"/>
          <w:szCs w:val="24"/>
        </w:rPr>
        <w:t>is based</w:t>
      </w:r>
      <w:r w:rsidR="0085438B" w:rsidRPr="0068631A">
        <w:rPr>
          <w:rFonts w:ascii="Times New Roman" w:hAnsi="Times New Roman" w:cs="Times New Roman"/>
          <w:sz w:val="24"/>
          <w:szCs w:val="24"/>
        </w:rPr>
        <w:t xml:space="preserve"> on biopsy when such differentiating factors are not overtly present.</w:t>
      </w:r>
      <w:r w:rsidR="00F92486" w:rsidRPr="0068631A">
        <w:rPr>
          <w:rFonts w:ascii="Times New Roman" w:hAnsi="Times New Roman" w:cs="Times New Roman"/>
          <w:sz w:val="24"/>
          <w:szCs w:val="24"/>
        </w:rPr>
        <w:t xml:space="preserve"> Unilateral breast edema may be </w:t>
      </w:r>
      <w:r w:rsidR="008B1EED" w:rsidRPr="0068631A">
        <w:rPr>
          <w:rFonts w:ascii="Times New Roman" w:hAnsi="Times New Roman" w:cs="Times New Roman"/>
          <w:sz w:val="24"/>
          <w:szCs w:val="24"/>
        </w:rPr>
        <w:t>observed</w:t>
      </w:r>
      <w:r w:rsidR="00F92486" w:rsidRPr="0068631A">
        <w:rPr>
          <w:rFonts w:ascii="Times New Roman" w:hAnsi="Times New Roman" w:cs="Times New Roman"/>
          <w:sz w:val="24"/>
          <w:szCs w:val="24"/>
        </w:rPr>
        <w:t xml:space="preserve"> in congestive cardiac failure </w:t>
      </w:r>
      <w:r w:rsidR="00584B8F" w:rsidRPr="0068631A">
        <w:rPr>
          <w:rFonts w:ascii="Times New Roman" w:hAnsi="Times New Roman" w:cs="Times New Roman"/>
          <w:sz w:val="24"/>
          <w:szCs w:val="24"/>
        </w:rPr>
        <w:lastRenderedPageBreak/>
        <w:t>on the dependent side due to sleeping on one side. It can also be seen post radiation therapy to the breast, in venous or lymphatic obstructions</w:t>
      </w:r>
      <w:r w:rsidR="00E564AD" w:rsidRPr="0068631A">
        <w:rPr>
          <w:rFonts w:ascii="Times New Roman" w:hAnsi="Times New Roman" w:cs="Times New Roman"/>
          <w:sz w:val="24"/>
          <w:szCs w:val="24"/>
        </w:rPr>
        <w:t>;</w:t>
      </w:r>
      <w:r w:rsidR="00584B8F" w:rsidRPr="0068631A">
        <w:rPr>
          <w:rFonts w:ascii="Times New Roman" w:hAnsi="Times New Roman" w:cs="Times New Roman"/>
          <w:sz w:val="24"/>
          <w:szCs w:val="24"/>
        </w:rPr>
        <w:t xml:space="preserve"> however</w:t>
      </w:r>
      <w:r w:rsidR="00E564AD" w:rsidRPr="0068631A">
        <w:rPr>
          <w:rFonts w:ascii="Times New Roman" w:hAnsi="Times New Roman" w:cs="Times New Roman"/>
          <w:sz w:val="24"/>
          <w:szCs w:val="24"/>
        </w:rPr>
        <w:t>,</w:t>
      </w:r>
      <w:r w:rsidR="00584B8F" w:rsidRPr="0068631A">
        <w:rPr>
          <w:rFonts w:ascii="Times New Roman" w:hAnsi="Times New Roman" w:cs="Times New Roman"/>
          <w:sz w:val="24"/>
          <w:szCs w:val="24"/>
        </w:rPr>
        <w:t xml:space="preserve"> these cases do not show enhancing masses or significant involvement of the chest wall.</w:t>
      </w:r>
      <w:r w:rsidR="00584B8F"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uYvrs9IM","properties":{"formattedCitation":"\\super 32\\nosupersub{}","plainCitation":"32","noteIndex":0},"citationItems":[{"id":1179,"uris":["http://zotero.org/users/7159872/items/6MDZI6E6"],"itemData":{"id":1179,"type":"article-journal","abstract":"Breast edema is defined as a mammographic pattern of skin thickening, increased parenchymal density, and interstitial marking. It can be caused by benign or malignant diseases, as a result of a tumor in the dermal lymphatics of the breast, lymphatic congestion caused by breast, lymphatic drainage obstruction, or by congestive heart failure., Here we describe several conditions, that cause unilateral breast edema with the aim of familiarizing radiologists with these disease entities.","container-title":"Yonsei Medical Journal","DOI":"10.3349/ymj.2005.46.1.1","ISSN":"0513-5796","issue":"1","journalAbbreviation":"Yonsei Med J","note":"PMID: 15744799\nPMCID: PMC2823034","page":"1-7","source":"PubMed Central","title":"Unilateral Breast Edema: Spectrum of Etiologies and Imaging Appearances","title-short":"Unilateral Breast Edema","volume":"46","author":[{"family":"Kwak","given":"Jin Young"},{"family":"Kim","given":"Eun-Kyung"},{"family":"Chung","given":"Sun Yang"},{"family":"You","given":"Jai Kyung"},{"family":"Oh","given":"Ki Keun"},{"family":"Lee","given":"Yong Hee"},{"family":"Kwon","given":"Tae Hee"},{"family":"Jung","given":"Hae Kyoung"}],"issued":{"date-parts":[["2005",2,28]]}}}],"schema":"https://github.com/citation-style-language/schema/raw/master/csl-citation.json"} </w:instrText>
      </w:r>
      <w:r w:rsidR="00584B8F"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2</w:t>
      </w:r>
      <w:r w:rsidR="00584B8F" w:rsidRPr="0068631A">
        <w:rPr>
          <w:rFonts w:ascii="Times New Roman" w:hAnsi="Times New Roman" w:cs="Times New Roman"/>
          <w:sz w:val="24"/>
          <w:szCs w:val="24"/>
        </w:rPr>
        <w:fldChar w:fldCharType="end"/>
      </w:r>
    </w:p>
    <w:p w14:paraId="469E1861" w14:textId="699B2CAC" w:rsidR="003E49E6" w:rsidRPr="0068631A" w:rsidRDefault="003E49E6"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Tubular carcinoma</w:t>
      </w:r>
    </w:p>
    <w:p w14:paraId="010DC3E4" w14:textId="44F56678" w:rsidR="00836747" w:rsidRPr="0068631A" w:rsidRDefault="00836747"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They are a rare type of invasive breast carcinoma</w:t>
      </w:r>
      <w:r w:rsidR="004E5753" w:rsidRPr="0068631A">
        <w:rPr>
          <w:rFonts w:ascii="Times New Roman" w:hAnsi="Times New Roman" w:cs="Times New Roman"/>
          <w:sz w:val="24"/>
          <w:szCs w:val="24"/>
        </w:rPr>
        <w:t>,</w:t>
      </w:r>
      <w:r w:rsidRPr="0068631A">
        <w:rPr>
          <w:rFonts w:ascii="Times New Roman" w:hAnsi="Times New Roman" w:cs="Times New Roman"/>
          <w:sz w:val="24"/>
          <w:szCs w:val="24"/>
        </w:rPr>
        <w:t xml:space="preserve"> amounting to about 0.7 to 10.3 % of all breast carcinomas</w:t>
      </w:r>
      <w:r w:rsidR="004665B1"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M30M245q","properties":{"formattedCitation":"\\super 33,34\\nosupersub{}","plainCitation":"33,34","noteIndex":0},"citationItems":[{"id":769,"uris":["http://zotero.org/users/7159872/items/LS7UXH8B"],"itemData":{"id":769,"type":"article-journal","container-title":"European Journal of Radiology","DOI":"10.1016/j.ejrad.2006.08.021","ISSN":"0720-048X, 1872-7727","issue":"1","journalAbbreviation":"European Journal of Radiology","language":"English","note":"publisher: Elsevier\nPMID: 16987629","page":"158-162","source":"www.ejradiology.com","title":"Tubular carcinoma of the breast: Mammographic, sonographic, clinical and pathologic findings","title-short":"Tubular carcinoma of the breast","volume":"61","author":[{"family":"Günhan-Bilgen","given":"Işil"},{"family":"Oktay","given":"Ayşenur"}],"issued":{"date-parts":[["2007",1,1]]}}},{"id":935,"uris":["http://zotero.org/users/7159872/items/IPHQ8ZXQ"],"itemData":{"id":935,"type":"article-journal","abstract":"Mammary carcinoma is the most common malignant tumor in women, and it is the leading cause of mortality, with an incidence of &gt;1,000,000 cases occurring worldwide annually. It is one of the most common human neoplasms, accounting for approximately one-quarter of all cancers in females worldwide and 27% of cancers in developed countries with a Western lifestyle. They exhibit a wide scope of morphological features, different immunohistochemical profiles, and unique histopathological subtypes that have specific clinical course and outcome. Breast cancers can be classified into distinct subgroups based on similarities in the gene expression profiles and molecular classification.","container-title":"Clinical Medicine Insights. Pathology","DOI":"10.4137/CPath.S31563","ISSN":"1179-5557","journalAbbreviation":"Clin Med Insights Pathol","note":"PMID: 26740749\nPMCID: PMC4689326","page":"23-31","source":"PubMed Central","title":"Diversity of Breast Carcinoma: Histological Subtypes and Clinical Relevance","title-short":"Diversity of Breast Carcinoma","volume":"8","author":[{"family":"Makki","given":"Jaafar"}],"issued":{"date-parts":[["2015",12,21]]}}}],"schema":"https://github.com/citation-style-language/schema/raw/master/csl-citation.json"} </w:instrText>
      </w:r>
      <w:r w:rsidR="004665B1"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3,34</w:t>
      </w:r>
      <w:r w:rsidR="004665B1" w:rsidRPr="0068631A">
        <w:rPr>
          <w:rFonts w:ascii="Times New Roman" w:hAnsi="Times New Roman" w:cs="Times New Roman"/>
          <w:sz w:val="24"/>
          <w:szCs w:val="24"/>
        </w:rPr>
        <w:fldChar w:fldCharType="end"/>
      </w:r>
      <w:r w:rsidR="0076137C" w:rsidRPr="0068631A">
        <w:rPr>
          <w:rFonts w:ascii="Times New Roman" w:hAnsi="Times New Roman" w:cs="Times New Roman"/>
          <w:sz w:val="24"/>
          <w:szCs w:val="24"/>
        </w:rPr>
        <w:t>.</w:t>
      </w:r>
      <w:r w:rsidRPr="0068631A">
        <w:rPr>
          <w:rFonts w:ascii="Times New Roman" w:hAnsi="Times New Roman" w:cs="Times New Roman"/>
          <w:sz w:val="24"/>
          <w:szCs w:val="24"/>
        </w:rPr>
        <w:t xml:space="preserve"> </w:t>
      </w:r>
      <w:r w:rsidR="009175E6" w:rsidRPr="0068631A">
        <w:rPr>
          <w:rFonts w:ascii="Times New Roman" w:hAnsi="Times New Roman" w:cs="Times New Roman"/>
          <w:sz w:val="24"/>
          <w:szCs w:val="24"/>
        </w:rPr>
        <w:t>They are made of ductal epithelium arranged in a tubular pattern with haphazard stromal infiltration</w:t>
      </w:r>
      <w:r w:rsidR="008B1EED" w:rsidRPr="0068631A">
        <w:rPr>
          <w:rFonts w:ascii="Times New Roman" w:hAnsi="Times New Roman" w:cs="Times New Roman"/>
          <w:sz w:val="24"/>
          <w:szCs w:val="24"/>
        </w:rPr>
        <w:t>,</w:t>
      </w:r>
      <w:r w:rsidR="006F7123" w:rsidRPr="0068631A">
        <w:rPr>
          <w:rFonts w:ascii="Times New Roman" w:hAnsi="Times New Roman" w:cs="Times New Roman"/>
          <w:sz w:val="24"/>
          <w:szCs w:val="24"/>
        </w:rPr>
        <w:t xml:space="preserve"> which</w:t>
      </w:r>
      <w:r w:rsidR="009175E6" w:rsidRPr="0068631A">
        <w:rPr>
          <w:rFonts w:ascii="Times New Roman" w:hAnsi="Times New Roman" w:cs="Times New Roman"/>
          <w:sz w:val="24"/>
          <w:szCs w:val="24"/>
        </w:rPr>
        <w:t xml:space="preserve"> creates </w:t>
      </w:r>
      <w:r w:rsidR="004665B1" w:rsidRPr="0068631A">
        <w:rPr>
          <w:rFonts w:ascii="Times New Roman" w:hAnsi="Times New Roman" w:cs="Times New Roman"/>
          <w:sz w:val="24"/>
          <w:szCs w:val="24"/>
        </w:rPr>
        <w:t>the</w:t>
      </w:r>
      <w:r w:rsidR="009175E6" w:rsidRPr="0068631A">
        <w:rPr>
          <w:rFonts w:ascii="Times New Roman" w:hAnsi="Times New Roman" w:cs="Times New Roman"/>
          <w:sz w:val="24"/>
          <w:szCs w:val="24"/>
        </w:rPr>
        <w:t xml:space="preserve"> appearance of a stellate mass with long spicules</w:t>
      </w:r>
      <w:r w:rsidR="004665B1" w:rsidRPr="0068631A">
        <w:rPr>
          <w:rFonts w:ascii="Times New Roman" w:hAnsi="Times New Roman" w:cs="Times New Roman"/>
          <w:sz w:val="24"/>
          <w:szCs w:val="24"/>
        </w:rPr>
        <w:t xml:space="preserve"> on </w:t>
      </w:r>
      <w:r w:rsidR="006F7123" w:rsidRPr="0068631A">
        <w:rPr>
          <w:rFonts w:ascii="Times New Roman" w:hAnsi="Times New Roman" w:cs="Times New Roman"/>
          <w:sz w:val="24"/>
          <w:szCs w:val="24"/>
        </w:rPr>
        <w:t>MG</w:t>
      </w:r>
      <w:r w:rsidR="009175E6" w:rsidRPr="0068631A">
        <w:rPr>
          <w:rFonts w:ascii="Times New Roman" w:hAnsi="Times New Roman" w:cs="Times New Roman"/>
          <w:sz w:val="24"/>
          <w:szCs w:val="24"/>
        </w:rPr>
        <w:t xml:space="preserve">. </w:t>
      </w:r>
      <w:r w:rsidR="00A50FA6" w:rsidRPr="0068631A">
        <w:rPr>
          <w:rFonts w:ascii="Times New Roman" w:hAnsi="Times New Roman" w:cs="Times New Roman"/>
          <w:sz w:val="24"/>
          <w:szCs w:val="24"/>
        </w:rPr>
        <w:t>(Figure</w:t>
      </w:r>
      <w:r w:rsidR="00162E4E" w:rsidRPr="0068631A">
        <w:rPr>
          <w:rFonts w:ascii="Times New Roman" w:hAnsi="Times New Roman" w:cs="Times New Roman"/>
          <w:sz w:val="24"/>
          <w:szCs w:val="24"/>
        </w:rPr>
        <w:t xml:space="preserve"> 8</w:t>
      </w:r>
      <w:r w:rsidR="00A50FA6" w:rsidRPr="0068631A">
        <w:rPr>
          <w:rFonts w:ascii="Times New Roman" w:hAnsi="Times New Roman" w:cs="Times New Roman"/>
          <w:sz w:val="24"/>
          <w:szCs w:val="24"/>
        </w:rPr>
        <w:t xml:space="preserve">) </w:t>
      </w:r>
      <w:r w:rsidR="009175E6" w:rsidRPr="0068631A">
        <w:rPr>
          <w:rFonts w:ascii="Times New Roman" w:hAnsi="Times New Roman" w:cs="Times New Roman"/>
          <w:sz w:val="24"/>
          <w:szCs w:val="24"/>
        </w:rPr>
        <w:t>They have a smaller mean size than the common invasive ductal carcinomas</w:t>
      </w:r>
      <w:r w:rsidR="008B1EED" w:rsidRPr="0068631A">
        <w:rPr>
          <w:rFonts w:ascii="Times New Roman" w:hAnsi="Times New Roman" w:cs="Times New Roman"/>
          <w:sz w:val="24"/>
          <w:szCs w:val="24"/>
        </w:rPr>
        <w:t>,</w:t>
      </w:r>
      <w:r w:rsidR="004665B1" w:rsidRPr="0068631A">
        <w:rPr>
          <w:rFonts w:ascii="Times New Roman" w:hAnsi="Times New Roman" w:cs="Times New Roman"/>
          <w:sz w:val="24"/>
          <w:szCs w:val="24"/>
        </w:rPr>
        <w:t xml:space="preserve"> and most are less than 1 cm</w:t>
      </w:r>
      <w:r w:rsidR="009175E6" w:rsidRPr="0068631A">
        <w:rPr>
          <w:rFonts w:ascii="Times New Roman" w:hAnsi="Times New Roman" w:cs="Times New Roman"/>
          <w:sz w:val="24"/>
          <w:szCs w:val="24"/>
        </w:rPr>
        <w:t xml:space="preserve">. Microcalcifications are </w:t>
      </w:r>
      <w:r w:rsidR="008B1EED" w:rsidRPr="0068631A">
        <w:rPr>
          <w:rFonts w:ascii="Times New Roman" w:hAnsi="Times New Roman" w:cs="Times New Roman"/>
          <w:sz w:val="24"/>
          <w:szCs w:val="24"/>
        </w:rPr>
        <w:t>uncommon</w:t>
      </w:r>
      <w:r w:rsidR="009175E6" w:rsidRPr="0068631A">
        <w:rPr>
          <w:rFonts w:ascii="Times New Roman" w:hAnsi="Times New Roman" w:cs="Times New Roman"/>
          <w:sz w:val="24"/>
          <w:szCs w:val="24"/>
        </w:rPr>
        <w:t xml:space="preserve">, seen in </w:t>
      </w:r>
      <w:r w:rsidR="008B1EED" w:rsidRPr="0068631A">
        <w:rPr>
          <w:rFonts w:ascii="Times New Roman" w:hAnsi="Times New Roman" w:cs="Times New Roman"/>
          <w:sz w:val="24"/>
          <w:szCs w:val="24"/>
        </w:rPr>
        <w:t>up to</w:t>
      </w:r>
      <w:r w:rsidR="009175E6" w:rsidRPr="0068631A">
        <w:rPr>
          <w:rFonts w:ascii="Times New Roman" w:hAnsi="Times New Roman" w:cs="Times New Roman"/>
          <w:sz w:val="24"/>
          <w:szCs w:val="24"/>
        </w:rPr>
        <w:t xml:space="preserve"> 8 – 24 % </w:t>
      </w:r>
      <w:r w:rsidR="008B1EED" w:rsidRPr="0068631A">
        <w:rPr>
          <w:rFonts w:ascii="Times New Roman" w:hAnsi="Times New Roman" w:cs="Times New Roman"/>
          <w:sz w:val="24"/>
          <w:szCs w:val="24"/>
        </w:rPr>
        <w:t xml:space="preserve">of </w:t>
      </w:r>
      <w:r w:rsidR="009175E6" w:rsidRPr="0068631A">
        <w:rPr>
          <w:rFonts w:ascii="Times New Roman" w:hAnsi="Times New Roman" w:cs="Times New Roman"/>
          <w:sz w:val="24"/>
          <w:szCs w:val="24"/>
        </w:rPr>
        <w:t>cases</w:t>
      </w:r>
      <w:r w:rsidR="008B1EED" w:rsidRPr="0068631A">
        <w:rPr>
          <w:rFonts w:ascii="Times New Roman" w:hAnsi="Times New Roman" w:cs="Times New Roman"/>
          <w:sz w:val="24"/>
          <w:szCs w:val="24"/>
        </w:rPr>
        <w:t>,</w:t>
      </w:r>
      <w:r w:rsidR="009175E6" w:rsidRPr="0068631A">
        <w:rPr>
          <w:rFonts w:ascii="Times New Roman" w:hAnsi="Times New Roman" w:cs="Times New Roman"/>
          <w:sz w:val="24"/>
          <w:szCs w:val="24"/>
        </w:rPr>
        <w:t xml:space="preserve"> and due to their small size, their appearance can be confused with that of a radial scar</w:t>
      </w:r>
      <w:r w:rsidR="00D0649F" w:rsidRPr="0068631A">
        <w:rPr>
          <w:rFonts w:ascii="Times New Roman" w:hAnsi="Times New Roman" w:cs="Times New Roman"/>
          <w:sz w:val="24"/>
          <w:szCs w:val="24"/>
        </w:rPr>
        <w:t>. They may also be seen as asymmetry or architectural distortions</w:t>
      </w:r>
      <w:r w:rsidR="00BA2859" w:rsidRPr="0068631A">
        <w:rPr>
          <w:rFonts w:ascii="Times New Roman" w:hAnsi="Times New Roman" w:cs="Times New Roman"/>
          <w:sz w:val="24"/>
          <w:szCs w:val="24"/>
        </w:rPr>
        <w:t>.</w:t>
      </w:r>
      <w:r w:rsidR="00D0649F" w:rsidRPr="0068631A">
        <w:rPr>
          <w:rFonts w:ascii="Times New Roman" w:hAnsi="Times New Roman" w:cs="Times New Roman"/>
          <w:color w:val="EE0000"/>
          <w:sz w:val="24"/>
          <w:szCs w:val="24"/>
        </w:rPr>
        <w:fldChar w:fldCharType="begin"/>
      </w:r>
      <w:r w:rsidR="00301EFC" w:rsidRPr="0068631A">
        <w:rPr>
          <w:rFonts w:ascii="Times New Roman" w:hAnsi="Times New Roman" w:cs="Times New Roman"/>
          <w:color w:val="EE0000"/>
          <w:sz w:val="24"/>
          <w:szCs w:val="24"/>
        </w:rPr>
        <w:instrText xml:space="preserve"> ADDIN ZOTERO_ITEM CSL_CITATION {"citationID":"1QrgEsAU","properties":{"formattedCitation":"\\super 33\\nosupersub{}","plainCitation":"33","noteIndex":0},"citationItems":[{"id":769,"uris":["http://zotero.org/users/7159872/items/LS7UXH8B"],"itemData":{"id":769,"type":"article-journal","container-title":"European Journal of Radiology","DOI":"10.1016/j.ejrad.2006.08.021","ISSN":"0720-048X, 1872-7727","issue":"1","journalAbbreviation":"European Journal of Radiology","language":"English","note":"publisher: Elsevier\nPMID: 16987629","page":"158-162","source":"www.ejradiology.com","title":"Tubular carcinoma of the breast: Mammographic, sonographic, clinical and pathologic findings","title-short":"Tubular carcinoma of the breast","volume":"61","author":[{"family":"Günhan-Bilgen","given":"Işil"},{"family":"Oktay","given":"Ayşenur"}],"issued":{"date-parts":[["2007",1,1]]}}}],"schema":"https://github.com/citation-style-language/schema/raw/master/csl-citation.json"} </w:instrText>
      </w:r>
      <w:r w:rsidR="00D0649F" w:rsidRPr="0068631A">
        <w:rPr>
          <w:rFonts w:ascii="Times New Roman" w:hAnsi="Times New Roman" w:cs="Times New Roman"/>
          <w:color w:val="EE0000"/>
          <w:sz w:val="24"/>
          <w:szCs w:val="24"/>
        </w:rPr>
        <w:fldChar w:fldCharType="separate"/>
      </w:r>
      <w:r w:rsidR="00301EFC" w:rsidRPr="0068631A">
        <w:rPr>
          <w:rFonts w:ascii="Times New Roman" w:hAnsi="Times New Roman" w:cs="Times New Roman"/>
          <w:sz w:val="24"/>
          <w:vertAlign w:val="superscript"/>
        </w:rPr>
        <w:t>33</w:t>
      </w:r>
      <w:r w:rsidR="00D0649F" w:rsidRPr="0068631A">
        <w:rPr>
          <w:rFonts w:ascii="Times New Roman" w:hAnsi="Times New Roman" w:cs="Times New Roman"/>
          <w:color w:val="EE0000"/>
          <w:sz w:val="24"/>
          <w:szCs w:val="24"/>
        </w:rPr>
        <w:fldChar w:fldCharType="end"/>
      </w:r>
      <w:r w:rsidR="00D56DF1" w:rsidRPr="0068631A">
        <w:rPr>
          <w:rFonts w:ascii="Times New Roman" w:hAnsi="Times New Roman" w:cs="Times New Roman"/>
          <w:sz w:val="24"/>
          <w:szCs w:val="24"/>
        </w:rPr>
        <w:t xml:space="preserve"> </w:t>
      </w:r>
      <w:r w:rsidR="00575683" w:rsidRPr="0068631A">
        <w:rPr>
          <w:rFonts w:ascii="Times New Roman" w:hAnsi="Times New Roman" w:cs="Times New Roman"/>
          <w:sz w:val="24"/>
          <w:szCs w:val="24"/>
        </w:rPr>
        <w:t>US can show hypoechoic masses with ill-defined margins and posterior acoustic shadowing.</w:t>
      </w:r>
      <w:r w:rsidR="00575683"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8Z4Dxekq","properties":{"formattedCitation":"\\super 35\\nosupersub{}","plainCitation":"35","noteIndex":0},"citationItems":[{"id":774,"uris":["http://zotero.org/users/7159872/items/75MLKZTD"],"itemData":{"id":774,"type":"article-journal","abstract":"Choose\nTop of page\nABSTRACT &lt;&lt;\nIntroduction\nMaterials and Methods\nResults\nDiscussion\nReferences\nCITING ARTICLES\n\t\n\nOBJECTIVE. The purpose of this study was to define specific mammographic and sonographic features of tubular carcinoma of the breast.\n\nMATERIALS AND METHODS. Seventeen pathologically confirmed cases of tubular carcinoma were characterized retrospectively by two radiologists. Mammograms and sonograms were available for all patients.\n\nRESULTS. Fifteen of the 17 tubular carcinomas appeared as irregularly shaped masses with spiculated margins on mammography. Sixteen of the 17 masses had central densities. Spicules longer than the diameter of the central lesion were noted in eight (53%) of 15 tubular carcinomas. Eight tubular carcinomas had associated calcifications, with calcifications suspected of being malignant in four cases. On sonography, 15 hypoechoic masses were seen. The margins of the masses on sonography were described as ill-defined in 14 (93%) of the 15 cases. Posterior acoustic shadowing was present in 14 of the 15 cases.\n\nCONCLUSION. Tubular carcinomas are usually seen on mammography as irregularly shaped masses with central densities and spiculated margins, and most tubular carcinomas can be identified on sonography as hypoechoic masses with ill-defined margins and posterior acoustic shadowing. Although the mammographic and sonographic features of tubular carcinoma are not sufficiently specific to differentiate tubular carcinomas from radial scars, sonography can be useful for guiding biopsies and evaluating for multifocal and multicentric disease.","container-title":"American Journal of Roentgenology","DOI":"10.2214/ajr.174.1.1740253","ISSN":"0361-803X","issue":"1","note":"publisher: American Roentgen Ray Society","page":"253-257","source":"ajronline.org (Atypon)","title":"Tubular Carcinoma of the Breast","volume":"174","author":[{"family":"Sheppard","given":"Declan G."},{"family":"Whitman","given":"Gary J."},{"family":"Fornage","given":"Bruno D."},{"family":"Stelling","given":"Carol B."},{"family":"Huynh","given":"Phan T."},{"family":"Sahin","given":"Aysegul A."}],"issued":{"date-parts":[["2000",1]]}}}],"schema":"https://github.com/citation-style-language/schema/raw/master/csl-citation.json"} </w:instrText>
      </w:r>
      <w:r w:rsidR="00575683"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5</w:t>
      </w:r>
      <w:r w:rsidR="00575683" w:rsidRPr="0068631A">
        <w:rPr>
          <w:rFonts w:ascii="Times New Roman" w:hAnsi="Times New Roman" w:cs="Times New Roman"/>
          <w:sz w:val="24"/>
          <w:szCs w:val="24"/>
        </w:rPr>
        <w:fldChar w:fldCharType="end"/>
      </w:r>
      <w:r w:rsidR="00647D46" w:rsidRPr="0068631A">
        <w:rPr>
          <w:rFonts w:ascii="Times New Roman" w:hAnsi="Times New Roman" w:cs="Times New Roman"/>
          <w:sz w:val="24"/>
          <w:szCs w:val="24"/>
        </w:rPr>
        <w:t xml:space="preserve"> While most histological types of breast carcinomas are similarly hard on elastography, tubular carcinomas can show re</w:t>
      </w:r>
      <w:r w:rsidR="00B955AC" w:rsidRPr="0068631A">
        <w:rPr>
          <w:rFonts w:ascii="Times New Roman" w:hAnsi="Times New Roman" w:cs="Times New Roman"/>
          <w:sz w:val="24"/>
          <w:szCs w:val="24"/>
        </w:rPr>
        <w:t>d</w:t>
      </w:r>
      <w:r w:rsidR="00647D46" w:rsidRPr="0068631A">
        <w:rPr>
          <w:rFonts w:ascii="Times New Roman" w:hAnsi="Times New Roman" w:cs="Times New Roman"/>
          <w:sz w:val="24"/>
          <w:szCs w:val="24"/>
        </w:rPr>
        <w:t>u</w:t>
      </w:r>
      <w:r w:rsidR="00B03278" w:rsidRPr="0068631A">
        <w:rPr>
          <w:rFonts w:ascii="Times New Roman" w:hAnsi="Times New Roman" w:cs="Times New Roman"/>
          <w:sz w:val="24"/>
          <w:szCs w:val="24"/>
        </w:rPr>
        <w:t>c</w:t>
      </w:r>
      <w:r w:rsidR="00647D46" w:rsidRPr="0068631A">
        <w:rPr>
          <w:rFonts w:ascii="Times New Roman" w:hAnsi="Times New Roman" w:cs="Times New Roman"/>
          <w:sz w:val="24"/>
          <w:szCs w:val="24"/>
        </w:rPr>
        <w:t>ed stiffness because of their small size.</w:t>
      </w:r>
      <w:r w:rsidR="00647D46" w:rsidRPr="0068631A">
        <w:rPr>
          <w:rFonts w:ascii="Times New Roman" w:hAnsi="Times New Roman" w:cs="Times New Roman"/>
          <w:color w:val="EE0000"/>
          <w:sz w:val="24"/>
          <w:szCs w:val="24"/>
        </w:rPr>
        <w:fldChar w:fldCharType="begin"/>
      </w:r>
      <w:r w:rsidR="00301EFC" w:rsidRPr="0068631A">
        <w:rPr>
          <w:rFonts w:ascii="Times New Roman" w:hAnsi="Times New Roman" w:cs="Times New Roman"/>
          <w:color w:val="EE0000"/>
          <w:sz w:val="24"/>
          <w:szCs w:val="24"/>
        </w:rPr>
        <w:instrText xml:space="preserve"> ADDIN ZOTERO_ITEM CSL_CITATION {"citationID":"QZpWaRIb","properties":{"formattedCitation":"\\super 36\\nosupersub{}","plainCitation":"36","noteIndex":0},"citationItems":[{"id":2326,"uris":["http://zotero.org/users/7159872/items/IAXCS4T6"],"itemData":{"id":2326,"type":"article-journal","abstract":"PURPOSE: To define the shear wave elastography (SWE) characteristics of breast cancer histological types by size in a large cohort.\nMETHODS: Consecutive patients with US visible masses underwent SWE. All those with confirmed invasive breast cancer were included in the study. Histologic type was ascertained from core biopsy and surgical resection specimens. For each type, mean and median values for Emean and Emax were ascertained. Commoner tumour types were further analysed by invasive size. The significance of differences was established using the Chi-square test.\nRESULTS: 1137 tumours constituted the study group. The proportion of tumours with Emean below 50 kPa was higher in tubular cancers (23%) compared to ductal carcinomas of no specific type (DNST) (6%) (p &lt; 0.001). Emax below 80 kPa was seen in 34% of tubular cancers compared to 16% of DNST (p &lt; 0.002). Emean and Emax for lobular, mucinous, papillary and metaplastic cancers were not different from those of DNST. There were no significant differences in Emean or Emax between tumour types once broken down according to invasive size.\nCONCLUSIONS: Most breast cancer histological types have similar SWE characteristics. The exception is tubular cancer which has significantly lower stiffness than other histologic types, accounted for largely by their small size.","container-title":"Breast (Edinburgh, Scotland)","DOI":"10.1016/j.breast.2016.01.009","ISSN":"1532-3080","journalAbbreviation":"Breast","language":"eng","note":"PMID: 27017250","page":"115-118","source":"PubMed","title":"Shear wave elastography of breast cancer: Sensitivity according to histological type in a large cohort","title-short":"Shear wave elastography of breast cancer","volume":"26","author":[{"family":"Evans","given":"Andrew"},{"family":"Sim","given":"Yee Ting"},{"family":"Thomson","given":"Kim"},{"family":"Jordan","given":"Lee"},{"family":"Purdie","given":"Colin"},{"family":"Vinnicombe","given":"Sarah J."}],"issued":{"date-parts":[["2016",4]]}}}],"schema":"https://github.com/citation-style-language/schema/raw/master/csl-citation.json"} </w:instrText>
      </w:r>
      <w:r w:rsidR="00647D46" w:rsidRPr="0068631A">
        <w:rPr>
          <w:rFonts w:ascii="Times New Roman" w:hAnsi="Times New Roman" w:cs="Times New Roman"/>
          <w:color w:val="EE0000"/>
          <w:sz w:val="24"/>
          <w:szCs w:val="24"/>
        </w:rPr>
        <w:fldChar w:fldCharType="separate"/>
      </w:r>
      <w:r w:rsidR="00301EFC" w:rsidRPr="0068631A">
        <w:rPr>
          <w:rFonts w:ascii="Times New Roman" w:hAnsi="Times New Roman" w:cs="Times New Roman"/>
          <w:sz w:val="24"/>
          <w:vertAlign w:val="superscript"/>
        </w:rPr>
        <w:t>36</w:t>
      </w:r>
      <w:r w:rsidR="00647D46" w:rsidRPr="0068631A">
        <w:rPr>
          <w:rFonts w:ascii="Times New Roman" w:hAnsi="Times New Roman" w:cs="Times New Roman"/>
          <w:color w:val="EE0000"/>
          <w:sz w:val="24"/>
          <w:szCs w:val="24"/>
        </w:rPr>
        <w:fldChar w:fldCharType="end"/>
      </w:r>
      <w:r w:rsidR="00575683" w:rsidRPr="0068631A">
        <w:rPr>
          <w:rFonts w:ascii="Times New Roman" w:hAnsi="Times New Roman" w:cs="Times New Roman"/>
          <w:color w:val="EE0000"/>
          <w:sz w:val="24"/>
          <w:szCs w:val="24"/>
        </w:rPr>
        <w:t xml:space="preserve"> </w:t>
      </w:r>
      <w:r w:rsidR="0078430F" w:rsidRPr="0068631A">
        <w:rPr>
          <w:rFonts w:ascii="Times New Roman" w:hAnsi="Times New Roman" w:cs="Times New Roman"/>
          <w:sz w:val="24"/>
          <w:szCs w:val="24"/>
        </w:rPr>
        <w:t>On MRI, they may show high signal intensity and dark internal septations on T2</w:t>
      </w:r>
      <w:r w:rsidR="00BA2859" w:rsidRPr="0068631A">
        <w:rPr>
          <w:rFonts w:ascii="Times New Roman" w:hAnsi="Times New Roman" w:cs="Times New Roman"/>
          <w:sz w:val="24"/>
          <w:szCs w:val="24"/>
        </w:rPr>
        <w:t>WI.</w:t>
      </w:r>
      <w:r w:rsidR="0078430F"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yzQLp0fz","properties":{"formattedCitation":"\\super 37\\nosupersub{}","plainCitation":"37","noteIndex":0},"citationItems":[{"id":945,"uris":["http://zotero.org/users/7159872/items/GUWNTZZ2"],"itemData":{"id":945,"type":"article-journal","abstract":"Objective\nWe retrospectively analyzed the magnetic resonance (MR) imaging features and diffusion-weighted imaging findings of the 12 masses of 10 patients with tubular carcinoma (TC), including mammography and sonography findings.\n\nMaterials and Methods\nMammographic, sonographic and magnetic resonance imaging features in 12 histopathologically confirmed masses diagnosed as TC of the breast within 10 patients were evaluated. Morphologic characteristics, enhancement features, apparent diffusion coefficient (ADC) values were reviewed.\n\nResults\nOn mammography (n=5), TC appeared as high density masses with indistinct, spiculated or obscured margins. Sonographically, TC appeared as a hypoechoic appearance (n=12) with posterior acoustic shadowing in nine. On MR imaging, the margins of ten of twelve masses were irregular. Internal enhancement patterns were heterogeneous in 10 patients. Dynamic enhancement patterns illustrated plateau kinetics (n=8). On the T2-weighted images 4 masses were hypointense, and 8 were hyperintense; hypointense internal septation was found in seven of these. Tubular carcinoma appeared as hyperintense on diffusion-weighted imaging with ADC values of 0.85±0.16×10-3 mm2/s that was lower than the normal parenchyma of 1.25±0.25×10-3 mm2/s.\n\nConclusion\nAccording to our study with a limited number of cases, tubular carcinomas can be described as hyperintense breast carcinomas with or without dark internal septation like appearance on T2-weighted images. Low ADC values from DW imaging can be used to differentiate TC from hyperintense benign breast lesions.","container-title":"European Journal of Breast Health","DOI":"10.5152/ejbh.2017.3543","ISSN":"2587-0831","issue":"1","journalAbbreviation":"Eur J Breast Health","note":"PMID: 29322118\nPMCID: PMC5758062","page":"39-45","source":"PubMed Central","title":"MR Imaging Features of Tubular Carcinoma: Preliminary Experience in Twelve Masses","title-short":"MR Imaging Features of Tubular Carcinoma","volume":"14","author":[{"family":"Yılmaz","given":"Ravza"},{"family":"Bayramoğlu","given":"Zuhal"},{"family":"Emirikçi","given":"Selman"},{"family":"Önder","given":"Semen"},{"family":"Salmaslıoğlu","given":"Artur"},{"family":"Dursun","given":"Memduh"},{"family":"Acunaş","given":"Gülden"},{"family":"Özmen","given":"Vahit"}],"issued":{"date-parts":[["2018",1,1]]}}}],"schema":"https://github.com/citation-style-language/schema/raw/master/csl-citation.json"} </w:instrText>
      </w:r>
      <w:r w:rsidR="0078430F"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7</w:t>
      </w:r>
      <w:r w:rsidR="0078430F" w:rsidRPr="0068631A">
        <w:rPr>
          <w:rFonts w:ascii="Times New Roman" w:hAnsi="Times New Roman" w:cs="Times New Roman"/>
          <w:sz w:val="24"/>
          <w:szCs w:val="24"/>
        </w:rPr>
        <w:fldChar w:fldCharType="end"/>
      </w:r>
      <w:r w:rsidR="0078430F" w:rsidRPr="0068631A">
        <w:rPr>
          <w:rFonts w:ascii="Times New Roman" w:hAnsi="Times New Roman" w:cs="Times New Roman"/>
          <w:sz w:val="24"/>
          <w:szCs w:val="24"/>
        </w:rPr>
        <w:t xml:space="preserve"> Rarely, they may also present as non-mass enhancement</w:t>
      </w:r>
      <w:r w:rsidR="00BA2859" w:rsidRPr="0068631A">
        <w:rPr>
          <w:rFonts w:ascii="Times New Roman" w:hAnsi="Times New Roman" w:cs="Times New Roman"/>
          <w:sz w:val="24"/>
          <w:szCs w:val="24"/>
        </w:rPr>
        <w:t>.</w:t>
      </w:r>
      <w:r w:rsidR="0078430F"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VL3ePqal","properties":{"formattedCitation":"\\super 38\\nosupersub{}","plainCitation":"38","noteIndex":0},"citationItems":[{"id":942,"uris":["http://zotero.org/users/7159872/items/DZ82M2UY"],"itemData":{"id":942,"type":"article-journal","abstract":"A tubular carcinoma is a rare and well-differentiated histological subtype of invasive ductal carcinoma. Its lesion is generally presented as a spiculated, solid mass on mammography, ultrasonography (US), and magnetic resonance imaging (MRI) with posterior acoustic shadowing on US. Here, we describe unusual MRI findings of focal-type clumped non-mass enhancement and type 2 kinetic curve. This tumour should be included as a differential diagnosis with focal-type clumped non-mass enhancement on MRI, because this finding can refer benign lesions like as fibrocystic changes of breast.","container-title":"The Egyptian Journal of Radiology and Nuclear Medicine","DOI":"10.1016/j.ejrnm.2017.11.007","ISSN":"0378-603X","issue":"1","journalAbbreviation":"The Egyptian Journal of Radiology and Nuclear Medicine","language":"en","page":"281-283","source":"ScienceDirect","title":"Unusual presentation of tubular breast carcinoma as non-mass enhancement","volume":"49","author":[{"family":"Aydin","given":"Hale"},{"family":"Guner","given":"Bahar"},{"family":"Esen Bostanci","given":"Isil"},{"family":"Cosar","given":"Zehra Sumru"},{"family":"Kiziltepe","given":"Fatma Tuba"},{"family":"Aribas","given":"Bilgin Kadri"},{"family":"Bozdogan","given":"Nazan"}],"issued":{"date-parts":[["2018",3,1]]}}}],"schema":"https://github.com/citation-style-language/schema/raw/master/csl-citation.json"} </w:instrText>
      </w:r>
      <w:r w:rsidR="0078430F"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8</w:t>
      </w:r>
      <w:r w:rsidR="0078430F" w:rsidRPr="0068631A">
        <w:rPr>
          <w:rFonts w:ascii="Times New Roman" w:hAnsi="Times New Roman" w:cs="Times New Roman"/>
          <w:sz w:val="24"/>
          <w:szCs w:val="24"/>
        </w:rPr>
        <w:fldChar w:fldCharType="end"/>
      </w:r>
      <w:r w:rsidR="00BA2859" w:rsidRPr="0068631A">
        <w:rPr>
          <w:rFonts w:ascii="Times New Roman" w:hAnsi="Times New Roman" w:cs="Times New Roman"/>
          <w:sz w:val="24"/>
          <w:szCs w:val="24"/>
        </w:rPr>
        <w:t xml:space="preserve"> </w:t>
      </w:r>
      <w:r w:rsidR="004665B1" w:rsidRPr="0068631A">
        <w:rPr>
          <w:rFonts w:ascii="Times New Roman" w:hAnsi="Times New Roman" w:cs="Times New Roman"/>
          <w:sz w:val="24"/>
          <w:szCs w:val="24"/>
        </w:rPr>
        <w:t>They can also be associated with concomitant areas of carcinoma in si</w:t>
      </w:r>
      <w:r w:rsidR="006F7123" w:rsidRPr="0068631A">
        <w:rPr>
          <w:rFonts w:ascii="Times New Roman" w:hAnsi="Times New Roman" w:cs="Times New Roman"/>
          <w:sz w:val="24"/>
          <w:szCs w:val="24"/>
        </w:rPr>
        <w:t>tu or intraductal carcinomas. None</w:t>
      </w:r>
      <w:r w:rsidR="004665B1" w:rsidRPr="0068631A">
        <w:rPr>
          <w:rFonts w:ascii="Times New Roman" w:hAnsi="Times New Roman" w:cs="Times New Roman"/>
          <w:sz w:val="24"/>
          <w:szCs w:val="24"/>
        </w:rPr>
        <w:t xml:space="preserve">theless, pure tubular carcinomas are </w:t>
      </w:r>
      <w:r w:rsidR="008B1EED" w:rsidRPr="0068631A">
        <w:rPr>
          <w:rFonts w:ascii="Times New Roman" w:hAnsi="Times New Roman" w:cs="Times New Roman"/>
          <w:sz w:val="24"/>
          <w:szCs w:val="24"/>
        </w:rPr>
        <w:t>well-differentiated</w:t>
      </w:r>
      <w:r w:rsidR="004665B1"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tumors</w:t>
      </w:r>
      <w:r w:rsidR="004665B1" w:rsidRPr="0068631A">
        <w:rPr>
          <w:rFonts w:ascii="Times New Roman" w:hAnsi="Times New Roman" w:cs="Times New Roman"/>
          <w:sz w:val="24"/>
          <w:szCs w:val="24"/>
        </w:rPr>
        <w:t xml:space="preserve"> with a better prognosis than the more common invasive ductal carcinomas.</w:t>
      </w:r>
      <w:r w:rsidR="004665B1"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4apr4HFs","properties":{"formattedCitation":"\\super 33,35\\nosupersub{}","plainCitation":"33,35","noteIndex":0},"citationItems":[{"id":769,"uris":["http://zotero.org/users/7159872/items/LS7UXH8B"],"itemData":{"id":769,"type":"article-journal","container-title":"European Journal of Radiology","DOI":"10.1016/j.ejrad.2006.08.021","ISSN":"0720-048X, 1872-7727","issue":"1","journalAbbreviation":"European Journal of Radiology","language":"English","note":"publisher: Elsevier\nPMID: 16987629","page":"158-162","source":"www.ejradiology.com","title":"Tubular carcinoma of the breast: Mammographic, sonographic, clinical and pathologic findings","title-short":"Tubular carcinoma of the breast","volume":"61","author":[{"family":"Günhan-Bilgen","given":"Işil"},{"family":"Oktay","given":"Ayşenur"}],"issued":{"date-parts":[["2007",1,1]]}}},{"id":774,"uris":["http://zotero.org/users/7159872/items/75MLKZTD"],"itemData":{"id":774,"type":"article-journal","abstract":"Choose\nTop of page\nABSTRACT &lt;&lt;\nIntroduction\nMaterials and Methods\nResults\nDiscussion\nReferences\nCITING ARTICLES\n\t\n\nOBJECTIVE. The purpose of this study was to define specific mammographic and sonographic features of tubular carcinoma of the breast.\n\nMATERIALS AND METHODS. Seventeen pathologically confirmed cases of tubular carcinoma were characterized retrospectively by two radiologists. Mammograms and sonograms were available for all patients.\n\nRESULTS. Fifteen of the 17 tubular carcinomas appeared as irregularly shaped masses with spiculated margins on mammography. Sixteen of the 17 masses had central densities. Spicules longer than the diameter of the central lesion were noted in eight (53%) of 15 tubular carcinomas. Eight tubular carcinomas had associated calcifications, with calcifications suspected of being malignant in four cases. On sonography, 15 hypoechoic masses were seen. The margins of the masses on sonography were described as ill-defined in 14 (93%) of the 15 cases. Posterior acoustic shadowing was present in 14 of the 15 cases.\n\nCONCLUSION. Tubular carcinomas are usually seen on mammography as irregularly shaped masses with central densities and spiculated margins, and most tubular carcinomas can be identified on sonography as hypoechoic masses with ill-defined margins and posterior acoustic shadowing. Although the mammographic and sonographic features of tubular carcinoma are not sufficiently specific to differentiate tubular carcinomas from radial scars, sonography can be useful for guiding biopsies and evaluating for multifocal and multicentric disease.","container-title":"American Journal of Roentgenology","DOI":"10.2214/ajr.174.1.1740253","ISSN":"0361-803X","issue":"1","note":"publisher: American Roentgen Ray Society","page":"253-257","source":"ajronline.org (Atypon)","title":"Tubular Carcinoma of the Breast","volume":"174","author":[{"family":"Sheppard","given":"Declan G."},{"family":"Whitman","given":"Gary J."},{"family":"Fornage","given":"Bruno D."},{"family":"Stelling","given":"Carol B."},{"family":"Huynh","given":"Phan T."},{"family":"Sahin","given":"Aysegul A."}],"issued":{"date-parts":[["2000",1]]}}}],"schema":"https://github.com/citation-style-language/schema/raw/master/csl-citation.json"} </w:instrText>
      </w:r>
      <w:r w:rsidR="004665B1"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3,35</w:t>
      </w:r>
      <w:r w:rsidR="004665B1" w:rsidRPr="0068631A">
        <w:rPr>
          <w:rFonts w:ascii="Times New Roman" w:hAnsi="Times New Roman" w:cs="Times New Roman"/>
          <w:sz w:val="24"/>
          <w:szCs w:val="24"/>
        </w:rPr>
        <w:fldChar w:fldCharType="end"/>
      </w:r>
      <w:r w:rsidR="003D59BC" w:rsidRPr="0068631A">
        <w:rPr>
          <w:rFonts w:ascii="Times New Roman" w:hAnsi="Times New Roman" w:cs="Times New Roman"/>
          <w:sz w:val="24"/>
          <w:szCs w:val="24"/>
        </w:rPr>
        <w:t xml:space="preserve"> They should not be confused with tubular adenomas, which are benign breast masses</w:t>
      </w:r>
      <w:r w:rsidR="00663A67" w:rsidRPr="0068631A">
        <w:rPr>
          <w:rFonts w:ascii="Times New Roman" w:hAnsi="Times New Roman" w:cs="Times New Roman"/>
          <w:sz w:val="24"/>
          <w:szCs w:val="24"/>
        </w:rPr>
        <w:t xml:space="preserve"> pathologically and </w:t>
      </w:r>
      <w:r w:rsidR="008B1EED" w:rsidRPr="0068631A">
        <w:rPr>
          <w:rFonts w:ascii="Times New Roman" w:hAnsi="Times New Roman" w:cs="Times New Roman"/>
          <w:sz w:val="24"/>
          <w:szCs w:val="24"/>
        </w:rPr>
        <w:t>imaging-wise</w:t>
      </w:r>
      <w:r w:rsidR="003D59BC" w:rsidRPr="0068631A">
        <w:rPr>
          <w:rFonts w:ascii="Times New Roman" w:hAnsi="Times New Roman" w:cs="Times New Roman"/>
          <w:sz w:val="24"/>
          <w:szCs w:val="24"/>
        </w:rPr>
        <w:t xml:space="preserve"> resembling fibroadenomas</w:t>
      </w:r>
      <w:r w:rsidR="00663A67" w:rsidRPr="0068631A">
        <w:rPr>
          <w:rFonts w:ascii="Times New Roman" w:hAnsi="Times New Roman" w:cs="Times New Roman"/>
          <w:sz w:val="24"/>
          <w:szCs w:val="24"/>
        </w:rPr>
        <w:t>, with more epithelial and acinar components than the latter. They may show dense, punctate or irregular microcalcifications (due to inspissated secretions) that are tightly packed within the mass.</w:t>
      </w:r>
      <w:r w:rsidR="00663A67"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bP3Gpjqf","properties":{"formattedCitation":"\\super 39\\nosupersub{}","plainCitation":"39","noteIndex":0},"citationItems":[{"id":940,"uris":["http://zotero.org/users/7159872/items/3MD4AFFU"],"itemData":{"id":940,"type":"article-journal","abstract":"Choose\nTop of page\nABSTRACT &lt;&lt;\nIntroduction\nMaterials and Methods\nResults\nDiscussion\nReferences\nCITING ARTICLES\n\t\n\nOBJECTIVE. The purpose of this study is to describe the imaging features of tubular adenomas, which are rare benign breast tumors usually found in women younger than 35 years old.\n\nCONCLUSION. In young women, tubular adenomas can look like noncalcified fibroadenomas on mammography and sonography. In older women, tubular adenomas may resemble malignant masses with microcalcifications. Awareness of these findings may help in assessing concordance between imaging and histologic findings after percutaneous core biopsy of these rare lesions.","container-title":"American Journal of Roentgenology","DOI":"10.2214/ajr.174.3.1740757","ISSN":"0361-803X","issue":"3","note":"publisher: American Roentgen Ray Society","page":"757-761","source":"ajronline.org (Atypon)","title":"Tubular Adenomas of the Breast","volume":"174","author":[{"family":"Soo","given":"Mary Scott"},{"family":"Dash","given":"Nilima"},{"family":"Bentley","given":"Rex"},{"family":"Lee","given":"Lawrence H."},{"family":"Nathan","given":"Girija"}],"issued":{"date-parts":[["2000",3]]}}}],"schema":"https://github.com/citation-style-language/schema/raw/master/csl-citation.json"} </w:instrText>
      </w:r>
      <w:r w:rsidR="00663A67"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39</w:t>
      </w:r>
      <w:r w:rsidR="00663A67" w:rsidRPr="0068631A">
        <w:rPr>
          <w:rFonts w:ascii="Times New Roman" w:hAnsi="Times New Roman" w:cs="Times New Roman"/>
          <w:sz w:val="24"/>
          <w:szCs w:val="24"/>
        </w:rPr>
        <w:fldChar w:fldCharType="end"/>
      </w:r>
    </w:p>
    <w:p w14:paraId="0E6EBC30" w14:textId="433DD4AF" w:rsidR="003E49E6" w:rsidRPr="0068631A" w:rsidRDefault="003E49E6"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Neuroendocrine carcinoma</w:t>
      </w:r>
      <w:r w:rsidR="006F7123" w:rsidRPr="0068631A">
        <w:rPr>
          <w:rFonts w:ascii="Times New Roman" w:hAnsi="Times New Roman" w:cs="Times New Roman"/>
          <w:b/>
          <w:bCs/>
          <w:sz w:val="24"/>
          <w:szCs w:val="24"/>
        </w:rPr>
        <w:t xml:space="preserve"> (NEC)</w:t>
      </w:r>
      <w:r w:rsidRPr="0068631A">
        <w:rPr>
          <w:rFonts w:ascii="Times New Roman" w:hAnsi="Times New Roman" w:cs="Times New Roman"/>
          <w:b/>
          <w:bCs/>
          <w:sz w:val="24"/>
          <w:szCs w:val="24"/>
        </w:rPr>
        <w:t xml:space="preserve"> </w:t>
      </w:r>
    </w:p>
    <w:p w14:paraId="6F60EC04" w14:textId="02D43FD3" w:rsidR="00EF53FB" w:rsidRPr="0068631A" w:rsidRDefault="00EF53FB"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lastRenderedPageBreak/>
        <w:t xml:space="preserve">                    </w:t>
      </w:r>
      <w:r w:rsidR="00ED3E9E" w:rsidRPr="0068631A">
        <w:rPr>
          <w:rFonts w:ascii="Times New Roman" w:hAnsi="Times New Roman" w:cs="Times New Roman"/>
          <w:sz w:val="24"/>
          <w:szCs w:val="24"/>
        </w:rPr>
        <w:t>The</w:t>
      </w:r>
      <w:r w:rsidR="006F7123" w:rsidRPr="0068631A">
        <w:rPr>
          <w:rFonts w:ascii="Times New Roman" w:hAnsi="Times New Roman" w:cs="Times New Roman"/>
          <w:sz w:val="24"/>
          <w:szCs w:val="24"/>
        </w:rPr>
        <w:t>se</w:t>
      </w:r>
      <w:r w:rsidR="00ED3E9E" w:rsidRPr="0068631A">
        <w:rPr>
          <w:rFonts w:ascii="Times New Roman" w:hAnsi="Times New Roman" w:cs="Times New Roman"/>
          <w:sz w:val="24"/>
          <w:szCs w:val="24"/>
        </w:rPr>
        <w:t xml:space="preserve"> </w:t>
      </w:r>
      <w:r w:rsidR="00811D32" w:rsidRPr="0068631A">
        <w:rPr>
          <w:rFonts w:ascii="Times New Roman" w:hAnsi="Times New Roman" w:cs="Times New Roman"/>
          <w:sz w:val="24"/>
          <w:szCs w:val="24"/>
        </w:rPr>
        <w:t xml:space="preserve">are rare malignancies of the breast with an incidence of less than 1 – 5%. They are slowly growing </w:t>
      </w:r>
      <w:r w:rsidR="008B1EED" w:rsidRPr="0068631A">
        <w:rPr>
          <w:rFonts w:ascii="Times New Roman" w:hAnsi="Times New Roman" w:cs="Times New Roman"/>
          <w:sz w:val="24"/>
          <w:szCs w:val="24"/>
        </w:rPr>
        <w:t>tumors</w:t>
      </w:r>
      <w:r w:rsidR="00E564AD" w:rsidRPr="0068631A">
        <w:rPr>
          <w:rFonts w:ascii="Times New Roman" w:hAnsi="Times New Roman" w:cs="Times New Roman"/>
          <w:sz w:val="24"/>
          <w:szCs w:val="24"/>
        </w:rPr>
        <w:t>,</w:t>
      </w:r>
      <w:r w:rsidR="00811D32" w:rsidRPr="0068631A">
        <w:rPr>
          <w:rFonts w:ascii="Times New Roman" w:hAnsi="Times New Roman" w:cs="Times New Roman"/>
          <w:sz w:val="24"/>
          <w:szCs w:val="24"/>
        </w:rPr>
        <w:t xml:space="preserve"> and like their counterparts elsewhere in the body, they can cause ectopic hormone production</w:t>
      </w:r>
      <w:r w:rsidR="00BA2859" w:rsidRPr="0068631A">
        <w:rPr>
          <w:rFonts w:ascii="Times New Roman" w:hAnsi="Times New Roman" w:cs="Times New Roman"/>
          <w:sz w:val="24"/>
          <w:szCs w:val="24"/>
        </w:rPr>
        <w:t>.</w:t>
      </w:r>
      <w:r w:rsidR="005155E1"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4uRVEekB","properties":{"formattedCitation":"\\super 40\\nosupersub{}","plainCitation":"40","noteIndex":0},"citationItems":[{"id":1163,"uris":["http://zotero.org/users/7159872/items/X2YZ2M24"],"itemData":{"id":1163,"type":"article-journal","abstract":"Primary neuroendocrine carcinoma of the breast (NECB) is characterized with heterogeneity, rarity, and poor differentiation, which is probably an underestimated subtype of breast cancer, including small cell NECs and large cell NECs. The diagnostic criteria for NECB have been constantly updated as the disease changes and the understanding increases. According to the latest WHO Classification, primary neuroendocrine neoplasm (NEN) of the breast consists of well-differentiated neuroendocrine tumors (NET), extremely aggressive neuroendocrine carcinomas (NEC) as well as invasive breast cancers of no special type (IBCs-NST) with neuroendocrine differentiation. The accurate diagnosis of NECB remains a challenge for its low incidence, which needs multi-disciplinary methods. For the rarity of the disease, there is a lack of large samples and prospective clinical research. For these invasive tumors, there are no standardized therapeutic guidelines or norms, and the treatment often refers to nonspecific breast cancer. In addition, the prognosis of such patients remains unknown. In 2003, the World Health Organization (WHO) listed NECB as an independent entity for the first time, while few features of NECB were clarified. In this review, it presents the WHO Classification, clinicopathologic characteristics, diagnosis, treatment, and prognosis of these patients. In addition, it summarizes the latest studies on molecular features of NECB, aiming to provide new therapeutic perspectives for the disease.","container-title":"Frontiers in Oncology","DOI":"10.3389/fonc.2022.848485","ISSN":"2234-943X","journalAbbreviation":"Front Oncol","note":"PMID: 35692784\nPMCID: PMC9174548","page":"848485","source":"PubMed Central","title":"Primary Neuroendocrine Tumor of the Breast: Current Understanding and Future Perspectives","title-short":"Primary Neuroendocrine Tumor of the Breast","volume":"12","author":[{"family":"Sun","given":"Hongna"},{"family":"Dai","given":"Shuang"},{"family":"Xu","given":"Junnan"},{"family":"Liu","given":"Linan"},{"family":"Yu","given":"Jiaxing"},{"family":"Sun","given":"Tao"}],"issued":{"date-parts":[["2022",5,25]]}}}],"schema":"https://github.com/citation-style-language/schema/raw/master/csl-citation.json"} </w:instrText>
      </w:r>
      <w:r w:rsidR="005155E1"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0</w:t>
      </w:r>
      <w:r w:rsidR="005155E1" w:rsidRPr="0068631A">
        <w:rPr>
          <w:rFonts w:ascii="Times New Roman" w:hAnsi="Times New Roman" w:cs="Times New Roman"/>
          <w:sz w:val="24"/>
          <w:szCs w:val="24"/>
        </w:rPr>
        <w:fldChar w:fldCharType="end"/>
      </w:r>
      <w:r w:rsidR="005155E1" w:rsidRPr="0068631A">
        <w:rPr>
          <w:rFonts w:ascii="Times New Roman" w:hAnsi="Times New Roman" w:cs="Times New Roman"/>
          <w:sz w:val="24"/>
          <w:szCs w:val="24"/>
        </w:rPr>
        <w:t xml:space="preserve"> They are considered to arise out of de</w:t>
      </w:r>
      <w:r w:rsidR="00E564AD" w:rsidRPr="0068631A">
        <w:rPr>
          <w:rFonts w:ascii="Times New Roman" w:hAnsi="Times New Roman" w:cs="Times New Roman"/>
          <w:sz w:val="24"/>
          <w:szCs w:val="24"/>
        </w:rPr>
        <w:t>-</w:t>
      </w:r>
      <w:r w:rsidR="005155E1" w:rsidRPr="0068631A">
        <w:rPr>
          <w:rFonts w:ascii="Times New Roman" w:hAnsi="Times New Roman" w:cs="Times New Roman"/>
          <w:sz w:val="24"/>
          <w:szCs w:val="24"/>
        </w:rPr>
        <w:t xml:space="preserve">differentiation of pre-existing breast carcinoma </w:t>
      </w:r>
      <w:r w:rsidR="00E564AD" w:rsidRPr="0068631A">
        <w:rPr>
          <w:rFonts w:ascii="Times New Roman" w:hAnsi="Times New Roman" w:cs="Times New Roman"/>
          <w:sz w:val="24"/>
          <w:szCs w:val="24"/>
        </w:rPr>
        <w:t xml:space="preserve">rather </w:t>
      </w:r>
      <w:r w:rsidR="005155E1" w:rsidRPr="0068631A">
        <w:rPr>
          <w:rFonts w:ascii="Times New Roman" w:hAnsi="Times New Roman" w:cs="Times New Roman"/>
          <w:sz w:val="24"/>
          <w:szCs w:val="24"/>
        </w:rPr>
        <w:t xml:space="preserve">than de novo occurrence, due to </w:t>
      </w:r>
      <w:r w:rsidR="00E564AD" w:rsidRPr="0068631A">
        <w:rPr>
          <w:rFonts w:ascii="Times New Roman" w:hAnsi="Times New Roman" w:cs="Times New Roman"/>
          <w:sz w:val="24"/>
          <w:szCs w:val="24"/>
        </w:rPr>
        <w:t xml:space="preserve">the </w:t>
      </w:r>
      <w:r w:rsidR="005155E1" w:rsidRPr="0068631A">
        <w:rPr>
          <w:rFonts w:ascii="Times New Roman" w:hAnsi="Times New Roman" w:cs="Times New Roman"/>
          <w:sz w:val="24"/>
          <w:szCs w:val="24"/>
        </w:rPr>
        <w:t xml:space="preserve">lack of neuroendocrine cells in the breast tissue. Pathologically, </w:t>
      </w:r>
      <w:r w:rsidR="006F7123" w:rsidRPr="0068631A">
        <w:rPr>
          <w:rFonts w:ascii="Times New Roman" w:hAnsi="Times New Roman" w:cs="Times New Roman"/>
          <w:sz w:val="24"/>
          <w:szCs w:val="24"/>
        </w:rPr>
        <w:t>NECs are very cellular</w:t>
      </w:r>
      <w:r w:rsidR="008B1EED" w:rsidRPr="0068631A">
        <w:rPr>
          <w:rFonts w:ascii="Times New Roman" w:hAnsi="Times New Roman" w:cs="Times New Roman"/>
          <w:sz w:val="24"/>
          <w:szCs w:val="24"/>
        </w:rPr>
        <w:t>,</w:t>
      </w:r>
      <w:r w:rsidR="006F7123" w:rsidRPr="0068631A">
        <w:rPr>
          <w:rFonts w:ascii="Times New Roman" w:hAnsi="Times New Roman" w:cs="Times New Roman"/>
          <w:sz w:val="24"/>
          <w:szCs w:val="24"/>
        </w:rPr>
        <w:t xml:space="preserve"> showing</w:t>
      </w:r>
      <w:r w:rsidR="005155E1" w:rsidRPr="0068631A">
        <w:rPr>
          <w:rFonts w:ascii="Times New Roman" w:hAnsi="Times New Roman" w:cs="Times New Roman"/>
          <w:sz w:val="24"/>
          <w:szCs w:val="24"/>
        </w:rPr>
        <w:t xml:space="preserve"> solid nests or trabeculae of malignant cells with rosette formation or palisading. Immunohistochemical (IHC) testing for neuroendocrine markers such as </w:t>
      </w:r>
      <w:r w:rsidR="008B1EED" w:rsidRPr="0068631A">
        <w:rPr>
          <w:rFonts w:ascii="Times New Roman" w:hAnsi="Times New Roman" w:cs="Times New Roman"/>
          <w:sz w:val="24"/>
          <w:szCs w:val="24"/>
        </w:rPr>
        <w:t>chromogranin</w:t>
      </w:r>
      <w:r w:rsidR="006347DD" w:rsidRPr="0068631A">
        <w:rPr>
          <w:rFonts w:ascii="Times New Roman" w:hAnsi="Times New Roman" w:cs="Times New Roman"/>
          <w:sz w:val="24"/>
          <w:szCs w:val="24"/>
        </w:rPr>
        <w:t xml:space="preserve"> A</w:t>
      </w:r>
      <w:r w:rsidR="005155E1"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synaptophysin</w:t>
      </w:r>
      <w:r w:rsidR="006F7123"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neuron</w:t>
      </w:r>
      <w:r w:rsidR="00E564AD" w:rsidRPr="0068631A">
        <w:rPr>
          <w:rFonts w:ascii="Times New Roman" w:hAnsi="Times New Roman" w:cs="Times New Roman"/>
          <w:sz w:val="24"/>
          <w:szCs w:val="24"/>
        </w:rPr>
        <w:t>-specific Enolase, or CD</w:t>
      </w:r>
      <w:r w:rsidR="005155E1" w:rsidRPr="0068631A">
        <w:rPr>
          <w:rFonts w:ascii="Times New Roman" w:hAnsi="Times New Roman" w:cs="Times New Roman"/>
          <w:sz w:val="24"/>
          <w:szCs w:val="24"/>
        </w:rPr>
        <w:t xml:space="preserve">56 </w:t>
      </w:r>
      <w:r w:rsidR="00BC09E5" w:rsidRPr="0068631A">
        <w:rPr>
          <w:rFonts w:ascii="Times New Roman" w:hAnsi="Times New Roman" w:cs="Times New Roman"/>
          <w:sz w:val="24"/>
          <w:szCs w:val="24"/>
        </w:rPr>
        <w:t xml:space="preserve">can confirm the </w:t>
      </w:r>
      <w:r w:rsidR="005155E1" w:rsidRPr="0068631A">
        <w:rPr>
          <w:rFonts w:ascii="Times New Roman" w:hAnsi="Times New Roman" w:cs="Times New Roman"/>
          <w:sz w:val="24"/>
          <w:szCs w:val="24"/>
        </w:rPr>
        <w:t>diagnosis.</w:t>
      </w:r>
      <w:r w:rsidR="0087290B"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oBJ3L6sM","properties":{"formattedCitation":"\\super 40\\nosupersub{}","plainCitation":"40","noteIndex":0},"citationItems":[{"id":1163,"uris":["http://zotero.org/users/7159872/items/X2YZ2M24"],"itemData":{"id":1163,"type":"article-journal","abstract":"Primary neuroendocrine carcinoma of the breast (NECB) is characterized with heterogeneity, rarity, and poor differentiation, which is probably an underestimated subtype of breast cancer, including small cell NECs and large cell NECs. The diagnostic criteria for NECB have been constantly updated as the disease changes and the understanding increases. According to the latest WHO Classification, primary neuroendocrine neoplasm (NEN) of the breast consists of well-differentiated neuroendocrine tumors (NET), extremely aggressive neuroendocrine carcinomas (NEC) as well as invasive breast cancers of no special type (IBCs-NST) with neuroendocrine differentiation. The accurate diagnosis of NECB remains a challenge for its low incidence, which needs multi-disciplinary methods. For the rarity of the disease, there is a lack of large samples and prospective clinical research. For these invasive tumors, there are no standardized therapeutic guidelines or norms, and the treatment often refers to nonspecific breast cancer. In addition, the prognosis of such patients remains unknown. In 2003, the World Health Organization (WHO) listed NECB as an independent entity for the first time, while few features of NECB were clarified. In this review, it presents the WHO Classification, clinicopathologic characteristics, diagnosis, treatment, and prognosis of these patients. In addition, it summarizes the latest studies on molecular features of NECB, aiming to provide new therapeutic perspectives for the disease.","container-title":"Frontiers in Oncology","DOI":"10.3389/fonc.2022.848485","ISSN":"2234-943X","journalAbbreviation":"Front Oncol","note":"PMID: 35692784\nPMCID: PMC9174548","page":"848485","source":"PubMed Central","title":"Primary Neuroendocrine Tumor of the Breast: Current Understanding and Future Perspectives","title-short":"Primary Neuroendocrine Tumor of the Breast","volume":"12","author":[{"family":"Sun","given":"Hongna"},{"family":"Dai","given":"Shuang"},{"family":"Xu","given":"Junnan"},{"family":"Liu","given":"Linan"},{"family":"Yu","given":"Jiaxing"},{"family":"Sun","given":"Tao"}],"issued":{"date-parts":[["2022",5,25]]}}}],"schema":"https://github.com/citation-style-language/schema/raw/master/csl-citation.json"} </w:instrText>
      </w:r>
      <w:r w:rsidR="0087290B"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0</w:t>
      </w:r>
      <w:r w:rsidR="0087290B" w:rsidRPr="0068631A">
        <w:rPr>
          <w:rFonts w:ascii="Times New Roman" w:hAnsi="Times New Roman" w:cs="Times New Roman"/>
          <w:sz w:val="24"/>
          <w:szCs w:val="24"/>
        </w:rPr>
        <w:fldChar w:fldCharType="end"/>
      </w:r>
      <w:r w:rsidR="005155E1" w:rsidRPr="0068631A">
        <w:rPr>
          <w:rFonts w:ascii="Times New Roman" w:hAnsi="Times New Roman" w:cs="Times New Roman"/>
          <w:sz w:val="24"/>
          <w:szCs w:val="24"/>
        </w:rPr>
        <w:t xml:space="preserve"> </w:t>
      </w:r>
      <w:r w:rsidR="00811D32" w:rsidRPr="0068631A">
        <w:rPr>
          <w:rFonts w:ascii="Times New Roman" w:hAnsi="Times New Roman" w:cs="Times New Roman"/>
          <w:sz w:val="24"/>
          <w:szCs w:val="24"/>
        </w:rPr>
        <w:t xml:space="preserve"> </w:t>
      </w:r>
      <w:r w:rsidR="00ED3E9E" w:rsidRPr="0068631A">
        <w:rPr>
          <w:rFonts w:ascii="Times New Roman" w:hAnsi="Times New Roman" w:cs="Times New Roman"/>
          <w:sz w:val="24"/>
          <w:szCs w:val="24"/>
        </w:rPr>
        <w:t xml:space="preserve">While only a handful of cases with imaging appearances have been reported in </w:t>
      </w:r>
      <w:r w:rsidR="008B1EED" w:rsidRPr="0068631A">
        <w:rPr>
          <w:rFonts w:ascii="Times New Roman" w:hAnsi="Times New Roman" w:cs="Times New Roman"/>
          <w:sz w:val="24"/>
          <w:szCs w:val="24"/>
        </w:rPr>
        <w:t xml:space="preserve">the </w:t>
      </w:r>
      <w:r w:rsidR="00ED3E9E" w:rsidRPr="0068631A">
        <w:rPr>
          <w:rFonts w:ascii="Times New Roman" w:hAnsi="Times New Roman" w:cs="Times New Roman"/>
          <w:sz w:val="24"/>
          <w:szCs w:val="24"/>
        </w:rPr>
        <w:t>literature, t</w:t>
      </w:r>
      <w:r w:rsidR="00811D32" w:rsidRPr="0068631A">
        <w:rPr>
          <w:rFonts w:ascii="Times New Roman" w:hAnsi="Times New Roman" w:cs="Times New Roman"/>
          <w:sz w:val="24"/>
          <w:szCs w:val="24"/>
        </w:rPr>
        <w:t xml:space="preserve">heir imaging appearance is non-specific, and </w:t>
      </w:r>
      <w:r w:rsidR="00ED3E9E" w:rsidRPr="0068631A">
        <w:rPr>
          <w:rFonts w:ascii="Times New Roman" w:hAnsi="Times New Roman" w:cs="Times New Roman"/>
          <w:sz w:val="24"/>
          <w:szCs w:val="24"/>
        </w:rPr>
        <w:t xml:space="preserve">they </w:t>
      </w:r>
      <w:r w:rsidR="00811D32" w:rsidRPr="0068631A">
        <w:rPr>
          <w:rFonts w:ascii="Times New Roman" w:hAnsi="Times New Roman" w:cs="Times New Roman"/>
          <w:sz w:val="24"/>
          <w:szCs w:val="24"/>
        </w:rPr>
        <w:t xml:space="preserve">have been described as high-density irregular masses with lobulated or spiculated </w:t>
      </w:r>
      <w:r w:rsidR="0065475A" w:rsidRPr="0068631A">
        <w:rPr>
          <w:rFonts w:ascii="Times New Roman" w:hAnsi="Times New Roman" w:cs="Times New Roman"/>
          <w:sz w:val="24"/>
          <w:szCs w:val="24"/>
        </w:rPr>
        <w:t>margins</w:t>
      </w:r>
      <w:r w:rsidR="00B955AC" w:rsidRPr="0068631A">
        <w:rPr>
          <w:rFonts w:ascii="Times New Roman" w:hAnsi="Times New Roman" w:cs="Times New Roman"/>
          <w:sz w:val="24"/>
          <w:szCs w:val="24"/>
        </w:rPr>
        <w:t xml:space="preserve"> (Figure 9)</w:t>
      </w:r>
      <w:r w:rsidR="00647D46" w:rsidRPr="0068631A">
        <w:rPr>
          <w:rFonts w:ascii="Times New Roman" w:hAnsi="Times New Roman" w:cs="Times New Roman"/>
          <w:sz w:val="24"/>
          <w:szCs w:val="24"/>
        </w:rPr>
        <w:t>.</w:t>
      </w:r>
      <w:r w:rsidR="00811D32"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However</w:t>
      </w:r>
      <w:r w:rsidR="00811D32"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 xml:space="preserve">calcifications </w:t>
      </w:r>
      <w:r w:rsidR="00811D32" w:rsidRPr="0068631A">
        <w:rPr>
          <w:rFonts w:ascii="Times New Roman" w:hAnsi="Times New Roman" w:cs="Times New Roman"/>
          <w:sz w:val="24"/>
          <w:szCs w:val="24"/>
        </w:rPr>
        <w:t xml:space="preserve">are uncommon. </w:t>
      </w:r>
      <w:r w:rsidR="00ED3E9E" w:rsidRPr="0068631A">
        <w:rPr>
          <w:rFonts w:ascii="Times New Roman" w:hAnsi="Times New Roman" w:cs="Times New Roman"/>
          <w:sz w:val="24"/>
          <w:szCs w:val="24"/>
        </w:rPr>
        <w:t xml:space="preserve">Like other neuroendocrine </w:t>
      </w:r>
      <w:r w:rsidR="008B1EED" w:rsidRPr="0068631A">
        <w:rPr>
          <w:rFonts w:ascii="Times New Roman" w:hAnsi="Times New Roman" w:cs="Times New Roman"/>
          <w:sz w:val="24"/>
          <w:szCs w:val="24"/>
        </w:rPr>
        <w:t>tumors</w:t>
      </w:r>
      <w:r w:rsidR="00ED3E9E" w:rsidRPr="0068631A">
        <w:rPr>
          <w:rFonts w:ascii="Times New Roman" w:hAnsi="Times New Roman" w:cs="Times New Roman"/>
          <w:sz w:val="24"/>
          <w:szCs w:val="24"/>
        </w:rPr>
        <w:t xml:space="preserve">, they can also show early </w:t>
      </w:r>
      <w:r w:rsidR="006F7123" w:rsidRPr="0068631A">
        <w:rPr>
          <w:rFonts w:ascii="Times New Roman" w:hAnsi="Times New Roman" w:cs="Times New Roman"/>
          <w:sz w:val="24"/>
          <w:szCs w:val="24"/>
        </w:rPr>
        <w:t xml:space="preserve">and intense enhancement on MRI, and </w:t>
      </w:r>
      <w:r w:rsidR="00BC09E5" w:rsidRPr="0068631A">
        <w:rPr>
          <w:rFonts w:ascii="Times New Roman" w:hAnsi="Times New Roman" w:cs="Times New Roman"/>
          <w:sz w:val="24"/>
          <w:szCs w:val="24"/>
        </w:rPr>
        <w:t xml:space="preserve">can reach large sizes </w:t>
      </w:r>
      <w:r w:rsidR="006F7123" w:rsidRPr="0068631A">
        <w:rPr>
          <w:rFonts w:ascii="Times New Roman" w:hAnsi="Times New Roman" w:cs="Times New Roman"/>
          <w:sz w:val="24"/>
          <w:szCs w:val="24"/>
        </w:rPr>
        <w:t>as compared to</w:t>
      </w:r>
      <w:r w:rsidR="00BC09E5" w:rsidRPr="0068631A">
        <w:rPr>
          <w:rFonts w:ascii="Times New Roman" w:hAnsi="Times New Roman" w:cs="Times New Roman"/>
          <w:sz w:val="24"/>
          <w:szCs w:val="24"/>
        </w:rPr>
        <w:t xml:space="preserve"> invasive carcinomas. </w:t>
      </w:r>
      <w:r w:rsidR="00ED3E9E" w:rsidRPr="0068631A">
        <w:rPr>
          <w:rFonts w:ascii="Times New Roman" w:hAnsi="Times New Roman" w:cs="Times New Roman"/>
          <w:sz w:val="24"/>
          <w:szCs w:val="24"/>
        </w:rPr>
        <w:t>As they are very rare</w:t>
      </w:r>
      <w:r w:rsidR="00BA539D" w:rsidRPr="0068631A">
        <w:rPr>
          <w:rFonts w:ascii="Times New Roman" w:hAnsi="Times New Roman" w:cs="Times New Roman"/>
          <w:sz w:val="24"/>
          <w:szCs w:val="24"/>
        </w:rPr>
        <w:t xml:space="preserve"> in the breast</w:t>
      </w:r>
      <w:r w:rsidR="00ED3E9E" w:rsidRPr="0068631A">
        <w:rPr>
          <w:rFonts w:ascii="Times New Roman" w:hAnsi="Times New Roman" w:cs="Times New Roman"/>
          <w:sz w:val="24"/>
          <w:szCs w:val="24"/>
        </w:rPr>
        <w:t xml:space="preserve">, a CT or PET CT imaging </w:t>
      </w:r>
      <w:r w:rsidR="00AE4C8C" w:rsidRPr="0068631A">
        <w:rPr>
          <w:rFonts w:ascii="Times New Roman" w:hAnsi="Times New Roman" w:cs="Times New Roman"/>
          <w:sz w:val="24"/>
          <w:szCs w:val="24"/>
        </w:rPr>
        <w:t>is</w:t>
      </w:r>
      <w:r w:rsidR="00ED3E9E" w:rsidRPr="0068631A">
        <w:rPr>
          <w:rFonts w:ascii="Times New Roman" w:hAnsi="Times New Roman" w:cs="Times New Roman"/>
          <w:sz w:val="24"/>
          <w:szCs w:val="24"/>
        </w:rPr>
        <w:t xml:space="preserve"> needed to exclude other sites of primary malignancy.</w:t>
      </w:r>
      <w:r w:rsidR="00ED3E9E"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dwTfOJ84","properties":{"formattedCitation":"\\super 40,41\\nosupersub{}","plainCitation":"40,41","noteIndex":0},"citationItems":[{"id":1163,"uris":["http://zotero.org/users/7159872/items/X2YZ2M24"],"itemData":{"id":1163,"type":"article-journal","abstract":"Primary neuroendocrine carcinoma of the breast (NECB) is characterized with heterogeneity, rarity, and poor differentiation, which is probably an underestimated subtype of breast cancer, including small cell NECs and large cell NECs. The diagnostic criteria for NECB have been constantly updated as the disease changes and the understanding increases. According to the latest WHO Classification, primary neuroendocrine neoplasm (NEN) of the breast consists of well-differentiated neuroendocrine tumors (NET), extremely aggressive neuroendocrine carcinomas (NEC) as well as invasive breast cancers of no special type (IBCs-NST) with neuroendocrine differentiation. The accurate diagnosis of NECB remains a challenge for its low incidence, which needs multi-disciplinary methods. For the rarity of the disease, there is a lack of large samples and prospective clinical research. For these invasive tumors, there are no standardized therapeutic guidelines or norms, and the treatment often refers to nonspecific breast cancer. In addition, the prognosis of such patients remains unknown. In 2003, the World Health Organization (WHO) listed NECB as an independent entity for the first time, while few features of NECB were clarified. In this review, it presents the WHO Classification, clinicopathologic characteristics, diagnosis, treatment, and prognosis of these patients. In addition, it summarizes the latest studies on molecular features of NECB, aiming to provide new therapeutic perspectives for the disease.","container-title":"Frontiers in Oncology","DOI":"10.3389/fonc.2022.848485","ISSN":"2234-943X","journalAbbreviation":"Front Oncol","note":"PMID: 35692784\nPMCID: PMC9174548","page":"848485","source":"PubMed Central","title":"Primary Neuroendocrine Tumor of the Breast: Current Understanding and Future Perspectives","title-short":"Primary Neuroendocrine Tumor of the Breast","volume":"12","author":[{"family":"Sun","given":"Hongna"},{"family":"Dai","given":"Shuang"},{"family":"Xu","given":"Junnan"},{"family":"Liu","given":"Linan"},{"family":"Yu","given":"Jiaxing"},{"family":"Sun","given":"Tao"}],"issued":{"date-parts":[["2022",5,25]]}}},{"id":776,"uris":["http://zotero.org/users/7159872/items/HNUCBA3I"],"itemData":{"id":776,"type":"article-journal","abstract":"Breast carcinoma with neuroendocrine differentiation, also known as neuroendocrine breast carcinoma (NEBC), includes a heterogeneous group of rare tumors, which account for 2–5% of all invasive breast carcinomas. Because of their low incidence, most of the current limited knowledge of these tumors derives from anecdotal case reports or small retrospective series. The diagnosis of NEBC is based on the presence of morphological features similar to gastrointestinal and lung NETs and neuroendocrine markers. NEBCs are usually hormone receptors positive and HER2 negative, but despite this luminal phenotype, most recent studies suggested that NEBC could be associated with worse prognosis compared to invasive breast cancer without neuroendocrine differentiation. Due to its rarity and lack of randomized data, there is little evidence to guide the choice of treatment, so NEBC is currently treated as any invasive breast carcinoma not-otherwise specified. Recently, attempts to molecularly characterize NEBC have been made, in order to provide new targets for a more personalized treatment of this uncommon entity.","container-title":"Medical Oncology (Northwood, London, England)","DOI":"10.1007/s12032-020-01396-4","ISSN":"1357-0560","issue":"8","journalAbbreviation":"Med Oncol","note":"PMID: 32712767\nPMCID: PMC7382662","page":"70","source":"PubMed Central","title":"Neuroendocrine breast carcinoma: a rare but challenging entity","title-short":"Neuroendocrine breast carcinoma","volume":"37","author":[{"family":"Trevisi","given":"Elena"},{"family":"La Salvia","given":"Anna"},{"family":"Daniele","given":"Lorenzo"},{"family":"Brizzi","given":"Maria Pia"},{"family":"De Rosa","given":"Giovanni"},{"family":"Scagliotti","given":"Giorgio V."},{"family":"Di Maio","given":"Massimo"}],"issued":{"date-parts":[["2020"]]}},"label":"page"}],"schema":"https://github.com/citation-style-language/schema/raw/master/csl-citation.json"} </w:instrText>
      </w:r>
      <w:r w:rsidR="00ED3E9E"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0,41</w:t>
      </w:r>
      <w:r w:rsidR="00ED3E9E" w:rsidRPr="0068631A">
        <w:rPr>
          <w:rFonts w:ascii="Times New Roman" w:hAnsi="Times New Roman" w:cs="Times New Roman"/>
          <w:sz w:val="24"/>
          <w:szCs w:val="24"/>
        </w:rPr>
        <w:fldChar w:fldCharType="end"/>
      </w:r>
    </w:p>
    <w:p w14:paraId="552870F9" w14:textId="1AA6A623" w:rsidR="003E49E6" w:rsidRPr="0068631A" w:rsidRDefault="0053156B"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Haemangioendothelioma and angiosarcoma</w:t>
      </w:r>
    </w:p>
    <w:p w14:paraId="4FB2A7EA" w14:textId="1872A446" w:rsidR="00ED3E9E" w:rsidRPr="0068631A" w:rsidRDefault="00ED3E9E"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0053156B" w:rsidRPr="0068631A">
        <w:rPr>
          <w:rFonts w:ascii="Times New Roman" w:hAnsi="Times New Roman" w:cs="Times New Roman"/>
          <w:sz w:val="24"/>
          <w:szCs w:val="24"/>
        </w:rPr>
        <w:t xml:space="preserve">Less than 1 percent of breast malignancies are sarcomas. One of them includes angiosarcoma, which is usually </w:t>
      </w:r>
      <w:r w:rsidR="008B1EED" w:rsidRPr="0068631A">
        <w:rPr>
          <w:rFonts w:ascii="Times New Roman" w:hAnsi="Times New Roman" w:cs="Times New Roman"/>
          <w:sz w:val="24"/>
          <w:szCs w:val="24"/>
        </w:rPr>
        <w:t>observed</w:t>
      </w:r>
      <w:r w:rsidR="0053156B" w:rsidRPr="0068631A">
        <w:rPr>
          <w:rFonts w:ascii="Times New Roman" w:hAnsi="Times New Roman" w:cs="Times New Roman"/>
          <w:sz w:val="24"/>
          <w:szCs w:val="24"/>
        </w:rPr>
        <w:t xml:space="preserve"> in patients </w:t>
      </w:r>
      <w:r w:rsidR="008B1EED" w:rsidRPr="0068631A">
        <w:rPr>
          <w:rFonts w:ascii="Times New Roman" w:hAnsi="Times New Roman" w:cs="Times New Roman"/>
          <w:sz w:val="24"/>
          <w:szCs w:val="24"/>
        </w:rPr>
        <w:t>post-radiation</w:t>
      </w:r>
      <w:r w:rsidR="0053156B" w:rsidRPr="0068631A">
        <w:rPr>
          <w:rFonts w:ascii="Times New Roman" w:hAnsi="Times New Roman" w:cs="Times New Roman"/>
          <w:sz w:val="24"/>
          <w:szCs w:val="24"/>
        </w:rPr>
        <w:t xml:space="preserve"> therapy or </w:t>
      </w:r>
      <w:r w:rsidR="008B1EED" w:rsidRPr="0068631A">
        <w:rPr>
          <w:rFonts w:ascii="Times New Roman" w:hAnsi="Times New Roman" w:cs="Times New Roman"/>
          <w:sz w:val="24"/>
          <w:szCs w:val="24"/>
        </w:rPr>
        <w:t xml:space="preserve">with </w:t>
      </w:r>
      <w:r w:rsidR="0053156B" w:rsidRPr="0068631A">
        <w:rPr>
          <w:rFonts w:ascii="Times New Roman" w:hAnsi="Times New Roman" w:cs="Times New Roman"/>
          <w:sz w:val="24"/>
          <w:szCs w:val="24"/>
        </w:rPr>
        <w:t>chronic lymphedema. They are aggressive lesions and may present with synchronous distant metastases, particularly in younger patients</w:t>
      </w:r>
      <w:r w:rsidR="00BA2859" w:rsidRPr="0068631A">
        <w:rPr>
          <w:rFonts w:ascii="Times New Roman" w:hAnsi="Times New Roman" w:cs="Times New Roman"/>
          <w:sz w:val="24"/>
          <w:szCs w:val="24"/>
        </w:rPr>
        <w:t>.</w:t>
      </w:r>
      <w:r w:rsidR="0053156B"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h05YgR0Q","properties":{"formattedCitation":"\\super 42\\nosupersub{}","plainCitation":"42","noteIndex":0},"citationItems":[{"id":781,"uris":["http://zotero.org/users/7159872/items/SLL3IGZB"],"itemData":{"id":781,"type":"article-journal","abstract":"BACKGROUND Angiosarcoma of the breast is a rare entity. The objectives of this study were to evaluate prognostic factors and determine outcomes in a large contemporary series of patients. METHODS Clinical and pathologic factors were analyzed in all patients with angiosarcoma of the breast treated between 1990 and 2003. Overall survival (OS) and disease-free survival (DFS) were estimated using the methods of Kaplan and Meier. Multivariate analyses were performed to evaluate prognostic factors. RESULTS Fifty-five women with angiosarcoma of the breast were identified. The median age was 49.1 years, and the median follow-up time was 3.7 years. The median OS and DFS were 2.96 years and 2.26 years, respectively. For the 32 patients with primary angiosarcoma of the breast 5-year OS was 59%. Twenty-three (42%) patients had received prior radiation therapy for the treatment of breast cancer. These patients with radiation therapy-associated angiosarcoma were on average 30 years older and less likely to present with distant metastatic disease than patients presenting with radiation-naive angiosarcoma of the breast. Although radiation-naive patients appeared to have had better early DFS and OS, the Kaplan–Meier curves were not statistically different between patients with radiation therapy-associated disease and radiation therapy-naive patients. On multivariate analysis, tumor recurrence (P = 0.006) was the only significant adverse prognostic factor noted for OS. CONCLUSIONS In this series of 55 patients with angiosarcoma of the breast, radiation therapy-naive angiosarcomas occurred in younger patients, but they behaved similarly to radiation therapy-associated angiosarcomas. Cancer 2005. © 2005 American Cancer Society.","container-title":"Cancer","DOI":"10.1002/cncr.21531","ISSN":"1097-0142","issue":"12","language":"en","note":"_eprint: https://onlinelibrary.wiley.com/doi/pdf/10.1002/cncr.21531","page":"2682-2688","source":"Wiley Online Library","title":"Angiosarcoma of the breast","volume":"104","author":[{"family":"Vorburger","given":"Stephan A."},{"family":"Xing","given":"Yan"},{"family":"Hunt","given":"Kelly K."},{"family":"Lakin","given":"Gregory E."},{"family":"Benjamin","given":"Robert S."},{"family":"Feig","given":"Barry W."},{"family":"Pisters","given":"Peter W. T."},{"family":"Ballo","given":"Matthew T."},{"family":"Chen","given":"Lei"},{"family":"Trent III","given":"Jonathan"},{"family":"Burgess","given":"Michael"},{"family":"Patel","given":"Shreyaskumar"},{"family":"Pollock","given":"Raphael E."},{"family":"Cormier","given":"Janice N."}],"issued":{"date-parts":[["2005"]]}}}],"schema":"https://github.com/citation-style-language/schema/raw/master/csl-citation.json"} </w:instrText>
      </w:r>
      <w:r w:rsidR="0053156B"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2</w:t>
      </w:r>
      <w:r w:rsidR="0053156B" w:rsidRPr="0068631A">
        <w:rPr>
          <w:rFonts w:ascii="Times New Roman" w:hAnsi="Times New Roman" w:cs="Times New Roman"/>
          <w:sz w:val="24"/>
          <w:szCs w:val="24"/>
        </w:rPr>
        <w:fldChar w:fldCharType="end"/>
      </w:r>
      <w:r w:rsidR="00BA2859" w:rsidRPr="0068631A">
        <w:rPr>
          <w:rFonts w:ascii="Times New Roman" w:hAnsi="Times New Roman" w:cs="Times New Roman"/>
          <w:sz w:val="24"/>
          <w:szCs w:val="24"/>
        </w:rPr>
        <w:t xml:space="preserve"> </w:t>
      </w:r>
      <w:r w:rsidR="00AE4C8C" w:rsidRPr="0068631A">
        <w:rPr>
          <w:rFonts w:ascii="Times New Roman" w:hAnsi="Times New Roman" w:cs="Times New Roman"/>
          <w:sz w:val="24"/>
          <w:szCs w:val="24"/>
        </w:rPr>
        <w:t xml:space="preserve">Haemangioendothelioma is also a malignancy of vascular epithelial origin, but with borderline malignant potential. It can be associated with </w:t>
      </w:r>
      <w:r w:rsidR="008B1EED" w:rsidRPr="0068631A">
        <w:rPr>
          <w:rFonts w:ascii="Times New Roman" w:hAnsi="Times New Roman" w:cs="Times New Roman"/>
          <w:sz w:val="24"/>
          <w:szCs w:val="24"/>
        </w:rPr>
        <w:t>Kasabach-Meritt</w:t>
      </w:r>
      <w:r w:rsidR="00AE4C8C" w:rsidRPr="0068631A">
        <w:rPr>
          <w:rFonts w:ascii="Times New Roman" w:hAnsi="Times New Roman" w:cs="Times New Roman"/>
          <w:sz w:val="24"/>
          <w:szCs w:val="24"/>
        </w:rPr>
        <w:t xml:space="preserve"> syndrome</w:t>
      </w:r>
      <w:r w:rsidR="008B1EED" w:rsidRPr="0068631A">
        <w:rPr>
          <w:rFonts w:ascii="Times New Roman" w:hAnsi="Times New Roman" w:cs="Times New Roman"/>
          <w:sz w:val="24"/>
          <w:szCs w:val="24"/>
        </w:rPr>
        <w:t>,</w:t>
      </w:r>
      <w:r w:rsidR="00AE4C8C" w:rsidRPr="0068631A">
        <w:rPr>
          <w:rFonts w:ascii="Times New Roman" w:hAnsi="Times New Roman" w:cs="Times New Roman"/>
          <w:sz w:val="24"/>
          <w:szCs w:val="24"/>
        </w:rPr>
        <w:t xml:space="preserve"> where it commonly occurs in the retroperitoneum or extremity. Very few reports of breast hemangioendotheliomas are available in </w:t>
      </w:r>
      <w:r w:rsidR="008B1EED" w:rsidRPr="0068631A">
        <w:rPr>
          <w:rFonts w:ascii="Times New Roman" w:hAnsi="Times New Roman" w:cs="Times New Roman"/>
          <w:sz w:val="24"/>
          <w:szCs w:val="24"/>
        </w:rPr>
        <w:t xml:space="preserve">the </w:t>
      </w:r>
      <w:r w:rsidR="00AE4C8C" w:rsidRPr="0068631A">
        <w:rPr>
          <w:rFonts w:ascii="Times New Roman" w:hAnsi="Times New Roman" w:cs="Times New Roman"/>
          <w:sz w:val="24"/>
          <w:szCs w:val="24"/>
        </w:rPr>
        <w:t>literature.</w:t>
      </w:r>
      <w:r w:rsidR="00AE4C8C"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NutOpu86","properties":{"formattedCitation":"\\super 43,44\\nosupersub{}","plainCitation":"43,44","noteIndex":0},"citationItems":[{"id":785,"uris":["http://zotero.org/users/7159872/items/PDRMZ6ZZ"],"itemData":{"id":785,"type":"article-journal","abstract":"Epithelioid Hemangioendothelioma (EHE) is a vascular tumour with intermediate malignant potential which rarely occurs in the breast. We report a unique case of EHE of breast that presented with nodal metastases along with the review of literature. This case was initially misdiagnosed on fine needle aspiration cytology (FNAC) as breast carcinoma; however, histopathology revealed the characteristic short strands and single cell infiltrating pattern by epithelioid cells embedded in a myxohyaline matrix. The typical intracytoplasmic vacuoles with red blood cells were seen in occasional cell hinting at the vascular nature of tumor. Patchy foci of nuclear atypia, pleomorphism and frequent mitoses were seen. Although focal reactivity for AE1/AE3 initially did lead to a differential diagnosis of carcinoma, diffuse positivity for vascular differentiation markers like CD31, CD34 and FLI-1 clenched the diagnosis of EHE. The patient underwent modified radical mastectomy with axillary dissection with post-operative locoregional adjuvant radiation therapy. Till date, with a follow-up of 36 months patient is fine with no event. To conclude EHE can occur in breast and show nodal metastasis like breast carcinomas. However awareness of histologic features with typical immunohistochemistry (IHC) will assist the diagnosis. Inspite of nodal metastasis patient has an uneventful follow up indicating a non-aggressive behavior of this tumor.","container-title":"Human Pathology: Case Reports","DOI":"10.1016/j.ehpc.2020.200465","ISSN":"2214-3300","journalAbbreviation":"Human Pathology: Case Reports","language":"en","page":"200465","source":"ScienceDirect","title":"Epithelioid hemangioendothelioma of breast with nodal metastasis masquerading as breast carcinoma: An unusual case with review of literature","title-short":"Epithelioid hemangioendothelioma of breast with nodal metastasis masquerading as breast carcinoma","volume":"23","author":[{"family":"Pai","given":"Trupti"},{"family":"Shet","given":"Tanuja"},{"family":"Patil","given":"Asawari"},{"family":"Parmar","given":"Vani"},{"family":"Wadasadawala","given":"Tabassum"},{"family":"Desai","given":"Sangeeta B."}],"issued":{"date-parts":[["2021",3,1]]}}},{"id":788,"uris":["http://zotero.org/users/7159872/items/KDZM9W4M"],"itemData":{"id":788,"type":"article-journal","abstract":"Kaposiform hemangioendothelioma (KHE) is a locally aggressive vascular tumor that usually occurs in infants. It is commonly associated with Kasabach-Merritt syndrome and lymphangiomatosis. It generally originates on the skin, later affecting deeper tissue by infiltrative growth. Although visceral involvement is very uncommon, several cases with bone, retroperitoneal, or mediastinal involvement have been described. However, to our knowledge, a KHE in breast tissue has never previously been reported. Furthermore, the development of this type of tumor in adolescents and adults is very rare. We treated a 32-year-old woman with a right breast mass that was diagnosed based on pathologic examination as a KHE. We performed operations several times because of recurrence of KHE and finally performed mastectomy despite the patient's young age.","container-title":"Clinical Breast Cancer","DOI":"10.1016/j.clbc.2011.03.008","ISSN":"1938-0666","issue":"2","journalAbbreviation":"Clin Breast Cancer","language":"eng","note":"PMID: 21570000","page":"135-137","source":"PubMed","title":"Kaposiform hemangioendothelioma of the breast in an adult female","volume":"11","author":[{"family":"Kim","given":"Min Geun"},{"family":"Choi","given":"Yoo Shin"},{"family":"Park","given":"Sung Jun"},{"family":"Chong","given":"Se Min"}],"issued":{"date-parts":[["2011",4]]}}}],"schema":"https://github.com/citation-style-language/schema/raw/master/csl-citation.json"} </w:instrText>
      </w:r>
      <w:r w:rsidR="00AE4C8C"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3,44</w:t>
      </w:r>
      <w:r w:rsidR="00AE4C8C" w:rsidRPr="0068631A">
        <w:rPr>
          <w:rFonts w:ascii="Times New Roman" w:hAnsi="Times New Roman" w:cs="Times New Roman"/>
          <w:sz w:val="24"/>
          <w:szCs w:val="24"/>
        </w:rPr>
        <w:fldChar w:fldCharType="end"/>
      </w:r>
      <w:r w:rsidR="00AE4C8C" w:rsidRPr="0068631A">
        <w:rPr>
          <w:rFonts w:ascii="Times New Roman" w:hAnsi="Times New Roman" w:cs="Times New Roman"/>
          <w:sz w:val="24"/>
          <w:szCs w:val="24"/>
        </w:rPr>
        <w:t xml:space="preserve"> </w:t>
      </w:r>
      <w:r w:rsidR="00700B58" w:rsidRPr="0068631A">
        <w:rPr>
          <w:rFonts w:ascii="Times New Roman" w:hAnsi="Times New Roman" w:cs="Times New Roman"/>
          <w:sz w:val="24"/>
          <w:szCs w:val="24"/>
        </w:rPr>
        <w:t xml:space="preserve"> </w:t>
      </w:r>
      <w:r w:rsidR="000F21C5" w:rsidRPr="0068631A">
        <w:rPr>
          <w:rFonts w:ascii="Times New Roman" w:hAnsi="Times New Roman" w:cs="Times New Roman"/>
          <w:sz w:val="24"/>
          <w:szCs w:val="24"/>
        </w:rPr>
        <w:t>M</w:t>
      </w:r>
      <w:r w:rsidR="00110E7E" w:rsidRPr="0068631A">
        <w:rPr>
          <w:rFonts w:ascii="Times New Roman" w:hAnsi="Times New Roman" w:cs="Times New Roman"/>
          <w:sz w:val="24"/>
          <w:szCs w:val="24"/>
        </w:rPr>
        <w:t>G</w:t>
      </w:r>
      <w:r w:rsidR="000F21C5" w:rsidRPr="0068631A">
        <w:rPr>
          <w:rFonts w:ascii="Times New Roman" w:hAnsi="Times New Roman" w:cs="Times New Roman"/>
          <w:sz w:val="24"/>
          <w:szCs w:val="24"/>
        </w:rPr>
        <w:t xml:space="preserve"> can show asymmetry or masses</w:t>
      </w:r>
      <w:r w:rsidR="008B1EED" w:rsidRPr="0068631A">
        <w:rPr>
          <w:rFonts w:ascii="Times New Roman" w:hAnsi="Times New Roman" w:cs="Times New Roman"/>
          <w:sz w:val="24"/>
          <w:szCs w:val="24"/>
        </w:rPr>
        <w:t>,</w:t>
      </w:r>
      <w:r w:rsidR="000F21C5" w:rsidRPr="0068631A">
        <w:rPr>
          <w:rFonts w:ascii="Times New Roman" w:hAnsi="Times New Roman" w:cs="Times New Roman"/>
          <w:sz w:val="24"/>
          <w:szCs w:val="24"/>
        </w:rPr>
        <w:t xml:space="preserve"> and </w:t>
      </w:r>
      <w:r w:rsidR="00110E7E" w:rsidRPr="0068631A">
        <w:rPr>
          <w:rFonts w:ascii="Times New Roman" w:hAnsi="Times New Roman" w:cs="Times New Roman"/>
          <w:sz w:val="24"/>
          <w:szCs w:val="24"/>
        </w:rPr>
        <w:t>US</w:t>
      </w:r>
      <w:r w:rsidR="000F21C5" w:rsidRPr="0068631A">
        <w:rPr>
          <w:rFonts w:ascii="Times New Roman" w:hAnsi="Times New Roman" w:cs="Times New Roman"/>
          <w:sz w:val="24"/>
          <w:szCs w:val="24"/>
        </w:rPr>
        <w:t xml:space="preserve"> can show tubular irregular channels representing </w:t>
      </w:r>
      <w:r w:rsidR="008B1EED" w:rsidRPr="0068631A">
        <w:rPr>
          <w:rFonts w:ascii="Times New Roman" w:hAnsi="Times New Roman" w:cs="Times New Roman"/>
          <w:sz w:val="24"/>
          <w:szCs w:val="24"/>
        </w:rPr>
        <w:t>blood-filled</w:t>
      </w:r>
      <w:r w:rsidR="000F21C5" w:rsidRPr="0068631A">
        <w:rPr>
          <w:rFonts w:ascii="Times New Roman" w:hAnsi="Times New Roman" w:cs="Times New Roman"/>
          <w:sz w:val="24"/>
          <w:szCs w:val="24"/>
        </w:rPr>
        <w:t xml:space="preserve"> spaces with surrounding vascularity</w:t>
      </w:r>
      <w:r w:rsidR="0078430F" w:rsidRPr="0068631A">
        <w:rPr>
          <w:rFonts w:ascii="Times New Roman" w:hAnsi="Times New Roman" w:cs="Times New Roman"/>
          <w:sz w:val="24"/>
          <w:szCs w:val="24"/>
        </w:rPr>
        <w:t>.</w:t>
      </w:r>
      <w:r w:rsidR="00AE4C8C" w:rsidRPr="0068631A">
        <w:rPr>
          <w:rFonts w:ascii="Times New Roman" w:hAnsi="Times New Roman" w:cs="Times New Roman"/>
          <w:sz w:val="24"/>
          <w:szCs w:val="24"/>
        </w:rPr>
        <w:t xml:space="preserve"> </w:t>
      </w:r>
      <w:r w:rsidR="00AE4C8C"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esusLBtW","properties":{"formattedCitation":"\\super 43,44\\nosupersub{}","plainCitation":"43,44","noteIndex":0},"citationItems":[{"id":785,"uris":["http://zotero.org/users/7159872/items/PDRMZ6ZZ"],"itemData":{"id":785,"type":"article-journal","abstract":"Epithelioid Hemangioendothelioma (EHE) is a vascular tumour with intermediate malignant potential which rarely occurs in the breast. We report a unique case of EHE of breast that presented with nodal metastases along with the review of literature. This case was initially misdiagnosed on fine needle aspiration cytology (FNAC) as breast carcinoma; however, histopathology revealed the characteristic short strands and single cell infiltrating pattern by epithelioid cells embedded in a myxohyaline matrix. The typical intracytoplasmic vacuoles with red blood cells were seen in occasional cell hinting at the vascular nature of tumor. Patchy foci of nuclear atypia, pleomorphism and frequent mitoses were seen. Although focal reactivity for AE1/AE3 initially did lead to a differential diagnosis of carcinoma, diffuse positivity for vascular differentiation markers like CD31, CD34 and FLI-1 clenched the diagnosis of EHE. The patient underwent modified radical mastectomy with axillary dissection with post-operative locoregional adjuvant radiation therapy. Till date, with a follow-up of 36 months patient is fine with no event. To conclude EHE can occur in breast and show nodal metastasis like breast carcinomas. However awareness of histologic features with typical immunohistochemistry (IHC) will assist the diagnosis. Inspite of nodal metastasis patient has an uneventful follow up indicating a non-aggressive behavior of this tumor.","container-title":"Human Pathology: Case Reports","DOI":"10.1016/j.ehpc.2020.200465","ISSN":"2214-3300","journalAbbreviation":"Human Pathology: Case Reports","language":"en","page":"200465","source":"ScienceDirect","title":"Epithelioid hemangioendothelioma of breast with nodal metastasis masquerading as breast carcinoma: An unusual case with review of literature","title-short":"Epithelioid hemangioendothelioma of breast with nodal metastasis masquerading as breast carcinoma","volume":"23","author":[{"family":"Pai","given":"Trupti"},{"family":"Shet","given":"Tanuja"},{"family":"Patil","given":"Asawari"},{"family":"Parmar","given":"Vani"},{"family":"Wadasadawala","given":"Tabassum"},{"family":"Desai","given":"Sangeeta B."}],"issued":{"date-parts":[["2021",3,1]]}}},{"id":788,"uris":["http://zotero.org/users/7159872/items/KDZM9W4M"],"itemData":{"id":788,"type":"article-journal","abstract":"Kaposiform hemangioendothelioma (KHE) is a locally aggressive vascular tumor that usually occurs in infants. It is commonly associated with Kasabach-Merritt syndrome and lymphangiomatosis. It generally originates on the skin, later affecting deeper tissue by infiltrative growth. Although visceral involvement is very uncommon, several cases with bone, retroperitoneal, or mediastinal involvement have been described. However, to our knowledge, a KHE in breast tissue has never previously been reported. Furthermore, the development of this type of tumor in adolescents and adults is very rare. We treated a 32-year-old woman with a right breast mass that was diagnosed based on pathologic examination as a KHE. We performed operations several times because of recurrence of KHE and finally performed mastectomy despite the patient's young age.","container-title":"Clinical Breast Cancer","DOI":"10.1016/j.clbc.2011.03.008","ISSN":"1938-0666","issue":"2","journalAbbreviation":"Clin Breast Cancer","language":"eng","note":"PMID: 21570000","page":"135-137","source":"PubMed","title":"Kaposiform hemangioendothelioma of the breast in an adult female","volume":"11","author":[{"family":"Kim","given":"Min Geun"},{"family":"Choi","given":"Yoo Shin"},{"family":"Park","given":"Sung Jun"},{"family":"Chong","given":"Se Min"}],"issued":{"date-parts":[["2011",4]]}}}],"schema":"https://github.com/citation-style-language/schema/raw/master/csl-citation.json"} </w:instrText>
      </w:r>
      <w:r w:rsidR="00AE4C8C"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3,44</w:t>
      </w:r>
      <w:r w:rsidR="00AE4C8C" w:rsidRPr="0068631A">
        <w:rPr>
          <w:rFonts w:ascii="Times New Roman" w:hAnsi="Times New Roman" w:cs="Times New Roman"/>
          <w:sz w:val="24"/>
          <w:szCs w:val="24"/>
        </w:rPr>
        <w:fldChar w:fldCharType="end"/>
      </w:r>
      <w:r w:rsidR="00AE4C8C" w:rsidRPr="0068631A">
        <w:rPr>
          <w:rFonts w:ascii="Times New Roman" w:hAnsi="Times New Roman" w:cs="Times New Roman"/>
          <w:sz w:val="24"/>
          <w:szCs w:val="24"/>
        </w:rPr>
        <w:t xml:space="preserve"> They can show markedly high signals in T2WI on MRI </w:t>
      </w:r>
      <w:r w:rsidR="00110E7E" w:rsidRPr="0068631A">
        <w:rPr>
          <w:rFonts w:ascii="Times New Roman" w:hAnsi="Times New Roman" w:cs="Times New Roman"/>
          <w:sz w:val="24"/>
          <w:szCs w:val="24"/>
        </w:rPr>
        <w:t>with</w:t>
      </w:r>
      <w:r w:rsidR="00AE4C8C" w:rsidRPr="0068631A">
        <w:rPr>
          <w:rFonts w:ascii="Times New Roman" w:hAnsi="Times New Roman" w:cs="Times New Roman"/>
          <w:sz w:val="24"/>
          <w:szCs w:val="24"/>
        </w:rPr>
        <w:t xml:space="preserve"> delayed progressive enhancement due to the </w:t>
      </w:r>
      <w:r w:rsidR="008B1EED" w:rsidRPr="0068631A">
        <w:rPr>
          <w:rFonts w:ascii="Times New Roman" w:hAnsi="Times New Roman" w:cs="Times New Roman"/>
          <w:sz w:val="24"/>
          <w:szCs w:val="24"/>
        </w:rPr>
        <w:t>blood-filled</w:t>
      </w:r>
      <w:r w:rsidR="00AE4C8C" w:rsidRPr="0068631A">
        <w:rPr>
          <w:rFonts w:ascii="Times New Roman" w:hAnsi="Times New Roman" w:cs="Times New Roman"/>
          <w:sz w:val="24"/>
          <w:szCs w:val="24"/>
        </w:rPr>
        <w:t xml:space="preserve"> spaces and </w:t>
      </w:r>
      <w:r w:rsidR="00AE4C8C" w:rsidRPr="0068631A">
        <w:rPr>
          <w:rFonts w:ascii="Times New Roman" w:hAnsi="Times New Roman" w:cs="Times New Roman"/>
          <w:sz w:val="24"/>
          <w:szCs w:val="24"/>
        </w:rPr>
        <w:lastRenderedPageBreak/>
        <w:t>channels.</w:t>
      </w:r>
      <w:r w:rsidR="00AE4C8C"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c9wh4n4j","properties":{"formattedCitation":"\\super 45\\nosupersub{}","plainCitation":"45","noteIndex":0},"citationItems":[{"id":784,"uris":["http://zotero.org/users/7159872/items/SISH72E3"],"itemData":{"id":784,"type":"article-journal","container-title":"RadioGraphics","DOI":"10.1148/rg.27si075016","ISSN":"0271-5333","issue":"suppl_1","note":"publisher: Radiological Society of North America","page":"S125-S130","source":"pubs.rsna.org (Atypon)","title":"Angiosarcoma of the Breast","volume":"27","author":[{"family":"Lim","given":"Robert F."},{"family":"Goei","given":"Reginald"}],"issued":{"date-parts":[["2007",10]]}}}],"schema":"https://github.com/citation-style-language/schema/raw/master/csl-citation.json"} </w:instrText>
      </w:r>
      <w:r w:rsidR="00AE4C8C"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5</w:t>
      </w:r>
      <w:r w:rsidR="00AE4C8C" w:rsidRPr="0068631A">
        <w:rPr>
          <w:rFonts w:ascii="Times New Roman" w:hAnsi="Times New Roman" w:cs="Times New Roman"/>
          <w:sz w:val="24"/>
          <w:szCs w:val="24"/>
        </w:rPr>
        <w:fldChar w:fldCharType="end"/>
      </w:r>
      <w:r w:rsidR="00AE4C8C" w:rsidRPr="0068631A">
        <w:rPr>
          <w:rFonts w:ascii="Times New Roman" w:hAnsi="Times New Roman" w:cs="Times New Roman"/>
          <w:sz w:val="24"/>
          <w:szCs w:val="24"/>
        </w:rPr>
        <w:t xml:space="preserve"> </w:t>
      </w:r>
      <w:r w:rsidR="00773DA0" w:rsidRPr="0068631A">
        <w:rPr>
          <w:rFonts w:ascii="Times New Roman" w:hAnsi="Times New Roman" w:cs="Times New Roman"/>
          <w:sz w:val="24"/>
          <w:szCs w:val="24"/>
        </w:rPr>
        <w:t xml:space="preserve">The mass in </w:t>
      </w:r>
      <w:r w:rsidR="008B1EED" w:rsidRPr="0068631A">
        <w:rPr>
          <w:rFonts w:ascii="Times New Roman" w:hAnsi="Times New Roman" w:cs="Times New Roman"/>
          <w:sz w:val="24"/>
          <w:szCs w:val="24"/>
        </w:rPr>
        <w:t xml:space="preserve">the </w:t>
      </w:r>
      <w:r w:rsidR="00B955AC" w:rsidRPr="0068631A">
        <w:rPr>
          <w:rFonts w:ascii="Times New Roman" w:hAnsi="Times New Roman" w:cs="Times New Roman"/>
          <w:sz w:val="24"/>
          <w:szCs w:val="24"/>
        </w:rPr>
        <w:t>illustrated</w:t>
      </w:r>
      <w:r w:rsidR="00773DA0" w:rsidRPr="0068631A">
        <w:rPr>
          <w:rFonts w:ascii="Times New Roman" w:hAnsi="Times New Roman" w:cs="Times New Roman"/>
          <w:sz w:val="24"/>
          <w:szCs w:val="24"/>
        </w:rPr>
        <w:t xml:space="preserve"> patient </w:t>
      </w:r>
      <w:r w:rsidR="00B955AC" w:rsidRPr="0068631A">
        <w:rPr>
          <w:rFonts w:ascii="Times New Roman" w:hAnsi="Times New Roman" w:cs="Times New Roman"/>
          <w:sz w:val="24"/>
          <w:szCs w:val="24"/>
        </w:rPr>
        <w:t xml:space="preserve">(Figure 10) </w:t>
      </w:r>
      <w:r w:rsidR="00773DA0" w:rsidRPr="0068631A">
        <w:rPr>
          <w:rFonts w:ascii="Times New Roman" w:hAnsi="Times New Roman" w:cs="Times New Roman"/>
          <w:sz w:val="24"/>
          <w:szCs w:val="24"/>
        </w:rPr>
        <w:t xml:space="preserve">showed intermediate to hard stiffness on elastography, correlating with their counterparts in the liver described in </w:t>
      </w:r>
      <w:r w:rsidR="008B1EED" w:rsidRPr="0068631A">
        <w:rPr>
          <w:rFonts w:ascii="Times New Roman" w:hAnsi="Times New Roman" w:cs="Times New Roman"/>
          <w:sz w:val="24"/>
          <w:szCs w:val="24"/>
        </w:rPr>
        <w:t xml:space="preserve">the </w:t>
      </w:r>
      <w:r w:rsidR="00773DA0" w:rsidRPr="0068631A">
        <w:rPr>
          <w:rFonts w:ascii="Times New Roman" w:hAnsi="Times New Roman" w:cs="Times New Roman"/>
          <w:sz w:val="24"/>
          <w:szCs w:val="24"/>
        </w:rPr>
        <w:t>literature.</w:t>
      </w:r>
      <w:r w:rsidR="00773DA0"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IAOij4Gq","properties":{"formattedCitation":"\\super 46\\nosupersub{}","plainCitation":"46","noteIndex":0},"citationItems":[{"id":2329,"uris":["http://zotero.org/users/7159872/items/2WPJKSFR"],"itemData":{"id":2329,"type":"article-journal","abstract":"Epithelioid hemangioendothelioma (EHE) of the liver is an extremely rare malignant tumor of vascular origin, representing less than 1 % of all vascular tumors. Nearly 260 cases have been reported in English literature. Radiologically it is seen as multifocal lesions. It can be seen at different sites like lungs, bones, lymph nodes, breasts, and soft tissue. Often it is misdiagnosed with metastases, cholangiocarcinoma, or angiosarcoma. No definite treatment protocol is available due to its rarity, however, these malignancies are treated by radical resection of the tumor or liver transplant and/or chemotherapy. Here we present a primary hepatic epithelioid hemangioendothelioma (HEHE) which was mimicking metastases in a 42-year-old male who was treated with chemotherapy and radiotherapy. Sadly the patient expired after 1 year of complete course of treatment. Imaging features can help to improve the diagnostic accuracy of this tumor.","container-title":"Radiology Case Reports","DOI":"10.1016/j.radcr.2023.07.046","ISSN":"1930-0433","issue":"10","journalAbbreviation":"Radiology Case Reports","page":"3739-3747","source":"ScienceDirect","title":"Primary hepatic epithelioid hemangioendothelioma masquerading as metastases: A rare case report","title-short":"Primary hepatic epithelioid hemangioendothelioma masquerading as metastases","volume":"18","author":[{"family":"Marak","given":"James R."},{"family":"Raj","given":"Gaurav"},{"family":"Verma","given":"Shashwat"},{"family":"Gandhi","given":"Ajeet"}],"issued":{"date-parts":[["2023",10,1]]}}}],"schema":"https://github.com/citation-style-language/schema/raw/master/csl-citation.json"} </w:instrText>
      </w:r>
      <w:r w:rsidR="00773DA0"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6</w:t>
      </w:r>
      <w:r w:rsidR="00773DA0" w:rsidRPr="0068631A">
        <w:rPr>
          <w:rFonts w:ascii="Times New Roman" w:hAnsi="Times New Roman" w:cs="Times New Roman"/>
          <w:sz w:val="24"/>
          <w:szCs w:val="24"/>
        </w:rPr>
        <w:fldChar w:fldCharType="end"/>
      </w:r>
      <w:r w:rsidR="00773DA0" w:rsidRPr="0068631A">
        <w:rPr>
          <w:rFonts w:ascii="Times New Roman" w:hAnsi="Times New Roman" w:cs="Times New Roman"/>
          <w:sz w:val="24"/>
          <w:szCs w:val="24"/>
        </w:rPr>
        <w:t xml:space="preserve"> </w:t>
      </w:r>
      <w:r w:rsidR="00AE4C8C" w:rsidRPr="0068631A">
        <w:rPr>
          <w:rFonts w:ascii="Times New Roman" w:hAnsi="Times New Roman" w:cs="Times New Roman"/>
          <w:sz w:val="24"/>
          <w:szCs w:val="24"/>
        </w:rPr>
        <w:t>Histologically, these masses are comprised of</w:t>
      </w:r>
      <w:r w:rsidR="00013627" w:rsidRPr="0068631A">
        <w:rPr>
          <w:rFonts w:ascii="Times New Roman" w:hAnsi="Times New Roman" w:cs="Times New Roman"/>
          <w:sz w:val="24"/>
          <w:szCs w:val="24"/>
        </w:rPr>
        <w:t xml:space="preserve"> eosinophilic</w:t>
      </w:r>
      <w:r w:rsidR="00AE4C8C"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spindle-shaped</w:t>
      </w:r>
      <w:r w:rsidR="00AE4C8C" w:rsidRPr="0068631A">
        <w:rPr>
          <w:rFonts w:ascii="Times New Roman" w:hAnsi="Times New Roman" w:cs="Times New Roman"/>
          <w:sz w:val="24"/>
          <w:szCs w:val="24"/>
        </w:rPr>
        <w:t xml:space="preserve"> cells</w:t>
      </w:r>
      <w:r w:rsidR="008B1EED" w:rsidRPr="0068631A">
        <w:rPr>
          <w:rFonts w:ascii="Times New Roman" w:hAnsi="Times New Roman" w:cs="Times New Roman"/>
          <w:sz w:val="24"/>
          <w:szCs w:val="24"/>
        </w:rPr>
        <w:t>,</w:t>
      </w:r>
      <w:r w:rsidR="00013627" w:rsidRPr="0068631A">
        <w:rPr>
          <w:rFonts w:ascii="Times New Roman" w:hAnsi="Times New Roman" w:cs="Times New Roman"/>
          <w:sz w:val="24"/>
          <w:szCs w:val="24"/>
        </w:rPr>
        <w:t xml:space="preserve"> which have </w:t>
      </w:r>
      <w:r w:rsidR="00AE4C8C" w:rsidRPr="0068631A">
        <w:rPr>
          <w:rFonts w:ascii="Times New Roman" w:hAnsi="Times New Roman" w:cs="Times New Roman"/>
          <w:sz w:val="24"/>
          <w:szCs w:val="24"/>
        </w:rPr>
        <w:t>single large nuclei</w:t>
      </w:r>
      <w:r w:rsidR="00013627" w:rsidRPr="0068631A">
        <w:rPr>
          <w:rFonts w:ascii="Times New Roman" w:hAnsi="Times New Roman" w:cs="Times New Roman"/>
          <w:sz w:val="24"/>
          <w:szCs w:val="24"/>
        </w:rPr>
        <w:t xml:space="preserve"> showing vesicular chromatin, varying nuclear pleomorphism depending on the grade. T</w:t>
      </w:r>
      <w:r w:rsidR="00110E7E" w:rsidRPr="0068631A">
        <w:rPr>
          <w:rFonts w:ascii="Times New Roman" w:hAnsi="Times New Roman" w:cs="Times New Roman"/>
          <w:sz w:val="24"/>
          <w:szCs w:val="24"/>
        </w:rPr>
        <w:t>hese cells</w:t>
      </w:r>
      <w:r w:rsidR="00013627" w:rsidRPr="0068631A">
        <w:rPr>
          <w:rFonts w:ascii="Times New Roman" w:hAnsi="Times New Roman" w:cs="Times New Roman"/>
          <w:sz w:val="24"/>
          <w:szCs w:val="24"/>
        </w:rPr>
        <w:t xml:space="preserve"> are arranged as cords or nests of cells surrounding areas of hemorrhage called ‘blood lakes’, and </w:t>
      </w:r>
      <w:r w:rsidR="00110E7E" w:rsidRPr="0068631A">
        <w:rPr>
          <w:rFonts w:ascii="Times New Roman" w:hAnsi="Times New Roman" w:cs="Times New Roman"/>
          <w:sz w:val="24"/>
          <w:szCs w:val="24"/>
        </w:rPr>
        <w:t xml:space="preserve">contain </w:t>
      </w:r>
      <w:r w:rsidR="00013627" w:rsidRPr="0068631A">
        <w:rPr>
          <w:rFonts w:ascii="Times New Roman" w:hAnsi="Times New Roman" w:cs="Times New Roman"/>
          <w:sz w:val="24"/>
          <w:szCs w:val="24"/>
        </w:rPr>
        <w:t>immature ramifying vascular channels which may sometimes connect with capillaries of the skin.</w:t>
      </w:r>
      <w:r w:rsidR="00013627"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2gNXPiIf","properties":{"formattedCitation":"\\super 45\\nosupersub{}","plainCitation":"45","noteIndex":0},"citationItems":[{"id":784,"uris":["http://zotero.org/users/7159872/items/SISH72E3"],"itemData":{"id":784,"type":"article-journal","container-title":"RadioGraphics","DOI":"10.1148/rg.27si075016","ISSN":"0271-5333","issue":"suppl_1","note":"publisher: Radiological Society of North America","page":"S125-S130","source":"pubs.rsna.org (Atypon)","title":"Angiosarcoma of the Breast","volume":"27","author":[{"family":"Lim","given":"Robert F."},{"family":"Goei","given":"Reginald"}],"issued":{"date-parts":[["2007",10]]}}}],"schema":"https://github.com/citation-style-language/schema/raw/master/csl-citation.json"} </w:instrText>
      </w:r>
      <w:r w:rsidR="00013627"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5</w:t>
      </w:r>
      <w:r w:rsidR="00013627" w:rsidRPr="0068631A">
        <w:rPr>
          <w:rFonts w:ascii="Times New Roman" w:hAnsi="Times New Roman" w:cs="Times New Roman"/>
          <w:sz w:val="24"/>
          <w:szCs w:val="24"/>
        </w:rPr>
        <w:fldChar w:fldCharType="end"/>
      </w:r>
    </w:p>
    <w:p w14:paraId="694CF96E" w14:textId="3EA811C8" w:rsidR="00BD7688" w:rsidRPr="0068631A" w:rsidRDefault="00AB283B" w:rsidP="00A91E2E">
      <w:pPr>
        <w:spacing w:line="480" w:lineRule="auto"/>
        <w:rPr>
          <w:rFonts w:ascii="Times New Roman" w:hAnsi="Times New Roman" w:cs="Times New Roman"/>
          <w:b/>
          <w:bCs/>
          <w:sz w:val="24"/>
          <w:szCs w:val="24"/>
          <w:u w:val="single"/>
        </w:rPr>
      </w:pPr>
      <w:r w:rsidRPr="0068631A">
        <w:rPr>
          <w:rFonts w:ascii="Times New Roman" w:hAnsi="Times New Roman" w:cs="Times New Roman"/>
          <w:b/>
          <w:bCs/>
          <w:sz w:val="24"/>
          <w:szCs w:val="24"/>
          <w:u w:val="single"/>
        </w:rPr>
        <w:t>MISCELLANEOUS</w:t>
      </w:r>
    </w:p>
    <w:p w14:paraId="1D0BFC0A" w14:textId="0114C343" w:rsidR="003E49E6" w:rsidRPr="0068631A" w:rsidRDefault="00E564AD"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Hyperprolactinemia-</w:t>
      </w:r>
      <w:r w:rsidR="003E49E6" w:rsidRPr="0068631A">
        <w:rPr>
          <w:rFonts w:ascii="Times New Roman" w:hAnsi="Times New Roman" w:cs="Times New Roman"/>
          <w:b/>
          <w:bCs/>
          <w:sz w:val="24"/>
          <w:szCs w:val="24"/>
        </w:rPr>
        <w:t xml:space="preserve">induced </w:t>
      </w:r>
      <w:r w:rsidR="00806611" w:rsidRPr="0068631A">
        <w:rPr>
          <w:rFonts w:ascii="Times New Roman" w:hAnsi="Times New Roman" w:cs="Times New Roman"/>
          <w:b/>
          <w:bCs/>
          <w:sz w:val="24"/>
          <w:szCs w:val="24"/>
        </w:rPr>
        <w:t>breast changes</w:t>
      </w:r>
    </w:p>
    <w:p w14:paraId="273A2EBC" w14:textId="03CB766B" w:rsidR="00A61D4F" w:rsidRPr="0068631A" w:rsidRDefault="00A61D4F"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 </w:t>
      </w:r>
      <w:r w:rsidR="00EA7771" w:rsidRPr="0068631A">
        <w:rPr>
          <w:rFonts w:ascii="Times New Roman" w:hAnsi="Times New Roman" w:cs="Times New Roman"/>
          <w:sz w:val="24"/>
          <w:szCs w:val="24"/>
        </w:rPr>
        <w:t>Galactoceles are the most common benign breast disease during lactation. They can be completely radiolucent</w:t>
      </w:r>
      <w:r w:rsidR="008B1EED" w:rsidRPr="0068631A">
        <w:rPr>
          <w:rFonts w:ascii="Times New Roman" w:hAnsi="Times New Roman" w:cs="Times New Roman"/>
          <w:sz w:val="24"/>
          <w:szCs w:val="24"/>
        </w:rPr>
        <w:t>,</w:t>
      </w:r>
      <w:r w:rsidR="00EA7771" w:rsidRPr="0068631A">
        <w:rPr>
          <w:rFonts w:ascii="Times New Roman" w:hAnsi="Times New Roman" w:cs="Times New Roman"/>
          <w:sz w:val="24"/>
          <w:szCs w:val="24"/>
        </w:rPr>
        <w:t xml:space="preserve"> show fat</w:t>
      </w:r>
      <w:r w:rsidR="00E564AD" w:rsidRPr="0068631A">
        <w:rPr>
          <w:rFonts w:ascii="Times New Roman" w:hAnsi="Times New Roman" w:cs="Times New Roman"/>
          <w:sz w:val="24"/>
          <w:szCs w:val="24"/>
        </w:rPr>
        <w:t>–</w:t>
      </w:r>
      <w:r w:rsidR="00EA7771" w:rsidRPr="0068631A">
        <w:rPr>
          <w:rFonts w:ascii="Times New Roman" w:hAnsi="Times New Roman" w:cs="Times New Roman"/>
          <w:sz w:val="24"/>
          <w:szCs w:val="24"/>
        </w:rPr>
        <w:t xml:space="preserve">fluid </w:t>
      </w:r>
      <w:r w:rsidR="008B1EED" w:rsidRPr="0068631A">
        <w:rPr>
          <w:rFonts w:ascii="Times New Roman" w:hAnsi="Times New Roman" w:cs="Times New Roman"/>
          <w:sz w:val="24"/>
          <w:szCs w:val="24"/>
        </w:rPr>
        <w:t>levels,</w:t>
      </w:r>
      <w:r w:rsidR="00EA7771" w:rsidRPr="0068631A">
        <w:rPr>
          <w:rFonts w:ascii="Times New Roman" w:hAnsi="Times New Roman" w:cs="Times New Roman"/>
          <w:sz w:val="24"/>
          <w:szCs w:val="24"/>
        </w:rPr>
        <w:t xml:space="preserve"> or show a </w:t>
      </w:r>
      <w:r w:rsidR="00E564AD" w:rsidRPr="0068631A">
        <w:rPr>
          <w:rFonts w:ascii="Times New Roman" w:hAnsi="Times New Roman" w:cs="Times New Roman"/>
          <w:sz w:val="24"/>
          <w:szCs w:val="24"/>
        </w:rPr>
        <w:t>pseudo-</w:t>
      </w:r>
      <w:r w:rsidR="00EA7771" w:rsidRPr="0068631A">
        <w:rPr>
          <w:rFonts w:ascii="Times New Roman" w:hAnsi="Times New Roman" w:cs="Times New Roman"/>
          <w:sz w:val="24"/>
          <w:szCs w:val="24"/>
        </w:rPr>
        <w:t>hamartoma</w:t>
      </w:r>
      <w:r w:rsidR="008B1EED" w:rsidRPr="0068631A">
        <w:rPr>
          <w:rFonts w:ascii="Times New Roman" w:hAnsi="Times New Roman" w:cs="Times New Roman"/>
          <w:sz w:val="24"/>
          <w:szCs w:val="24"/>
        </w:rPr>
        <w:t>-</w:t>
      </w:r>
      <w:r w:rsidR="00EA7771" w:rsidRPr="0068631A">
        <w:rPr>
          <w:rFonts w:ascii="Times New Roman" w:hAnsi="Times New Roman" w:cs="Times New Roman"/>
          <w:sz w:val="24"/>
          <w:szCs w:val="24"/>
        </w:rPr>
        <w:t xml:space="preserve"> </w:t>
      </w:r>
      <w:r w:rsidR="002D566A" w:rsidRPr="0068631A">
        <w:rPr>
          <w:rFonts w:ascii="Times New Roman" w:hAnsi="Times New Roman" w:cs="Times New Roman"/>
          <w:sz w:val="24"/>
          <w:szCs w:val="24"/>
        </w:rPr>
        <w:t xml:space="preserve">or </w:t>
      </w:r>
      <w:r w:rsidR="008B1EED" w:rsidRPr="0068631A">
        <w:rPr>
          <w:rFonts w:ascii="Times New Roman" w:hAnsi="Times New Roman" w:cs="Times New Roman"/>
          <w:sz w:val="24"/>
          <w:szCs w:val="24"/>
        </w:rPr>
        <w:t>pseudolipoma-like</w:t>
      </w:r>
      <w:r w:rsidR="00EA7771" w:rsidRPr="0068631A">
        <w:rPr>
          <w:rFonts w:ascii="Times New Roman" w:hAnsi="Times New Roman" w:cs="Times New Roman"/>
          <w:sz w:val="24"/>
          <w:szCs w:val="24"/>
        </w:rPr>
        <w:t xml:space="preserve"> appearance on </w:t>
      </w:r>
      <w:r w:rsidR="00110E7E" w:rsidRPr="0068631A">
        <w:rPr>
          <w:rFonts w:ascii="Times New Roman" w:hAnsi="Times New Roman" w:cs="Times New Roman"/>
          <w:sz w:val="24"/>
          <w:szCs w:val="24"/>
        </w:rPr>
        <w:t>MG</w:t>
      </w:r>
      <w:r w:rsidR="00EA7771" w:rsidRPr="0068631A">
        <w:rPr>
          <w:rFonts w:ascii="Times New Roman" w:hAnsi="Times New Roman" w:cs="Times New Roman"/>
          <w:sz w:val="24"/>
          <w:szCs w:val="24"/>
        </w:rPr>
        <w:t>. Ultrasound depicts complicated cysts with internal moving echoes</w:t>
      </w:r>
      <w:r w:rsidR="00BA2859" w:rsidRPr="0068631A">
        <w:rPr>
          <w:rFonts w:ascii="Times New Roman" w:hAnsi="Times New Roman" w:cs="Times New Roman"/>
          <w:sz w:val="24"/>
          <w:szCs w:val="24"/>
        </w:rPr>
        <w:t>.</w:t>
      </w:r>
      <w:r w:rsidR="005D1CD0"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SFypw09K","properties":{"formattedCitation":"\\super 47\\nosupersub{}","plainCitation":"47","noteIndex":0},"citationItems":[{"id":794,"uris":["http://zotero.org/users/7159872/items/YGSS3K6E"],"itemData":{"id":794,"type":"article-journal","abstract":"During pregnancy and lactation, the breast can be affected by a variety of specific and unique disorders, including benign disorders closely related to physiologic changes, inflammatory and infectious diseases, juvenile papillomatosis, and benign and malignant tumors. Patients with pregnancy-associated breast carcinoma tend to have more advanced neoplasms at diagnosis and a poorer prognosis due to delayed diagnosis and a more aggressive biologic pattern. Pregnancy-related Burkitt lymphoma characteristically manifests with bilateral and diffuse involvement of the breasts. Fibroadenoma may manifest with growth, infarction, large cysts, prominent ducts, and secretory hyperplasia during pregnancy and lactation. Galactocele is the breast lesion most commonly found during lactation and manifests as either pseudolipoma, a cystic mass with a fat-fluid level, or pseudohamartoma. Tumors and diseases affecting the breasts during pregnancy and lactation are basically the same as those observed in nonpregnant women but may have a different appearance. The sensitivity of mammography in pregnant and lactating women is decreased due to increased parenchymal density. Instead, ultrasonography is the most appropriate radiologic method for evaluating breast masses in this setting and is particularly useful in the diagnosis and treatment of abscesses. Knowledge of the unique entities that are specifically related to pregnancy and lactation and of their radiologic-pathologic appearances can help the radiologist make the correct diagnosis.\n\n© RSNA, 2007","container-title":"RadioGraphics","DOI":"10.1148/rg.27si075505","ISSN":"0271-5333","issue":"suppl_1","note":"publisher: Radiological Society of North America","page":"S101-S124","source":"pubs.rsna.org (Atypon)","title":"Radiologic Evaluation of Breast Disorders Related to Pregnancy and Lactation","volume":"27","author":[{"family":"Sabate","given":"Josep M."},{"family":"Clotet","given":"Montse"},{"family":"Torrubia","given":"Sofia"},{"family":"Gomez","given":"Antonio"},{"family":"Guerrero","given":"Ruben"},{"family":"Las Heras","given":"Pilar","non-dropping-particle":"de"},{"family":"Lerma","given":"Enrique"}],"issued":{"date-parts":[["2007",10]]}}}],"schema":"https://github.com/citation-style-language/schema/raw/master/csl-citation.json"} </w:instrText>
      </w:r>
      <w:r w:rsidR="005D1CD0"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7</w:t>
      </w:r>
      <w:r w:rsidR="005D1CD0" w:rsidRPr="0068631A">
        <w:rPr>
          <w:rFonts w:ascii="Times New Roman" w:hAnsi="Times New Roman" w:cs="Times New Roman"/>
          <w:sz w:val="24"/>
          <w:szCs w:val="24"/>
        </w:rPr>
        <w:fldChar w:fldCharType="end"/>
      </w:r>
      <w:r w:rsidR="00EA7771" w:rsidRPr="0068631A">
        <w:rPr>
          <w:rFonts w:ascii="Times New Roman" w:hAnsi="Times New Roman" w:cs="Times New Roman"/>
          <w:sz w:val="24"/>
          <w:szCs w:val="24"/>
        </w:rPr>
        <w:t xml:space="preserve"> </w:t>
      </w:r>
      <w:r w:rsidR="002D566A" w:rsidRPr="0068631A">
        <w:rPr>
          <w:rFonts w:ascii="Times New Roman" w:hAnsi="Times New Roman" w:cs="Times New Roman"/>
          <w:sz w:val="24"/>
          <w:szCs w:val="24"/>
        </w:rPr>
        <w:t>They may also appear as complex cysts with septations</w:t>
      </w:r>
      <w:r w:rsidR="008B1EED" w:rsidRPr="0068631A">
        <w:rPr>
          <w:rFonts w:ascii="Times New Roman" w:hAnsi="Times New Roman" w:cs="Times New Roman"/>
          <w:sz w:val="24"/>
          <w:szCs w:val="24"/>
        </w:rPr>
        <w:t>,</w:t>
      </w:r>
      <w:r w:rsidR="002D566A" w:rsidRPr="0068631A">
        <w:rPr>
          <w:rFonts w:ascii="Times New Roman" w:hAnsi="Times New Roman" w:cs="Times New Roman"/>
          <w:sz w:val="24"/>
          <w:szCs w:val="24"/>
        </w:rPr>
        <w:t xml:space="preserve"> and </w:t>
      </w:r>
      <w:r w:rsidR="008B1EED" w:rsidRPr="0068631A">
        <w:rPr>
          <w:rFonts w:ascii="Times New Roman" w:hAnsi="Times New Roman" w:cs="Times New Roman"/>
          <w:sz w:val="24"/>
          <w:szCs w:val="24"/>
        </w:rPr>
        <w:t>color</w:t>
      </w:r>
      <w:r w:rsidR="002D566A"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Doppler</w:t>
      </w:r>
      <w:r w:rsidR="002D566A" w:rsidRPr="0068631A">
        <w:rPr>
          <w:rFonts w:ascii="Times New Roman" w:hAnsi="Times New Roman" w:cs="Times New Roman"/>
          <w:sz w:val="24"/>
          <w:szCs w:val="24"/>
        </w:rPr>
        <w:t xml:space="preserve"> is needed to rule out any vascularity within. Aspiration of the milky contents </w:t>
      </w:r>
      <w:r w:rsidR="008B1EED" w:rsidRPr="0068631A">
        <w:rPr>
          <w:rFonts w:ascii="Times New Roman" w:hAnsi="Times New Roman" w:cs="Times New Roman"/>
          <w:sz w:val="24"/>
          <w:szCs w:val="24"/>
        </w:rPr>
        <w:t>showed</w:t>
      </w:r>
      <w:r w:rsidR="002D566A" w:rsidRPr="0068631A">
        <w:rPr>
          <w:rFonts w:ascii="Times New Roman" w:hAnsi="Times New Roman" w:cs="Times New Roman"/>
          <w:sz w:val="24"/>
          <w:szCs w:val="24"/>
        </w:rPr>
        <w:t xml:space="preserve"> chalky amorphous or crystalline material on cytology. </w:t>
      </w:r>
      <w:r w:rsidR="005D1CD0" w:rsidRPr="0068631A">
        <w:rPr>
          <w:rFonts w:ascii="Times New Roman" w:hAnsi="Times New Roman" w:cs="Times New Roman"/>
          <w:sz w:val="24"/>
          <w:szCs w:val="24"/>
        </w:rPr>
        <w:t xml:space="preserve">A diagnosis of galactocele in non-puerperal women is </w:t>
      </w:r>
      <w:r w:rsidR="00E564AD" w:rsidRPr="0068631A">
        <w:rPr>
          <w:rFonts w:ascii="Times New Roman" w:hAnsi="Times New Roman" w:cs="Times New Roman"/>
          <w:sz w:val="24"/>
          <w:szCs w:val="24"/>
        </w:rPr>
        <w:t>infrequent. It</w:t>
      </w:r>
      <w:r w:rsidR="005D1CD0"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has</w:t>
      </w:r>
      <w:r w:rsidR="005D1CD0" w:rsidRPr="0068631A">
        <w:rPr>
          <w:rFonts w:ascii="Times New Roman" w:hAnsi="Times New Roman" w:cs="Times New Roman"/>
          <w:sz w:val="24"/>
          <w:szCs w:val="24"/>
        </w:rPr>
        <w:t xml:space="preserve"> been reported to be due to underlying hyperprolactinemia, which can be </w:t>
      </w:r>
      <w:r w:rsidR="008B1EED" w:rsidRPr="0068631A">
        <w:rPr>
          <w:rFonts w:ascii="Times New Roman" w:hAnsi="Times New Roman" w:cs="Times New Roman"/>
          <w:sz w:val="24"/>
          <w:szCs w:val="24"/>
        </w:rPr>
        <w:t>drug-related</w:t>
      </w:r>
      <w:r w:rsidR="00806611" w:rsidRPr="0068631A">
        <w:rPr>
          <w:rFonts w:ascii="Times New Roman" w:hAnsi="Times New Roman" w:cs="Times New Roman"/>
          <w:sz w:val="24"/>
          <w:szCs w:val="24"/>
        </w:rPr>
        <w:t xml:space="preserve"> (antipsychotics)</w:t>
      </w:r>
      <w:r w:rsidR="005D1CD0" w:rsidRPr="0068631A">
        <w:rPr>
          <w:rFonts w:ascii="Times New Roman" w:hAnsi="Times New Roman" w:cs="Times New Roman"/>
          <w:sz w:val="24"/>
          <w:szCs w:val="24"/>
        </w:rPr>
        <w:t xml:space="preserve"> or due to pituitary lesions</w:t>
      </w:r>
      <w:r w:rsidR="00BA2859" w:rsidRPr="0068631A">
        <w:rPr>
          <w:rFonts w:ascii="Times New Roman" w:hAnsi="Times New Roman" w:cs="Times New Roman"/>
          <w:sz w:val="24"/>
          <w:szCs w:val="24"/>
        </w:rPr>
        <w:t>.</w:t>
      </w:r>
      <w:r w:rsidR="005D1CD0"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D6RGFLw7","properties":{"formattedCitation":"\\super 48,48,49\\nosupersub{}","plainCitation":"48,48,49","noteIndex":0},"citationItems":[{"id":797,"uris":["http://zotero.org/users/7159872/items/FL67S3UL"],"itemData":{"id":797,"type":"article-journal","abstract":"Idiopathic granulomatous mastitis (IGM) is a rare chronic inflammatory disease of the breast, and its etiology remains not fully elucidated. IGM is observed more often in patients with autoimmune disease. Hyperprolactinemia is observed during pregnancy, lactation, and a history of oral contraceptive use. A 39-year-old patient with no history of oral contraceptive use presented with complaints such as redness, pain, and swelling in her left breast. Ultrasound and magnetic resonance imaging (MRI) revealed a suspicious inflamed mass lesion. Core biopsy was performed to exclude breast cancer and to further diagnose. The breast abscess was drained and steroids were given for treatment. In order to monitor any progression during the three months of treatment, hormone levels were routinely examined. Prolactin level was above the reference range, and pituitary MRI revealed a pituitary prolactinoma. After treatment with prolactin inhibitors, IGM also improved with hyperprolactinemia. This report emphasizes attention to hyperprolactinemia in cases of IGM diagnosis and treatment.","container-title":"Case Reports in Endocrinology","DOI":"10.1155/2017/3974291","ISSN":"2090-6501","language":"en","note":"publisher: Hindawi","page":"e3974291","source":"www.hindawi.com","title":"Pituitary Adenoma and Hyperprolactinemia Accompanied by Idiopathic Granulomatous Mastitis","volume":"2017","author":[{"family":"Destek","given":"Sebahattin"},{"family":"Gul","given":"Vahit Onur"},{"family":"Ahioglu","given":"Serkan"},{"family":"Serin","given":"Kursat Rahmi"}],"issued":{"date-parts":[["2017",2,22]]}}},{"id":797,"uris":["http://zotero.org/users/7159872/items/FL67S3UL"],"itemData":{"id":797,"type":"article-journal","abstract":"Idiopathic granulomatous mastitis (IGM) is a rare chronic inflammatory disease of the breast, and its etiology remains not fully elucidated. IGM is observed more often in patients with autoimmune disease. Hyperprolactinemia is observed during pregnancy, lactation, and a history of oral contraceptive use. A 39-year-old patient with no history of oral contraceptive use presented with complaints such as redness, pain, and swelling in her left breast. Ultrasound and magnetic resonance imaging (MRI) revealed a suspicious inflamed mass lesion. Core biopsy was performed to exclude breast cancer and to further diagnose. The breast abscess was drained and steroids were given for treatment. In order to monitor any progression during the three months of treatment, hormone levels were routinely examined. Prolactin level was above the reference range, and pituitary MRI revealed a pituitary prolactinoma. After treatment with prolactin inhibitors, IGM also improved with hyperprolactinemia. This report emphasizes attention to hyperprolactinemia in cases of IGM diagnosis and treatment.","container-title":"Case Reports in Endocrinology","DOI":"10.1155/2017/3974291","ISSN":"2090-6501","language":"en","note":"publisher: Hindawi","page":"e3974291","source":"www.hindawi.com","title":"Pituitary Adenoma and Hyperprolactinemia Accompanied by Idiopathic Granulomatous Mastitis","volume":"2017","author":[{"family":"Destek","given":"Sebahattin"},{"family":"Gul","given":"Vahit Onur"},{"family":"Ahioglu","given":"Serkan"},{"family":"Serin","given":"Kursat Rahmi"}],"issued":{"date-parts":[["2017",2,22]]}}},{"id":795,"uris":["http://zotero.org/users/7159872/items/L5PW5L2D"],"itemData":{"id":795,"type":"article-journal","abstract":"A 32 year old female diagnosed with schizophrenia was treated with sulpiride, trihexyphenidyl and alprazolam for 6 years. A physical examination revealed bilateral nipple retraction and a non-tender mass in the left breast, with little nipple discharge. Tests revealed high levels of carbohydrate antigen 125, serum prolactin and testosterone levels, and ultrasound revealed a number of masses in the bilateral breasts; the largest mass (2.2x1.3 cm) was located in the left breast. A rich blood flow signal was identified around the nodule. The ducts in the bilateral breasts exhibited cystic ectasia. Multiple enlarged lymph nodes were found in the bilateral axillae. Mammography revealed thickened breast tissue without an evident mass, and calcification. A segmental mastectomy was performed and subsequent histological examination revealed multiple dilated ducts, the largest of which contained eosinophilic material. The pathological diagnosis was of breast duct dilatation. Bacterial culture and drug sensitivity analysis of the secretions from the cystic cavity revealed no bacterial growth, and an acid fast bacillus stain was negative. Extravasation of the surgical wound occurred 1 month later, and Staphylococcus epidermidis was observed using a bacterial culture. This was treated with moxifloxacin for 1 week. It was suggested that the patient should switch to a prolactin sparing antipsychotic in view of the hyperprolactinemia, however, the patient refused. After a clinical follow-up of 16 months, the wound had healed well and no palpable mass was found in the breast.","container-title":"Oncology Letters","DOI":"10.3892/ol.2015.3034","ISSN":"1792-1074","issue":"5","note":"publisher: Spandidos Publications","page":"2181-2184","source":"www.spandidos-publications.com","title":"Bilateral mammary duct ectasia induced by sulpiride-associated hyperprolactinemia: A case report","title-short":"Bilateral mammary duct ectasia induced by sulpiride-associated hyperprolactinemia","volume":"9","author":[{"family":"Cong","given":"Yizi"},{"family":"Zou","given":"Haidong"},{"family":"Qiao","given":"Guangdong"},{"family":"Lin","given":"Jun"},{"family":"Wang","given":"Xingmiao"},{"family":"Li","given":"Xiaohui"},{"family":"Li","given":"Yalun"},{"family":"Zhu","given":"Shiguang"}],"issued":{"date-parts":[["2015",5,1]]}}}],"schema":"https://github.com/citation-style-language/schema/raw/master/csl-citation.json"} </w:instrText>
      </w:r>
      <w:r w:rsidR="005D1CD0"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8,48,49</w:t>
      </w:r>
      <w:r w:rsidR="005D1CD0" w:rsidRPr="0068631A">
        <w:rPr>
          <w:rFonts w:ascii="Times New Roman" w:hAnsi="Times New Roman" w:cs="Times New Roman"/>
          <w:sz w:val="24"/>
          <w:szCs w:val="24"/>
        </w:rPr>
        <w:fldChar w:fldCharType="end"/>
      </w:r>
      <w:r w:rsidR="00BA2859" w:rsidRPr="0068631A">
        <w:rPr>
          <w:rFonts w:ascii="Times New Roman" w:hAnsi="Times New Roman" w:cs="Times New Roman"/>
          <w:sz w:val="24"/>
          <w:szCs w:val="24"/>
        </w:rPr>
        <w:t xml:space="preserve"> </w:t>
      </w:r>
      <w:r w:rsidR="002D566A" w:rsidRPr="0068631A">
        <w:rPr>
          <w:rFonts w:ascii="Times New Roman" w:hAnsi="Times New Roman" w:cs="Times New Roman"/>
          <w:sz w:val="24"/>
          <w:szCs w:val="24"/>
        </w:rPr>
        <w:t xml:space="preserve">Although they resolve on their own once the hormonal cause is corrected, those with secondary infection and mastitis need drainage and treatment with appropriate antibiotics. </w:t>
      </w:r>
      <w:r w:rsidR="00806611" w:rsidRPr="0068631A">
        <w:rPr>
          <w:rFonts w:ascii="Times New Roman" w:hAnsi="Times New Roman" w:cs="Times New Roman"/>
          <w:sz w:val="24"/>
          <w:szCs w:val="24"/>
        </w:rPr>
        <w:t>Hyperprolactinemia</w:t>
      </w:r>
      <w:r w:rsidR="00906B01" w:rsidRPr="0068631A">
        <w:rPr>
          <w:rFonts w:ascii="Times New Roman" w:hAnsi="Times New Roman" w:cs="Times New Roman"/>
          <w:sz w:val="24"/>
          <w:szCs w:val="24"/>
        </w:rPr>
        <w:t>, by being proinflammatory and enhancing milk production,</w:t>
      </w:r>
      <w:r w:rsidR="00806611" w:rsidRPr="0068631A">
        <w:rPr>
          <w:rFonts w:ascii="Times New Roman" w:hAnsi="Times New Roman" w:cs="Times New Roman"/>
          <w:sz w:val="24"/>
          <w:szCs w:val="24"/>
        </w:rPr>
        <w:t xml:space="preserve"> can </w:t>
      </w:r>
      <w:r w:rsidR="002D566A" w:rsidRPr="0068631A">
        <w:rPr>
          <w:rFonts w:ascii="Times New Roman" w:hAnsi="Times New Roman" w:cs="Times New Roman"/>
          <w:sz w:val="24"/>
          <w:szCs w:val="24"/>
        </w:rPr>
        <w:t xml:space="preserve">also </w:t>
      </w:r>
      <w:r w:rsidR="00806611" w:rsidRPr="0068631A">
        <w:rPr>
          <w:rFonts w:ascii="Times New Roman" w:hAnsi="Times New Roman" w:cs="Times New Roman"/>
          <w:sz w:val="24"/>
          <w:szCs w:val="24"/>
        </w:rPr>
        <w:t xml:space="preserve">result in duct ectasia, galactorrhea, </w:t>
      </w:r>
      <w:r w:rsidR="00906B01" w:rsidRPr="0068631A">
        <w:rPr>
          <w:rFonts w:ascii="Times New Roman" w:hAnsi="Times New Roman" w:cs="Times New Roman"/>
          <w:sz w:val="24"/>
          <w:szCs w:val="24"/>
        </w:rPr>
        <w:t>fibrocystic changes</w:t>
      </w:r>
      <w:r w:rsidR="008B1EED" w:rsidRPr="0068631A">
        <w:rPr>
          <w:rFonts w:ascii="Times New Roman" w:hAnsi="Times New Roman" w:cs="Times New Roman"/>
          <w:sz w:val="24"/>
          <w:szCs w:val="24"/>
        </w:rPr>
        <w:t>,</w:t>
      </w:r>
      <w:r w:rsidR="00806611"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and</w:t>
      </w:r>
      <w:r w:rsidR="00806611" w:rsidRPr="0068631A">
        <w:rPr>
          <w:rFonts w:ascii="Times New Roman" w:hAnsi="Times New Roman" w:cs="Times New Roman"/>
          <w:sz w:val="24"/>
          <w:szCs w:val="24"/>
        </w:rPr>
        <w:t xml:space="preserve"> idiopathic granulomatous mastitis</w:t>
      </w:r>
      <w:r w:rsidR="00906B01"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6Mf16Upc","properties":{"formattedCitation":"\\super 48\\nosupersub{}","plainCitation":"48","noteIndex":0},"citationItems":[{"id":797,"uris":["http://zotero.org/users/7159872/items/FL67S3UL"],"itemData":{"id":797,"type":"article-journal","abstract":"Idiopathic granulomatous mastitis (IGM) is a rare chronic inflammatory disease of the breast, and its etiology remains not fully elucidated. IGM is observed more often in patients with autoimmune disease. Hyperprolactinemia is observed during pregnancy, lactation, and a history of oral contraceptive use. A 39-year-old patient with no history of oral contraceptive use presented with complaints such as redness, pain, and swelling in her left breast. Ultrasound and magnetic resonance imaging (MRI) revealed a suspicious inflamed mass lesion. Core biopsy was performed to exclude breast cancer and to further diagnose. The breast abscess was drained and steroids were given for treatment. In order to monitor any progression during the three months of treatment, hormone levels were routinely examined. Prolactin level was above the reference range, and pituitary MRI revealed a pituitary prolactinoma. After treatment with prolactin inhibitors, IGM also improved with hyperprolactinemia. This report emphasizes attention to hyperprolactinemia in cases of IGM diagnosis and treatment.","container-title":"Case Reports in Endocrinology","DOI":"10.1155/2017/3974291","ISSN":"2090-6501","language":"en","note":"publisher: Hindawi","page":"e3974291","source":"www.hindawi.com","title":"Pituitary Adenoma and Hyperprolactinemia Accompanied by Idiopathic Granulomatous Mastitis","volume":"2017","author":[{"family":"Destek","given":"Sebahattin"},{"family":"Gul","given":"Vahit Onur"},{"family":"Ahioglu","given":"Serkan"},{"family":"Serin","given":"Kursat Rahmi"}],"issued":{"date-parts":[["2017",2,22]]}}}],"schema":"https://github.com/citation-style-language/schema/raw/master/csl-citation.json"} </w:instrText>
      </w:r>
      <w:r w:rsidR="00906B01"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48</w:t>
      </w:r>
      <w:r w:rsidR="00906B01" w:rsidRPr="0068631A">
        <w:rPr>
          <w:rFonts w:ascii="Times New Roman" w:hAnsi="Times New Roman" w:cs="Times New Roman"/>
          <w:sz w:val="24"/>
          <w:szCs w:val="24"/>
        </w:rPr>
        <w:fldChar w:fldCharType="end"/>
      </w:r>
      <w:r w:rsidR="0064412A" w:rsidRPr="0068631A">
        <w:rPr>
          <w:rFonts w:ascii="Times New Roman" w:hAnsi="Times New Roman" w:cs="Times New Roman"/>
          <w:sz w:val="24"/>
          <w:szCs w:val="24"/>
        </w:rPr>
        <w:t xml:space="preserve"> (Figure 1</w:t>
      </w:r>
      <w:r w:rsidR="00627E89" w:rsidRPr="0068631A">
        <w:rPr>
          <w:rFonts w:ascii="Times New Roman" w:hAnsi="Times New Roman" w:cs="Times New Roman"/>
          <w:sz w:val="24"/>
          <w:szCs w:val="24"/>
        </w:rPr>
        <w:t>1</w:t>
      </w:r>
      <w:r w:rsidR="0064412A" w:rsidRPr="0068631A">
        <w:rPr>
          <w:rFonts w:ascii="Times New Roman" w:hAnsi="Times New Roman" w:cs="Times New Roman"/>
          <w:sz w:val="24"/>
          <w:szCs w:val="24"/>
        </w:rPr>
        <w:t>)</w:t>
      </w:r>
      <w:r w:rsidR="0076137C" w:rsidRPr="0068631A">
        <w:rPr>
          <w:rFonts w:ascii="Times New Roman" w:hAnsi="Times New Roman" w:cs="Times New Roman"/>
          <w:sz w:val="24"/>
          <w:szCs w:val="24"/>
        </w:rPr>
        <w:t>.</w:t>
      </w:r>
    </w:p>
    <w:p w14:paraId="37B2D818" w14:textId="6F32EC76" w:rsidR="00C97E9C" w:rsidRPr="0068631A" w:rsidRDefault="00C97E9C"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Parasitic infection</w:t>
      </w:r>
    </w:p>
    <w:p w14:paraId="0FA667C7" w14:textId="136950A9" w:rsidR="00906B01" w:rsidRPr="0068631A" w:rsidRDefault="00906B01"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lastRenderedPageBreak/>
        <w:t xml:space="preserve">                       </w:t>
      </w:r>
      <w:r w:rsidRPr="0068631A">
        <w:rPr>
          <w:rFonts w:ascii="Times New Roman" w:hAnsi="Times New Roman" w:cs="Times New Roman"/>
          <w:sz w:val="24"/>
          <w:szCs w:val="24"/>
        </w:rPr>
        <w:t xml:space="preserve">Parasitic infections of </w:t>
      </w:r>
      <w:r w:rsidR="008B1EED" w:rsidRPr="0068631A">
        <w:rPr>
          <w:rFonts w:ascii="Times New Roman" w:hAnsi="Times New Roman" w:cs="Times New Roman"/>
          <w:sz w:val="24"/>
          <w:szCs w:val="24"/>
        </w:rPr>
        <w:t>the breast, such as</w:t>
      </w:r>
      <w:r w:rsidRPr="0068631A">
        <w:rPr>
          <w:rFonts w:ascii="Times New Roman" w:hAnsi="Times New Roman" w:cs="Times New Roman"/>
          <w:sz w:val="24"/>
          <w:szCs w:val="24"/>
        </w:rPr>
        <w:t xml:space="preserve"> filariasis, cysticercosis</w:t>
      </w:r>
      <w:r w:rsidR="008B1EED" w:rsidRPr="0068631A">
        <w:rPr>
          <w:rFonts w:ascii="Times New Roman" w:hAnsi="Times New Roman" w:cs="Times New Roman"/>
          <w:sz w:val="24"/>
          <w:szCs w:val="24"/>
        </w:rPr>
        <w:t>,</w:t>
      </w:r>
      <w:r w:rsidR="00020B26" w:rsidRPr="0068631A">
        <w:rPr>
          <w:rFonts w:ascii="Times New Roman" w:hAnsi="Times New Roman" w:cs="Times New Roman"/>
          <w:sz w:val="24"/>
          <w:szCs w:val="24"/>
        </w:rPr>
        <w:t xml:space="preserve"> </w:t>
      </w:r>
      <w:r w:rsidRPr="0068631A">
        <w:rPr>
          <w:rFonts w:ascii="Times New Roman" w:hAnsi="Times New Roman" w:cs="Times New Roman"/>
          <w:sz w:val="24"/>
          <w:szCs w:val="24"/>
        </w:rPr>
        <w:t>and dracunculosis</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have been reported in endemic areas. Cysticercosis</w:t>
      </w:r>
      <w:r w:rsidR="004E100F" w:rsidRPr="0068631A">
        <w:rPr>
          <w:rFonts w:ascii="Times New Roman" w:hAnsi="Times New Roman" w:cs="Times New Roman"/>
          <w:sz w:val="24"/>
          <w:szCs w:val="24"/>
        </w:rPr>
        <w:t xml:space="preserve"> </w:t>
      </w:r>
      <w:r w:rsidRPr="0068631A">
        <w:rPr>
          <w:rFonts w:ascii="Times New Roman" w:hAnsi="Times New Roman" w:cs="Times New Roman"/>
          <w:sz w:val="24"/>
          <w:szCs w:val="24"/>
        </w:rPr>
        <w:t xml:space="preserve">can be seen on ultrasound as </w:t>
      </w:r>
      <w:r w:rsidR="00937436" w:rsidRPr="0068631A">
        <w:rPr>
          <w:rFonts w:ascii="Times New Roman" w:hAnsi="Times New Roman" w:cs="Times New Roman"/>
          <w:sz w:val="24"/>
          <w:szCs w:val="24"/>
        </w:rPr>
        <w:t>well-defined</w:t>
      </w:r>
      <w:r w:rsidRPr="0068631A">
        <w:rPr>
          <w:rFonts w:ascii="Times New Roman" w:hAnsi="Times New Roman" w:cs="Times New Roman"/>
          <w:sz w:val="24"/>
          <w:szCs w:val="24"/>
        </w:rPr>
        <w:t xml:space="preserve"> cysts with echogenic </w:t>
      </w:r>
      <w:r w:rsidR="008B1EED" w:rsidRPr="0068631A">
        <w:rPr>
          <w:rFonts w:ascii="Times New Roman" w:hAnsi="Times New Roman" w:cs="Times New Roman"/>
          <w:sz w:val="24"/>
          <w:szCs w:val="24"/>
        </w:rPr>
        <w:t>nodules</w:t>
      </w:r>
      <w:r w:rsidRPr="0068631A">
        <w:rPr>
          <w:rFonts w:ascii="Times New Roman" w:hAnsi="Times New Roman" w:cs="Times New Roman"/>
          <w:sz w:val="24"/>
          <w:szCs w:val="24"/>
        </w:rPr>
        <w:t xml:space="preserve"> near the wall,</w:t>
      </w:r>
      <w:r w:rsidR="00937436" w:rsidRPr="0068631A">
        <w:rPr>
          <w:rFonts w:ascii="Times New Roman" w:hAnsi="Times New Roman" w:cs="Times New Roman"/>
          <w:sz w:val="24"/>
          <w:szCs w:val="24"/>
        </w:rPr>
        <w:t xml:space="preserve"> loculations of fluid with internal echoes, irregular </w:t>
      </w:r>
      <w:r w:rsidR="008B1EED" w:rsidRPr="0068631A">
        <w:rPr>
          <w:rFonts w:ascii="Times New Roman" w:hAnsi="Times New Roman" w:cs="Times New Roman"/>
          <w:sz w:val="24"/>
          <w:szCs w:val="24"/>
        </w:rPr>
        <w:t>cysts</w:t>
      </w:r>
      <w:r w:rsidR="00937436" w:rsidRPr="0068631A">
        <w:rPr>
          <w:rFonts w:ascii="Times New Roman" w:hAnsi="Times New Roman" w:cs="Times New Roman"/>
          <w:sz w:val="24"/>
          <w:szCs w:val="24"/>
        </w:rPr>
        <w:t xml:space="preserve"> with extruded scolex</w:t>
      </w:r>
      <w:r w:rsidR="008B1EED" w:rsidRPr="0068631A">
        <w:rPr>
          <w:rFonts w:ascii="Times New Roman" w:hAnsi="Times New Roman" w:cs="Times New Roman"/>
          <w:sz w:val="24"/>
          <w:szCs w:val="24"/>
        </w:rPr>
        <w:t>,</w:t>
      </w:r>
      <w:r w:rsidR="00937436" w:rsidRPr="0068631A">
        <w:rPr>
          <w:rFonts w:ascii="Times New Roman" w:hAnsi="Times New Roman" w:cs="Times New Roman"/>
          <w:sz w:val="24"/>
          <w:szCs w:val="24"/>
        </w:rPr>
        <w:t xml:space="preserve"> or peripherally calcified cysts</w:t>
      </w:r>
      <w:r w:rsidR="00162E4E" w:rsidRPr="0068631A">
        <w:rPr>
          <w:rFonts w:ascii="Times New Roman" w:hAnsi="Times New Roman" w:cs="Times New Roman"/>
          <w:sz w:val="24"/>
          <w:szCs w:val="24"/>
        </w:rPr>
        <w:t xml:space="preserve"> (Figure 12)</w:t>
      </w:r>
      <w:r w:rsidR="00937436" w:rsidRPr="0068631A">
        <w:rPr>
          <w:rFonts w:ascii="Times New Roman" w:hAnsi="Times New Roman" w:cs="Times New Roman"/>
          <w:sz w:val="24"/>
          <w:szCs w:val="24"/>
        </w:rPr>
        <w:t xml:space="preserve">. </w:t>
      </w:r>
      <w:r w:rsidR="00110E7E" w:rsidRPr="0068631A">
        <w:rPr>
          <w:rFonts w:ascii="Times New Roman" w:hAnsi="Times New Roman" w:cs="Times New Roman"/>
          <w:sz w:val="24"/>
          <w:szCs w:val="24"/>
        </w:rPr>
        <w:t>MG</w:t>
      </w:r>
      <w:r w:rsidR="00937436" w:rsidRPr="0068631A">
        <w:rPr>
          <w:rFonts w:ascii="Times New Roman" w:hAnsi="Times New Roman" w:cs="Times New Roman"/>
          <w:sz w:val="24"/>
          <w:szCs w:val="24"/>
        </w:rPr>
        <w:t xml:space="preserve"> can show the calcified scolex</w:t>
      </w:r>
      <w:r w:rsidR="00BA2859" w:rsidRPr="0068631A">
        <w:rPr>
          <w:rFonts w:ascii="Times New Roman" w:hAnsi="Times New Roman" w:cs="Times New Roman"/>
          <w:sz w:val="24"/>
          <w:szCs w:val="24"/>
        </w:rPr>
        <w:t>.</w:t>
      </w:r>
      <w:r w:rsidR="00937436"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9MdwsRfk","properties":{"formattedCitation":"\\super 50\\nosupersub{}","plainCitation":"50","noteIndex":0},"citationItems":[{"id":799,"uris":["http://zotero.org/users/7159872/items/MXH8I7D8"],"itemData":{"id":799,"type":"article-journal","container-title":"Annals of Tropical Medicine and Parasitology","DOI":"10.1179/1364859411Y.0000000039","ISSN":"0003-4983","issue":"6","journalAbbreviation":"Ann Trop Med Parasitol","note":"PMID: 22117855\nPMCID: PMC4100306","page":"455-461","source":"PubMed Central","title":"Isolated cysticercosis of the breast masquerading as a breast tumour: report of a case and review of literature","title-short":"Isolated cysticercosis of the breast masquerading as a breast tumour","volume":"105","author":[{"family":"Bhattacharjee","given":"H K"},{"family":"Ramman","given":"T R"},{"family":"ARGARWAL","given":"L"},{"family":"Nain","given":"M"},{"family":"Thomas","given":"S"}],"issued":{"date-parts":[["2011",9]]}}}],"schema":"https://github.com/citation-style-language/schema/raw/master/csl-citation.json"} </w:instrText>
      </w:r>
      <w:r w:rsidR="00937436"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50</w:t>
      </w:r>
      <w:r w:rsidR="00937436" w:rsidRPr="0068631A">
        <w:rPr>
          <w:rFonts w:ascii="Times New Roman" w:hAnsi="Times New Roman" w:cs="Times New Roman"/>
          <w:sz w:val="24"/>
          <w:szCs w:val="24"/>
        </w:rPr>
        <w:fldChar w:fldCharType="end"/>
      </w:r>
      <w:r w:rsidR="00937436" w:rsidRPr="0068631A">
        <w:rPr>
          <w:rFonts w:ascii="Times New Roman" w:hAnsi="Times New Roman" w:cs="Times New Roman"/>
          <w:sz w:val="24"/>
          <w:szCs w:val="24"/>
        </w:rPr>
        <w:t xml:space="preserve"> </w:t>
      </w:r>
      <w:r w:rsidR="00805B98" w:rsidRPr="0068631A">
        <w:rPr>
          <w:rFonts w:ascii="Times New Roman" w:hAnsi="Times New Roman" w:cs="Times New Roman"/>
          <w:sz w:val="24"/>
          <w:szCs w:val="24"/>
        </w:rPr>
        <w:t xml:space="preserve">MRI can show a T2 hyperintense cyst with eccentric T2 hypointense scolex and surrounding edema in the active stages. </w:t>
      </w:r>
      <w:r w:rsidR="00C00400" w:rsidRPr="0068631A">
        <w:rPr>
          <w:rFonts w:ascii="Times New Roman" w:hAnsi="Times New Roman" w:cs="Times New Roman"/>
          <w:sz w:val="24"/>
          <w:szCs w:val="24"/>
        </w:rPr>
        <w:t>Fine needle aspiration cytology (FNAC) may show larval fragments, hooklets</w:t>
      </w:r>
      <w:r w:rsidR="008B1EED" w:rsidRPr="0068631A">
        <w:rPr>
          <w:rFonts w:ascii="Times New Roman" w:hAnsi="Times New Roman" w:cs="Times New Roman"/>
          <w:sz w:val="24"/>
          <w:szCs w:val="24"/>
        </w:rPr>
        <w:t>,</w:t>
      </w:r>
      <w:r w:rsidR="00C00400" w:rsidRPr="0068631A">
        <w:rPr>
          <w:rFonts w:ascii="Times New Roman" w:hAnsi="Times New Roman" w:cs="Times New Roman"/>
          <w:sz w:val="24"/>
          <w:szCs w:val="24"/>
        </w:rPr>
        <w:t xml:space="preserve"> or calcified corpuscles, while </w:t>
      </w:r>
      <w:r w:rsidR="00E564AD" w:rsidRPr="0068631A">
        <w:rPr>
          <w:rFonts w:ascii="Times New Roman" w:hAnsi="Times New Roman" w:cs="Times New Roman"/>
          <w:sz w:val="24"/>
          <w:szCs w:val="24"/>
        </w:rPr>
        <w:t xml:space="preserve">the </w:t>
      </w:r>
      <w:r w:rsidR="00C00400" w:rsidRPr="0068631A">
        <w:rPr>
          <w:rFonts w:ascii="Times New Roman" w:hAnsi="Times New Roman" w:cs="Times New Roman"/>
          <w:sz w:val="24"/>
          <w:szCs w:val="24"/>
        </w:rPr>
        <w:t>scolex is not routinely seen. A histopathological confirmation after surgical excision may be needed if parasites are not visualized by FNAC.</w:t>
      </w:r>
      <w:r w:rsidR="00C00400"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wVUSDnxK","properties":{"formattedCitation":"\\super 51\\nosupersub{}","plainCitation":"51","noteIndex":0},"citationItems":[{"id":1168,"uris":["http://zotero.org/users/7159872/items/BDJGN88I"],"itemData":{"id":1168,"type":"article-journal","abstract":"Background:\nCysticercosis, a parasitic tissue infection caused by the larva of Taenia solium, is quite a common disease in our part of the world, but its incidence is often underestimated. Fine-needle aspiration cytology (FNAC) plays an important role in early detection of this disease, especially when the lesion is located in anatomically approachable superficial locations.\n\nAims:\nThe aim was to study role of FNAC in the diagnosis of cysticercosis.\n\nMaterials and Methods:\nIn this retrospective study, the data of 137 patients with palpable nodules, who were diagnosed as having or suspicious of cysticercosis on FNAC, were retrieved and analyzed.\n\nResults:\nIn 129 (94.2%) cases, a definitive diagnosis of cysticercosis was obtained in the form of parts of parasite tegument, hooklets, parenchymatous portion and calcareous corpuscles. In the background, giant cells, mixed inflammatory cells, and epithelioid cells were present. In remaining 8 (5.8%) cases, larval fragments could not be identified on the aspirates, and the diagnosis of parasitic inflammation was suggested on the basis of other cytological findings such as clear fluid aspirate, presence of eosinophils, histiocytes, foreign body giant cells, a typical granular dirty background, etc. Follow-up biopsy in these 8 cases confirmed the diagnosis of cysticercosis in 7 (87.5%) while in 1 (12.5%) case, histopathology was suggestive of parasitic cyst.\n\nConclusion:\nFine-needle aspiration cytology in cysticercosis is a low-cost outpatient procedure. The cytological diagnosis is quite straightforward in cases where the actual parasite structures are identified in the smears. In other cases, a cytological diagnosis of suspicious of cysticercosis can be given if the cytological findings suggest the same.","container-title":"Journal of Cytology / Indian Academy of Cytologists","DOI":"10.4103/0970-9371.138665","ISSN":"0970-9371","issue":"2","journalAbbreviation":"J Cytol","note":"PMID: 25210232\nPMCID: PMC4159899","page":"68-72","source":"PubMed Central","title":"Fine-needle aspiration cytology as a diagnostic modality for cysticercosis: A clinicocytological study of 137 cases","title-short":"Fine-needle aspiration cytology as a diagnostic modality for cysticercosis","volume":"31","author":[{"family":"Kala","given":"Pooja"},{"family":"Khare","given":"Pratima"}],"issued":{"date-parts":[["2014"]]}}}],"schema":"https://github.com/citation-style-language/schema/raw/master/csl-citation.json"} </w:instrText>
      </w:r>
      <w:r w:rsidR="00C00400"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51</w:t>
      </w:r>
      <w:r w:rsidR="00C00400" w:rsidRPr="0068631A">
        <w:rPr>
          <w:rFonts w:ascii="Times New Roman" w:hAnsi="Times New Roman" w:cs="Times New Roman"/>
          <w:sz w:val="24"/>
          <w:szCs w:val="24"/>
        </w:rPr>
        <w:fldChar w:fldCharType="end"/>
      </w:r>
      <w:r w:rsidR="00C00400" w:rsidRPr="0068631A">
        <w:rPr>
          <w:rFonts w:ascii="Times New Roman" w:hAnsi="Times New Roman" w:cs="Times New Roman"/>
          <w:sz w:val="24"/>
          <w:szCs w:val="24"/>
        </w:rPr>
        <w:t xml:space="preserve"> </w:t>
      </w:r>
      <w:r w:rsidR="00937436" w:rsidRPr="0068631A">
        <w:rPr>
          <w:rFonts w:ascii="Times New Roman" w:hAnsi="Times New Roman" w:cs="Times New Roman"/>
          <w:sz w:val="24"/>
          <w:szCs w:val="24"/>
        </w:rPr>
        <w:t>On the other hand</w:t>
      </w:r>
      <w:r w:rsidR="00E564AD" w:rsidRPr="0068631A">
        <w:rPr>
          <w:rFonts w:ascii="Times New Roman" w:hAnsi="Times New Roman" w:cs="Times New Roman"/>
          <w:sz w:val="24"/>
          <w:szCs w:val="24"/>
        </w:rPr>
        <w:t>,</w:t>
      </w:r>
      <w:r w:rsidR="00937436" w:rsidRPr="0068631A">
        <w:rPr>
          <w:rFonts w:ascii="Times New Roman" w:hAnsi="Times New Roman" w:cs="Times New Roman"/>
          <w:sz w:val="24"/>
          <w:szCs w:val="24"/>
        </w:rPr>
        <w:t xml:space="preserve"> filariasis of </w:t>
      </w:r>
      <w:r w:rsidR="00E564AD" w:rsidRPr="0068631A">
        <w:rPr>
          <w:rFonts w:ascii="Times New Roman" w:hAnsi="Times New Roman" w:cs="Times New Roman"/>
          <w:sz w:val="24"/>
          <w:szCs w:val="24"/>
        </w:rPr>
        <w:t xml:space="preserve">the </w:t>
      </w:r>
      <w:r w:rsidR="00937436" w:rsidRPr="0068631A">
        <w:rPr>
          <w:rFonts w:ascii="Times New Roman" w:hAnsi="Times New Roman" w:cs="Times New Roman"/>
          <w:sz w:val="24"/>
          <w:szCs w:val="24"/>
        </w:rPr>
        <w:t xml:space="preserve">breast can present as serpiginous calcifications on </w:t>
      </w:r>
      <w:r w:rsidR="00110E7E" w:rsidRPr="0068631A">
        <w:rPr>
          <w:rFonts w:ascii="Times New Roman" w:hAnsi="Times New Roman" w:cs="Times New Roman"/>
          <w:sz w:val="24"/>
          <w:szCs w:val="24"/>
        </w:rPr>
        <w:t>MG and</w:t>
      </w:r>
      <w:r w:rsidR="00937436" w:rsidRPr="0068631A">
        <w:rPr>
          <w:rFonts w:ascii="Times New Roman" w:hAnsi="Times New Roman" w:cs="Times New Roman"/>
          <w:sz w:val="24"/>
          <w:szCs w:val="24"/>
        </w:rPr>
        <w:t xml:space="preserve"> tubular cystic structures due to dilated lymphatics</w:t>
      </w:r>
      <w:r w:rsidR="00110E7E" w:rsidRPr="0068631A">
        <w:rPr>
          <w:rFonts w:ascii="Times New Roman" w:hAnsi="Times New Roman" w:cs="Times New Roman"/>
          <w:sz w:val="24"/>
          <w:szCs w:val="24"/>
        </w:rPr>
        <w:t xml:space="preserve"> on US</w:t>
      </w:r>
      <w:r w:rsidR="00937436" w:rsidRPr="0068631A">
        <w:rPr>
          <w:rFonts w:ascii="Times New Roman" w:hAnsi="Times New Roman" w:cs="Times New Roman"/>
          <w:sz w:val="24"/>
          <w:szCs w:val="24"/>
        </w:rPr>
        <w:t xml:space="preserve"> </w:t>
      </w:r>
      <w:r w:rsidR="00110E7E" w:rsidRPr="0068631A">
        <w:rPr>
          <w:rFonts w:ascii="Times New Roman" w:hAnsi="Times New Roman" w:cs="Times New Roman"/>
          <w:sz w:val="24"/>
          <w:szCs w:val="24"/>
        </w:rPr>
        <w:t>with demonstration of</w:t>
      </w:r>
      <w:r w:rsidR="00937436" w:rsidRPr="0068631A">
        <w:rPr>
          <w:rFonts w:ascii="Times New Roman" w:hAnsi="Times New Roman" w:cs="Times New Roman"/>
          <w:sz w:val="24"/>
          <w:szCs w:val="24"/>
        </w:rPr>
        <w:t xml:space="preserve"> the ‘Filarial dance’ sign</w:t>
      </w:r>
      <w:r w:rsidR="00E564AD" w:rsidRPr="0068631A">
        <w:rPr>
          <w:rFonts w:ascii="Times New Roman" w:hAnsi="Times New Roman" w:cs="Times New Roman"/>
          <w:sz w:val="24"/>
          <w:szCs w:val="24"/>
        </w:rPr>
        <w:t>,</w:t>
      </w:r>
      <w:r w:rsidR="00937436" w:rsidRPr="0068631A">
        <w:rPr>
          <w:rFonts w:ascii="Times New Roman" w:hAnsi="Times New Roman" w:cs="Times New Roman"/>
          <w:sz w:val="24"/>
          <w:szCs w:val="24"/>
        </w:rPr>
        <w:t xml:space="preserve"> which is a </w:t>
      </w:r>
      <w:r w:rsidR="008B1EED" w:rsidRPr="0068631A">
        <w:rPr>
          <w:rFonts w:ascii="Times New Roman" w:hAnsi="Times New Roman" w:cs="Times New Roman"/>
          <w:sz w:val="24"/>
          <w:szCs w:val="24"/>
        </w:rPr>
        <w:t>color</w:t>
      </w:r>
      <w:r w:rsidR="00937436" w:rsidRPr="0068631A">
        <w:rPr>
          <w:rFonts w:ascii="Times New Roman" w:hAnsi="Times New Roman" w:cs="Times New Roman"/>
          <w:sz w:val="24"/>
          <w:szCs w:val="24"/>
        </w:rPr>
        <w:t xml:space="preserve"> motion artifact due to the swirling movement of filarial larvae</w:t>
      </w:r>
      <w:r w:rsidR="00BA2859" w:rsidRPr="0068631A">
        <w:rPr>
          <w:rFonts w:ascii="Times New Roman" w:hAnsi="Times New Roman" w:cs="Times New Roman"/>
          <w:sz w:val="24"/>
          <w:szCs w:val="24"/>
        </w:rPr>
        <w:t>.</w:t>
      </w:r>
      <w:r w:rsidR="00937436"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vqTqMog3","properties":{"formattedCitation":"\\super 52\\nosupersub{}","plainCitation":"52","noteIndex":0},"citationItems":[{"id":805,"uris":["http://zotero.org/users/7159872/items/3ZK647ED"],"itemData":{"id":805,"type":"article-journal","abstract":"A 50-year-old woman presented with a palpable tender nodule in the upper quadrant of the breast that was clinically thought to be a fibroadenoma, with mammographic findings of a well-defined lobulated density. Sonographic examination revealed a “filarial dance sign” within the cystic lesion, which is diagnostic of lymphatic breast filariasis. In endemic areas, sonographic examination is recommended to search for this pathognomonic real-time diagnostic feature and, if present, to initiate treatment without delay. © 2008 Wiley Periodicals, Inc. J Clin Ultrasound, 2008","container-title":"Journal of Clinical Ultrasound","DOI":"10.1002/jcu.20418","ISSN":"1097-0096","issue":"9","language":"en","note":"_eprint: https://onlinelibrary.wiley.com/doi/pdf/10.1002/jcu.20418","page":"567-569","source":"Wiley Online Library","title":"Breast filariasis: Real-time sonographic imaging of the filarial dance","title-short":"Breast filariasis","volume":"36","author":[{"family":"Surendrababu","given":"Narayanam R.S."},{"family":"Thomas","given":"Elsa"},{"family":"Rajinikanth","given":"Janakiraman"},{"family":"Keshava","given":"Shyamkumar N."}],"issued":{"date-parts":[["2008"]]}}}],"schema":"https://github.com/citation-style-language/schema/raw/master/csl-citation.json"} </w:instrText>
      </w:r>
      <w:r w:rsidR="00937436"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52</w:t>
      </w:r>
      <w:r w:rsidR="00937436" w:rsidRPr="0068631A">
        <w:rPr>
          <w:rFonts w:ascii="Times New Roman" w:hAnsi="Times New Roman" w:cs="Times New Roman"/>
          <w:sz w:val="24"/>
          <w:szCs w:val="24"/>
        </w:rPr>
        <w:fldChar w:fldCharType="end"/>
      </w:r>
      <w:r w:rsidR="00C00400" w:rsidRPr="0068631A">
        <w:rPr>
          <w:rFonts w:ascii="Times New Roman" w:hAnsi="Times New Roman" w:cs="Times New Roman"/>
          <w:sz w:val="24"/>
          <w:szCs w:val="24"/>
        </w:rPr>
        <w:t xml:space="preserve"> A cytological examination of the fluid aspirate</w:t>
      </w:r>
      <w:r w:rsidR="00E564AD" w:rsidRPr="0068631A">
        <w:rPr>
          <w:rFonts w:ascii="Times New Roman" w:hAnsi="Times New Roman" w:cs="Times New Roman"/>
          <w:sz w:val="24"/>
          <w:szCs w:val="24"/>
        </w:rPr>
        <w:t>,</w:t>
      </w:r>
      <w:r w:rsidR="00E957C7" w:rsidRPr="0068631A">
        <w:rPr>
          <w:rFonts w:ascii="Times New Roman" w:hAnsi="Times New Roman" w:cs="Times New Roman"/>
          <w:sz w:val="24"/>
          <w:szCs w:val="24"/>
        </w:rPr>
        <w:t xml:space="preserve"> as well as blood samples by finger prick</w:t>
      </w:r>
      <w:r w:rsidR="00E564AD" w:rsidRPr="0068631A">
        <w:rPr>
          <w:rFonts w:ascii="Times New Roman" w:hAnsi="Times New Roman" w:cs="Times New Roman"/>
          <w:sz w:val="24"/>
          <w:szCs w:val="24"/>
        </w:rPr>
        <w:t>,</w:t>
      </w:r>
      <w:r w:rsidR="00C00400" w:rsidRPr="0068631A">
        <w:rPr>
          <w:rFonts w:ascii="Times New Roman" w:hAnsi="Times New Roman" w:cs="Times New Roman"/>
          <w:sz w:val="24"/>
          <w:szCs w:val="24"/>
        </w:rPr>
        <w:t xml:space="preserve"> can depict microfilariae to confirm the diagnosis.</w:t>
      </w:r>
      <w:r w:rsidR="00BA2859" w:rsidRPr="0068631A">
        <w:rPr>
          <w:rFonts w:ascii="Times New Roman" w:hAnsi="Times New Roman" w:cs="Times New Roman"/>
          <w:sz w:val="24"/>
          <w:szCs w:val="24"/>
        </w:rPr>
        <w:t xml:space="preserve"> </w:t>
      </w:r>
      <w:r w:rsidR="00020B26" w:rsidRPr="0068631A">
        <w:rPr>
          <w:rFonts w:ascii="Times New Roman" w:hAnsi="Times New Roman" w:cs="Times New Roman"/>
          <w:sz w:val="24"/>
          <w:szCs w:val="24"/>
        </w:rPr>
        <w:t xml:space="preserve">Old sequel of the eradicated dracunculiasis can appear as linear </w:t>
      </w:r>
      <w:r w:rsidR="00676C6B" w:rsidRPr="0068631A">
        <w:rPr>
          <w:rFonts w:ascii="Times New Roman" w:hAnsi="Times New Roman" w:cs="Times New Roman"/>
          <w:sz w:val="24"/>
          <w:szCs w:val="24"/>
        </w:rPr>
        <w:t>serpiginous</w:t>
      </w:r>
      <w:r w:rsidR="00020B26" w:rsidRPr="0068631A">
        <w:rPr>
          <w:rFonts w:ascii="Times New Roman" w:hAnsi="Times New Roman" w:cs="Times New Roman"/>
          <w:sz w:val="24"/>
          <w:szCs w:val="24"/>
        </w:rPr>
        <w:t xml:space="preserve"> areas of calcification on mammogram and can mimic ductal calcifications, prior mastitis sequela or calcified sutures</w:t>
      </w:r>
      <w:r w:rsidR="00BA2859" w:rsidRPr="0068631A">
        <w:rPr>
          <w:rFonts w:ascii="Times New Roman" w:hAnsi="Times New Roman" w:cs="Times New Roman"/>
          <w:sz w:val="24"/>
          <w:szCs w:val="24"/>
        </w:rPr>
        <w:t>.</w:t>
      </w:r>
      <w:r w:rsidR="00020B26" w:rsidRPr="0068631A">
        <w:rPr>
          <w:rFonts w:ascii="Times New Roman" w:hAnsi="Times New Roman" w:cs="Times New Roman"/>
          <w:sz w:val="24"/>
          <w:szCs w:val="24"/>
        </w:rPr>
        <w:fldChar w:fldCharType="begin"/>
      </w:r>
      <w:r w:rsidR="00301EFC" w:rsidRPr="0068631A">
        <w:rPr>
          <w:rFonts w:ascii="Times New Roman" w:hAnsi="Times New Roman" w:cs="Times New Roman"/>
          <w:sz w:val="24"/>
          <w:szCs w:val="24"/>
        </w:rPr>
        <w:instrText xml:space="preserve"> ADDIN ZOTERO_ITEM CSL_CITATION {"citationID":"Y4ApjiPF","properties":{"formattedCitation":"\\super 53\\nosupersub{}","plainCitation":"53","noteIndex":0},"citationItems":[{"id":807,"uris":["http://zotero.org/users/7159872/items/JJ5VV6NG"],"itemData":{"id":807,"type":"article-journal","abstract":"Dracunculiasis of the breast is a rare manifestation of prior infection with the parasite dracunculus medinensis (guinea worm). We describe a case of a 60- year-old woman, who had recently emigrated from Cameroon. She presented for an annual screening mammogram and was found to have coarse linear or coiled serpiginous calcifications. These findings were recognized as calcified guinea worms within the breast tissue. This case report aims to highlight the mammographic findings of this rare infectious disease.","container-title":"Journal of Radiology Case Reports","DOI":"10.3941/jrcr.v6i11.1137","ISSN":"1943-0922","issue":"11","journalAbbreviation":"J Radiol Case Rep","note":"PMID: 23372866\nPMCID: PMC3558262","page":"29-33","source":"PubMed Central","title":"Dracunculiasis of the Breast: Radiological Manifestations of a Rare Disease","title-short":"Dracunculiasis of the Breast","volume":"6","author":[{"family":"Barry","given":"Shannon K."},{"family":"Schucany","given":"William Gregory"}],"issued":{"date-parts":[["2012",11,1]]}}}],"schema":"https://github.com/citation-style-language/schema/raw/master/csl-citation.json"} </w:instrText>
      </w:r>
      <w:r w:rsidR="00020B26" w:rsidRPr="0068631A">
        <w:rPr>
          <w:rFonts w:ascii="Times New Roman" w:hAnsi="Times New Roman" w:cs="Times New Roman"/>
          <w:sz w:val="24"/>
          <w:szCs w:val="24"/>
        </w:rPr>
        <w:fldChar w:fldCharType="separate"/>
      </w:r>
      <w:r w:rsidR="00301EFC" w:rsidRPr="0068631A">
        <w:rPr>
          <w:rFonts w:ascii="Times New Roman" w:hAnsi="Times New Roman" w:cs="Times New Roman"/>
          <w:sz w:val="24"/>
          <w:vertAlign w:val="superscript"/>
        </w:rPr>
        <w:t>53</w:t>
      </w:r>
      <w:r w:rsidR="00020B26" w:rsidRPr="0068631A">
        <w:rPr>
          <w:rFonts w:ascii="Times New Roman" w:hAnsi="Times New Roman" w:cs="Times New Roman"/>
          <w:sz w:val="24"/>
          <w:szCs w:val="24"/>
        </w:rPr>
        <w:fldChar w:fldCharType="end"/>
      </w:r>
    </w:p>
    <w:p w14:paraId="25D4B4CC" w14:textId="4C62A682" w:rsidR="00E957C7" w:rsidRPr="0068631A" w:rsidRDefault="007C0F90" w:rsidP="00A91E2E">
      <w:pPr>
        <w:spacing w:line="480" w:lineRule="auto"/>
        <w:rPr>
          <w:rFonts w:ascii="Times New Roman" w:hAnsi="Times New Roman" w:cs="Times New Roman"/>
          <w:b/>
          <w:sz w:val="24"/>
          <w:szCs w:val="24"/>
        </w:rPr>
      </w:pPr>
      <w:r w:rsidRPr="0068631A">
        <w:rPr>
          <w:rFonts w:ascii="Times New Roman" w:hAnsi="Times New Roman" w:cs="Times New Roman"/>
          <w:b/>
          <w:sz w:val="24"/>
          <w:szCs w:val="24"/>
        </w:rPr>
        <w:t>A</w:t>
      </w:r>
      <w:r w:rsidR="00A10119" w:rsidRPr="0068631A">
        <w:rPr>
          <w:rFonts w:ascii="Times New Roman" w:hAnsi="Times New Roman" w:cs="Times New Roman"/>
          <w:b/>
          <w:sz w:val="24"/>
          <w:szCs w:val="24"/>
        </w:rPr>
        <w:t>symmetric</w:t>
      </w:r>
      <w:r w:rsidRPr="0068631A">
        <w:rPr>
          <w:rFonts w:ascii="Times New Roman" w:hAnsi="Times New Roman" w:cs="Times New Roman"/>
          <w:b/>
          <w:sz w:val="24"/>
          <w:szCs w:val="24"/>
        </w:rPr>
        <w:t xml:space="preserve"> </w:t>
      </w:r>
      <w:r w:rsidR="00E957C7" w:rsidRPr="0068631A">
        <w:rPr>
          <w:rFonts w:ascii="Times New Roman" w:hAnsi="Times New Roman" w:cs="Times New Roman"/>
          <w:b/>
          <w:sz w:val="24"/>
          <w:szCs w:val="24"/>
        </w:rPr>
        <w:t xml:space="preserve">breast uptake on </w:t>
      </w:r>
      <w:r w:rsidR="00E564AD" w:rsidRPr="0068631A">
        <w:rPr>
          <w:rFonts w:ascii="Times New Roman" w:hAnsi="Times New Roman" w:cs="Times New Roman"/>
          <w:b/>
          <w:sz w:val="24"/>
          <w:szCs w:val="24"/>
        </w:rPr>
        <w:t>Fluorine-18</w:t>
      </w:r>
      <w:r w:rsidR="00E957C7" w:rsidRPr="0068631A">
        <w:rPr>
          <w:rFonts w:ascii="Times New Roman" w:hAnsi="Times New Roman" w:cs="Times New Roman"/>
          <w:b/>
          <w:sz w:val="24"/>
          <w:szCs w:val="24"/>
        </w:rPr>
        <w:t xml:space="preserve"> Fluorodeoxyglucose Positron Emission Tomography (18</w:t>
      </w:r>
      <w:r w:rsidR="00E564AD" w:rsidRPr="0068631A">
        <w:rPr>
          <w:rFonts w:ascii="Times New Roman" w:hAnsi="Times New Roman" w:cs="Times New Roman"/>
          <w:b/>
          <w:sz w:val="24"/>
          <w:szCs w:val="24"/>
        </w:rPr>
        <w:t>–</w:t>
      </w:r>
      <w:r w:rsidR="00E957C7" w:rsidRPr="0068631A">
        <w:rPr>
          <w:rFonts w:ascii="Times New Roman" w:hAnsi="Times New Roman" w:cs="Times New Roman"/>
          <w:b/>
          <w:sz w:val="24"/>
          <w:szCs w:val="24"/>
        </w:rPr>
        <w:t>F FDG PET)</w:t>
      </w:r>
    </w:p>
    <w:p w14:paraId="6D42503F" w14:textId="033CA899" w:rsidR="00E957C7" w:rsidRPr="0068631A" w:rsidRDefault="00E957C7" w:rsidP="00A91E2E">
      <w:pPr>
        <w:spacing w:line="480" w:lineRule="auto"/>
        <w:rPr>
          <w:rFonts w:ascii="Times New Roman" w:hAnsi="Times New Roman" w:cs="Times New Roman"/>
          <w:bCs/>
          <w:sz w:val="24"/>
          <w:szCs w:val="24"/>
        </w:rPr>
      </w:pPr>
      <w:r w:rsidRPr="0068631A">
        <w:rPr>
          <w:rFonts w:ascii="Times New Roman" w:hAnsi="Times New Roman" w:cs="Times New Roman"/>
          <w:b/>
          <w:sz w:val="24"/>
          <w:szCs w:val="24"/>
        </w:rPr>
        <w:t xml:space="preserve">                  </w:t>
      </w:r>
      <w:r w:rsidRPr="0068631A">
        <w:rPr>
          <w:rFonts w:ascii="Times New Roman" w:hAnsi="Times New Roman" w:cs="Times New Roman"/>
          <w:bCs/>
          <w:sz w:val="24"/>
          <w:szCs w:val="24"/>
        </w:rPr>
        <w:t xml:space="preserve">Normal breasts show homogeneous symmetric uptake on PET with </w:t>
      </w:r>
      <w:r w:rsidR="008B1EED" w:rsidRPr="0068631A">
        <w:rPr>
          <w:rFonts w:ascii="Times New Roman" w:hAnsi="Times New Roman" w:cs="Times New Roman"/>
          <w:bCs/>
          <w:sz w:val="24"/>
          <w:szCs w:val="24"/>
        </w:rPr>
        <w:t>SUVmax</w:t>
      </w:r>
      <w:r w:rsidRPr="0068631A">
        <w:rPr>
          <w:rFonts w:ascii="Times New Roman" w:hAnsi="Times New Roman" w:cs="Times New Roman"/>
          <w:bCs/>
          <w:sz w:val="24"/>
          <w:szCs w:val="24"/>
        </w:rPr>
        <w:t xml:space="preserve"> values less than 2.5. The uptake is higher in younger females with increased breast density and during </w:t>
      </w:r>
      <w:r w:rsidR="00E564AD" w:rsidRPr="0068631A">
        <w:rPr>
          <w:rFonts w:ascii="Times New Roman" w:hAnsi="Times New Roman" w:cs="Times New Roman"/>
          <w:bCs/>
          <w:sz w:val="24"/>
          <w:szCs w:val="24"/>
        </w:rPr>
        <w:t xml:space="preserve">the </w:t>
      </w:r>
      <w:r w:rsidRPr="0068631A">
        <w:rPr>
          <w:rFonts w:ascii="Times New Roman" w:hAnsi="Times New Roman" w:cs="Times New Roman"/>
          <w:bCs/>
          <w:sz w:val="24"/>
          <w:szCs w:val="24"/>
        </w:rPr>
        <w:t>ovulation and secretory phase.</w:t>
      </w:r>
      <w:r w:rsidRPr="0068631A">
        <w:rPr>
          <w:rFonts w:ascii="Times New Roman" w:hAnsi="Times New Roman" w:cs="Times New Roman"/>
          <w:bCs/>
          <w:sz w:val="24"/>
          <w:szCs w:val="24"/>
        </w:rPr>
        <w:fldChar w:fldCharType="begin"/>
      </w:r>
      <w:r w:rsidR="00301EFC" w:rsidRPr="0068631A">
        <w:rPr>
          <w:rFonts w:ascii="Times New Roman" w:hAnsi="Times New Roman" w:cs="Times New Roman"/>
          <w:bCs/>
          <w:sz w:val="24"/>
          <w:szCs w:val="24"/>
        </w:rPr>
        <w:instrText xml:space="preserve"> ADDIN ZOTERO_ITEM CSL_CITATION {"citationID":"yvB3o3g4","properties":{"formattedCitation":"\\super 54\\nosupersub{}","plainCitation":"54","noteIndex":0},"citationItems":[{"id":1170,"uris":["http://zotero.org/users/7159872/items/76DQ6KAP"],"itemData":{"id":1170,"type":"article-journal","abstract":"Interpretation of 18F-FDG PET/CT studies in breast is challenging owing to nonspecific FDG uptake in various benign and malignant conditions. Benign conditions include breast changes in pregnancy and lactation, gynecomastia, mastitis, fat necrosis, fibroadenoma, intraductal papilloma, and atypical ductal hyperplasia. Among malignancies, invasive ductal carcinoma and invasive lobular carcinoma are common histological types of breast carcinoma. Rarely, other unusual histological types of breast carcinomas (eg, intraductal papillary carcinoma, invasive micropapillary carcinoma, medullary carcinoma, mucinous carcinoma, and metaplastic carcinoma), lymphoma, and metastasis can be the causes. Knowledge of a wide spectrum of hypermetabolic breast lesions on FDG PET/CT is essential in accurate reading of FDG PET/CT. The purpose of this atlas article is to demonstrate features of various breast lesions encountered at our institution, both benign and malignant, which can result in hypermetabolism on FDG PET/CT imaging.","container-title":"Clinical Nuclear Medicine","DOI":"10.1097/RLU.0000000000001203","ISSN":"0363-9762","issue":"7","journalAbbreviation":"Clin Nucl Med","note":"PMID: 26975010\nPMCID: PMC4902325","page":"543-557","source":"PubMed Central","title":"Spectrum of the Breast Lesions With Increased 18F-FDG Uptake on PET/CT","volume":"41","author":[{"family":"Dong","given":"Aisheng"},{"family":"Wang","given":"Yang"},{"family":"Lu","given":"Jianping"},{"family":"Zuo","given":"Changjing"}],"issued":{"date-parts":[["2016",7]]}}}],"schema":"https://github.com/citation-style-language/schema/raw/master/csl-citation.json"} </w:instrText>
      </w:r>
      <w:r w:rsidRPr="0068631A">
        <w:rPr>
          <w:rFonts w:ascii="Times New Roman" w:hAnsi="Times New Roman" w:cs="Times New Roman"/>
          <w:bCs/>
          <w:sz w:val="24"/>
          <w:szCs w:val="24"/>
        </w:rPr>
        <w:fldChar w:fldCharType="separate"/>
      </w:r>
      <w:r w:rsidR="00301EFC" w:rsidRPr="0068631A">
        <w:rPr>
          <w:rFonts w:ascii="Times New Roman" w:hAnsi="Times New Roman" w:cs="Times New Roman"/>
          <w:sz w:val="24"/>
          <w:vertAlign w:val="superscript"/>
        </w:rPr>
        <w:t>54</w:t>
      </w:r>
      <w:r w:rsidRPr="0068631A">
        <w:rPr>
          <w:rFonts w:ascii="Times New Roman" w:hAnsi="Times New Roman" w:cs="Times New Roman"/>
          <w:bCs/>
          <w:sz w:val="24"/>
          <w:szCs w:val="24"/>
        </w:rPr>
        <w:fldChar w:fldCharType="end"/>
      </w:r>
      <w:r w:rsidRPr="0068631A">
        <w:rPr>
          <w:rFonts w:ascii="Times New Roman" w:hAnsi="Times New Roman" w:cs="Times New Roman"/>
          <w:bCs/>
          <w:sz w:val="24"/>
          <w:szCs w:val="24"/>
        </w:rPr>
        <w:t xml:space="preserve"> Asymmetric uptake can be physiological, due to differential response to hormonal stimulation, single breast lactation, or can be due to pathological causes such as masses, mastitis, and edema. </w:t>
      </w:r>
      <w:r w:rsidR="00C71B20" w:rsidRPr="0068631A">
        <w:rPr>
          <w:rFonts w:ascii="Times New Roman" w:hAnsi="Times New Roman" w:cs="Times New Roman"/>
          <w:bCs/>
          <w:sz w:val="24"/>
          <w:szCs w:val="24"/>
        </w:rPr>
        <w:t>Lactating breasts show breast enlargement with cord</w:t>
      </w:r>
      <w:r w:rsidR="008B1EED" w:rsidRPr="0068631A">
        <w:rPr>
          <w:rFonts w:ascii="Times New Roman" w:hAnsi="Times New Roman" w:cs="Times New Roman"/>
          <w:bCs/>
          <w:sz w:val="24"/>
          <w:szCs w:val="24"/>
        </w:rPr>
        <w:t>-</w:t>
      </w:r>
      <w:r w:rsidR="00C71B20" w:rsidRPr="0068631A">
        <w:rPr>
          <w:rFonts w:ascii="Times New Roman" w:hAnsi="Times New Roman" w:cs="Times New Roman"/>
          <w:bCs/>
          <w:sz w:val="24"/>
          <w:szCs w:val="24"/>
        </w:rPr>
        <w:t xml:space="preserve"> or </w:t>
      </w:r>
      <w:r w:rsidR="008B1EED" w:rsidRPr="0068631A">
        <w:rPr>
          <w:rFonts w:ascii="Times New Roman" w:hAnsi="Times New Roman" w:cs="Times New Roman"/>
          <w:bCs/>
          <w:sz w:val="24"/>
          <w:szCs w:val="24"/>
        </w:rPr>
        <w:t>mass-like</w:t>
      </w:r>
      <w:r w:rsidR="00C71B20" w:rsidRPr="0068631A">
        <w:rPr>
          <w:rFonts w:ascii="Times New Roman" w:hAnsi="Times New Roman" w:cs="Times New Roman"/>
          <w:bCs/>
          <w:sz w:val="24"/>
          <w:szCs w:val="24"/>
        </w:rPr>
        <w:t xml:space="preserve"> hyperattenuating tissue on CT. There is increased glucose transporter (GLUT</w:t>
      </w:r>
      <w:r w:rsidR="005A042E" w:rsidRPr="0068631A">
        <w:rPr>
          <w:rFonts w:ascii="Times New Roman" w:hAnsi="Times New Roman" w:cs="Times New Roman"/>
          <w:bCs/>
          <w:sz w:val="24"/>
          <w:szCs w:val="24"/>
        </w:rPr>
        <w:t xml:space="preserve"> 1) </w:t>
      </w:r>
      <w:r w:rsidR="00C71B20" w:rsidRPr="0068631A">
        <w:rPr>
          <w:rFonts w:ascii="Times New Roman" w:hAnsi="Times New Roman" w:cs="Times New Roman"/>
          <w:bCs/>
          <w:sz w:val="24"/>
          <w:szCs w:val="24"/>
        </w:rPr>
        <w:t xml:space="preserve">expression in the lactating breast, which causes increased FDG </w:t>
      </w:r>
      <w:r w:rsidR="00C71B20" w:rsidRPr="0068631A">
        <w:rPr>
          <w:rFonts w:ascii="Times New Roman" w:hAnsi="Times New Roman" w:cs="Times New Roman"/>
          <w:bCs/>
          <w:sz w:val="24"/>
          <w:szCs w:val="24"/>
        </w:rPr>
        <w:lastRenderedPageBreak/>
        <w:t>uptake</w:t>
      </w:r>
      <w:r w:rsidR="000B5BBD" w:rsidRPr="0068631A">
        <w:rPr>
          <w:rFonts w:ascii="Times New Roman" w:hAnsi="Times New Roman" w:cs="Times New Roman"/>
          <w:bCs/>
          <w:sz w:val="24"/>
          <w:szCs w:val="24"/>
        </w:rPr>
        <w:t xml:space="preserve"> (Figure 1</w:t>
      </w:r>
      <w:r w:rsidR="00EE523E" w:rsidRPr="0068631A">
        <w:rPr>
          <w:rFonts w:ascii="Times New Roman" w:hAnsi="Times New Roman" w:cs="Times New Roman"/>
          <w:bCs/>
          <w:sz w:val="24"/>
          <w:szCs w:val="24"/>
        </w:rPr>
        <w:t>3</w:t>
      </w:r>
      <w:r w:rsidR="000B5BBD" w:rsidRPr="0068631A">
        <w:rPr>
          <w:rFonts w:ascii="Times New Roman" w:hAnsi="Times New Roman" w:cs="Times New Roman"/>
          <w:bCs/>
          <w:sz w:val="24"/>
          <w:szCs w:val="24"/>
        </w:rPr>
        <w:t>)</w:t>
      </w:r>
      <w:r w:rsidR="00C71B20" w:rsidRPr="0068631A">
        <w:rPr>
          <w:rFonts w:ascii="Times New Roman" w:hAnsi="Times New Roman" w:cs="Times New Roman"/>
          <w:bCs/>
          <w:sz w:val="24"/>
          <w:szCs w:val="24"/>
        </w:rPr>
        <w:t>. Preferentially</w:t>
      </w:r>
      <w:r w:rsidR="008B1EED" w:rsidRPr="0068631A">
        <w:rPr>
          <w:rFonts w:ascii="Times New Roman" w:hAnsi="Times New Roman" w:cs="Times New Roman"/>
          <w:bCs/>
          <w:sz w:val="24"/>
          <w:szCs w:val="24"/>
        </w:rPr>
        <w:t>,</w:t>
      </w:r>
      <w:r w:rsidR="00C71B20" w:rsidRPr="0068631A">
        <w:rPr>
          <w:rFonts w:ascii="Times New Roman" w:hAnsi="Times New Roman" w:cs="Times New Roman"/>
          <w:bCs/>
          <w:sz w:val="24"/>
          <w:szCs w:val="24"/>
        </w:rPr>
        <w:t xml:space="preserve"> single breast lactation can lead to asymmetric uptake</w:t>
      </w:r>
      <w:r w:rsidR="008B1EED" w:rsidRPr="0068631A">
        <w:rPr>
          <w:rFonts w:ascii="Times New Roman" w:hAnsi="Times New Roman" w:cs="Times New Roman"/>
          <w:bCs/>
          <w:sz w:val="24"/>
          <w:szCs w:val="24"/>
        </w:rPr>
        <w:t>,</w:t>
      </w:r>
      <w:r w:rsidR="00D6102B" w:rsidRPr="0068631A">
        <w:rPr>
          <w:rFonts w:ascii="Times New Roman" w:hAnsi="Times New Roman" w:cs="Times New Roman"/>
          <w:bCs/>
          <w:sz w:val="24"/>
          <w:szCs w:val="24"/>
        </w:rPr>
        <w:t xml:space="preserve"> </w:t>
      </w:r>
      <w:r w:rsidR="008B1EED" w:rsidRPr="0068631A">
        <w:rPr>
          <w:rFonts w:ascii="Times New Roman" w:hAnsi="Times New Roman" w:cs="Times New Roman"/>
          <w:bCs/>
          <w:sz w:val="24"/>
          <w:szCs w:val="24"/>
        </w:rPr>
        <w:t>which</w:t>
      </w:r>
      <w:r w:rsidR="00C71B20" w:rsidRPr="0068631A">
        <w:rPr>
          <w:rFonts w:ascii="Times New Roman" w:hAnsi="Times New Roman" w:cs="Times New Roman"/>
          <w:bCs/>
          <w:sz w:val="24"/>
          <w:szCs w:val="24"/>
        </w:rPr>
        <w:t xml:space="preserve"> can be confused with inflammatory breast carcinoma (IBC). </w:t>
      </w:r>
      <w:r w:rsidR="005A042E" w:rsidRPr="0068631A">
        <w:rPr>
          <w:rFonts w:ascii="Times New Roman" w:hAnsi="Times New Roman" w:cs="Times New Roman"/>
          <w:bCs/>
          <w:sz w:val="24"/>
          <w:szCs w:val="24"/>
        </w:rPr>
        <w:t>Detection of breast malignancies in lactating breasts also becomes difficult due to the physiologically increased uptake.</w:t>
      </w:r>
      <w:r w:rsidR="00037D21" w:rsidRPr="0068631A">
        <w:rPr>
          <w:rFonts w:ascii="Times New Roman" w:hAnsi="Times New Roman" w:cs="Times New Roman"/>
          <w:bCs/>
          <w:sz w:val="24"/>
          <w:szCs w:val="24"/>
        </w:rPr>
        <w:fldChar w:fldCharType="begin"/>
      </w:r>
      <w:r w:rsidR="00301EFC" w:rsidRPr="0068631A">
        <w:rPr>
          <w:rFonts w:ascii="Times New Roman" w:hAnsi="Times New Roman" w:cs="Times New Roman"/>
          <w:bCs/>
          <w:sz w:val="24"/>
          <w:szCs w:val="24"/>
        </w:rPr>
        <w:instrText xml:space="preserve"> ADDIN ZOTERO_ITEM CSL_CITATION {"citationID":"sgD3pqRv","properties":{"formattedCitation":"\\super 55\\nosupersub{}","plainCitation":"55","noteIndex":0},"citationItems":[{"id":1176,"uris":["http://zotero.org/users/7159872/items/8EUCW5FE"],"itemData":{"id":1176,"type":"article-journal","abstract":"We present an interesting case of incidental diffuse fluorodeoxyglucose (FDG) uptake at PET in her left breast, related to atypical breastfeeding practice. Clinically, differential diagnoses of diffuse intense FDG uptake in unilateral breast include advanced breast cancer, breast lymphoma and inflammatory condition. However, normal physiologic lactation may also show increased FDG uptake in the breasts. Therefore, if we encounter that finding in daily practice, we should question the patient regarding unilateral breastfeeding. In addition, mammography and ultrasound would be helpful to confirm the diagnosis.","container-title":"Korean Journal of Radiology","DOI":"10.3348/kjr.2013.14.3.400","ISSN":"1229-6929","issue":"3","journalAbbreviation":"Korean J Radiol","note":"PMID: 23690704\nPMCID: PMC3655291","page":"400-402","source":"PubMed Central","title":"Diffuse Intense 18F-FDG Uptake at PET in Unilateral Breast Related to Breastfeeding Practice","volume":"14","author":[{"family":"Ko","given":"Kyung Hee"},{"family":"Jung","given":"Hye Kyoung"},{"family":"Jeon","given":"Tae Joo"}],"issued":{"date-parts":[["2013"]]}}}],"schema":"https://github.com/citation-style-language/schema/raw/master/csl-citation.json"} </w:instrText>
      </w:r>
      <w:r w:rsidR="00037D21" w:rsidRPr="0068631A">
        <w:rPr>
          <w:rFonts w:ascii="Times New Roman" w:hAnsi="Times New Roman" w:cs="Times New Roman"/>
          <w:bCs/>
          <w:sz w:val="24"/>
          <w:szCs w:val="24"/>
        </w:rPr>
        <w:fldChar w:fldCharType="separate"/>
      </w:r>
      <w:r w:rsidR="00301EFC" w:rsidRPr="0068631A">
        <w:rPr>
          <w:rFonts w:ascii="Times New Roman" w:hAnsi="Times New Roman" w:cs="Times New Roman"/>
          <w:sz w:val="24"/>
          <w:vertAlign w:val="superscript"/>
        </w:rPr>
        <w:t>55</w:t>
      </w:r>
      <w:r w:rsidR="00037D21" w:rsidRPr="0068631A">
        <w:rPr>
          <w:rFonts w:ascii="Times New Roman" w:hAnsi="Times New Roman" w:cs="Times New Roman"/>
          <w:bCs/>
          <w:sz w:val="24"/>
          <w:szCs w:val="24"/>
        </w:rPr>
        <w:fldChar w:fldCharType="end"/>
      </w:r>
      <w:r w:rsidR="005A042E" w:rsidRPr="0068631A">
        <w:rPr>
          <w:rFonts w:ascii="Times New Roman" w:hAnsi="Times New Roman" w:cs="Times New Roman"/>
          <w:bCs/>
          <w:sz w:val="24"/>
          <w:szCs w:val="24"/>
        </w:rPr>
        <w:t xml:space="preserve"> </w:t>
      </w:r>
      <w:r w:rsidR="000B5BBD" w:rsidRPr="0068631A">
        <w:rPr>
          <w:rFonts w:ascii="Times New Roman" w:hAnsi="Times New Roman" w:cs="Times New Roman"/>
          <w:bCs/>
          <w:sz w:val="24"/>
          <w:szCs w:val="24"/>
        </w:rPr>
        <w:t>Breast malignancies like IBC, lymphoma</w:t>
      </w:r>
      <w:r w:rsidR="008B1EED" w:rsidRPr="0068631A">
        <w:rPr>
          <w:rFonts w:ascii="Times New Roman" w:hAnsi="Times New Roman" w:cs="Times New Roman"/>
          <w:bCs/>
          <w:sz w:val="24"/>
          <w:szCs w:val="24"/>
        </w:rPr>
        <w:t>,</w:t>
      </w:r>
      <w:r w:rsidR="000B5BBD" w:rsidRPr="0068631A">
        <w:rPr>
          <w:rFonts w:ascii="Times New Roman" w:hAnsi="Times New Roman" w:cs="Times New Roman"/>
          <w:bCs/>
          <w:sz w:val="24"/>
          <w:szCs w:val="24"/>
        </w:rPr>
        <w:t xml:space="preserve"> and lymphangitic metastases can all present with unilateral breast edema</w:t>
      </w:r>
      <w:r w:rsidR="000B5BBD" w:rsidRPr="0068631A">
        <w:rPr>
          <w:rFonts w:ascii="Times New Roman" w:hAnsi="Times New Roman" w:cs="Times New Roman"/>
          <w:bCs/>
          <w:sz w:val="24"/>
          <w:szCs w:val="24"/>
        </w:rPr>
        <w:fldChar w:fldCharType="begin"/>
      </w:r>
      <w:r w:rsidR="00301EFC" w:rsidRPr="0068631A">
        <w:rPr>
          <w:rFonts w:ascii="Times New Roman" w:hAnsi="Times New Roman" w:cs="Times New Roman"/>
          <w:bCs/>
          <w:sz w:val="24"/>
          <w:szCs w:val="24"/>
        </w:rPr>
        <w:instrText xml:space="preserve"> ADDIN ZOTERO_ITEM CSL_CITATION {"citationID":"b8M0curQ","properties":{"formattedCitation":"\\super 32\\nosupersub{}","plainCitation":"32","noteIndex":0},"citationItems":[{"id":1179,"uris":["http://zotero.org/users/7159872/items/6MDZI6E6"],"itemData":{"id":1179,"type":"article-journal","abstract":"Breast edema is defined as a mammographic pattern of skin thickening, increased parenchymal density, and interstitial marking. It can be caused by benign or malignant diseases, as a result of a tumor in the dermal lymphatics of the breast, lymphatic congestion caused by breast, lymphatic drainage obstruction, or by congestive heart failure., Here we describe several conditions, that cause unilateral breast edema with the aim of familiarizing radiologists with these disease entities.","container-title":"Yonsei Medical Journal","DOI":"10.3349/ymj.2005.46.1.1","ISSN":"0513-5796","issue":"1","journalAbbreviation":"Yonsei Med J","note":"PMID: 15744799\nPMCID: PMC2823034","page":"1-7","source":"PubMed Central","title":"Unilateral Breast Edema: Spectrum of Etiologies and Imaging Appearances","title-short":"Unilateral Breast Edema","volume":"46","author":[{"family":"Kwak","given":"Jin Young"},{"family":"Kim","given":"Eun-Kyung"},{"family":"Chung","given":"Sun Yang"},{"family":"You","given":"Jai Kyung"},{"family":"Oh","given":"Ki Keun"},{"family":"Lee","given":"Yong Hee"},{"family":"Kwon","given":"Tae Hee"},{"family":"Jung","given":"Hae Kyoung"}],"issued":{"date-parts":[["2005",2,28]]}}}],"schema":"https://github.com/citation-style-language/schema/raw/master/csl-citation.json"} </w:instrText>
      </w:r>
      <w:r w:rsidR="000B5BBD" w:rsidRPr="0068631A">
        <w:rPr>
          <w:rFonts w:ascii="Times New Roman" w:hAnsi="Times New Roman" w:cs="Times New Roman"/>
          <w:bCs/>
          <w:sz w:val="24"/>
          <w:szCs w:val="24"/>
        </w:rPr>
        <w:fldChar w:fldCharType="separate"/>
      </w:r>
      <w:r w:rsidR="00301EFC" w:rsidRPr="0068631A">
        <w:rPr>
          <w:rFonts w:ascii="Times New Roman" w:hAnsi="Times New Roman" w:cs="Times New Roman"/>
          <w:sz w:val="24"/>
          <w:vertAlign w:val="superscript"/>
        </w:rPr>
        <w:t>32</w:t>
      </w:r>
      <w:r w:rsidR="000B5BBD" w:rsidRPr="0068631A">
        <w:rPr>
          <w:rFonts w:ascii="Times New Roman" w:hAnsi="Times New Roman" w:cs="Times New Roman"/>
          <w:bCs/>
          <w:sz w:val="24"/>
          <w:szCs w:val="24"/>
        </w:rPr>
        <w:fldChar w:fldCharType="end"/>
      </w:r>
      <w:r w:rsidR="000B5BBD" w:rsidRPr="0068631A">
        <w:rPr>
          <w:rFonts w:ascii="Times New Roman" w:hAnsi="Times New Roman" w:cs="Times New Roman"/>
          <w:bCs/>
          <w:sz w:val="24"/>
          <w:szCs w:val="24"/>
        </w:rPr>
        <w:t xml:space="preserve">.  </w:t>
      </w:r>
      <w:r w:rsidR="00037D21" w:rsidRPr="0068631A">
        <w:rPr>
          <w:rFonts w:ascii="Times New Roman" w:hAnsi="Times New Roman" w:cs="Times New Roman"/>
          <w:bCs/>
          <w:sz w:val="24"/>
          <w:szCs w:val="24"/>
        </w:rPr>
        <w:t xml:space="preserve"> Asymmetric FDG uptake with breast enlargement can also be due to causes outside the breast</w:t>
      </w:r>
      <w:r w:rsidR="008B1EED" w:rsidRPr="0068631A">
        <w:rPr>
          <w:rFonts w:ascii="Times New Roman" w:hAnsi="Times New Roman" w:cs="Times New Roman"/>
          <w:bCs/>
          <w:sz w:val="24"/>
          <w:szCs w:val="24"/>
        </w:rPr>
        <w:t>,</w:t>
      </w:r>
      <w:r w:rsidR="00037D21" w:rsidRPr="0068631A">
        <w:rPr>
          <w:rFonts w:ascii="Times New Roman" w:hAnsi="Times New Roman" w:cs="Times New Roman"/>
          <w:bCs/>
          <w:sz w:val="24"/>
          <w:szCs w:val="24"/>
        </w:rPr>
        <w:t xml:space="preserve"> </w:t>
      </w:r>
      <w:r w:rsidR="000B5BBD" w:rsidRPr="0068631A">
        <w:rPr>
          <w:rFonts w:ascii="Times New Roman" w:hAnsi="Times New Roman" w:cs="Times New Roman"/>
          <w:bCs/>
          <w:sz w:val="24"/>
          <w:szCs w:val="24"/>
        </w:rPr>
        <w:t>such as congestive cardiac failure (dependent side), l</w:t>
      </w:r>
      <w:r w:rsidR="00110E7E" w:rsidRPr="0068631A">
        <w:rPr>
          <w:rFonts w:ascii="Times New Roman" w:hAnsi="Times New Roman" w:cs="Times New Roman"/>
          <w:bCs/>
          <w:sz w:val="24"/>
          <w:szCs w:val="24"/>
        </w:rPr>
        <w:t>ymphatic or venous obstruction</w:t>
      </w:r>
      <w:r w:rsidR="008B1EED" w:rsidRPr="0068631A">
        <w:rPr>
          <w:rFonts w:ascii="Times New Roman" w:hAnsi="Times New Roman" w:cs="Times New Roman"/>
          <w:bCs/>
          <w:sz w:val="24"/>
          <w:szCs w:val="24"/>
        </w:rPr>
        <w:t>,</w:t>
      </w:r>
      <w:r w:rsidR="000B5BBD" w:rsidRPr="0068631A">
        <w:rPr>
          <w:rFonts w:ascii="Times New Roman" w:hAnsi="Times New Roman" w:cs="Times New Roman"/>
          <w:bCs/>
          <w:sz w:val="24"/>
          <w:szCs w:val="24"/>
        </w:rPr>
        <w:t xml:space="preserve"> or as a complication of arteriovenous dialysis fistula. Although </w:t>
      </w:r>
      <w:r w:rsidR="008B1EED" w:rsidRPr="0068631A">
        <w:rPr>
          <w:rFonts w:ascii="Times New Roman" w:hAnsi="Times New Roman" w:cs="Times New Roman"/>
          <w:bCs/>
          <w:sz w:val="24"/>
          <w:szCs w:val="24"/>
        </w:rPr>
        <w:t xml:space="preserve">an </w:t>
      </w:r>
      <w:r w:rsidR="000B5BBD" w:rsidRPr="0068631A">
        <w:rPr>
          <w:rFonts w:ascii="Times New Roman" w:hAnsi="Times New Roman" w:cs="Times New Roman"/>
          <w:bCs/>
          <w:sz w:val="24"/>
          <w:szCs w:val="24"/>
        </w:rPr>
        <w:t xml:space="preserve">appropriate clinical history and negative imaging findings can rule out malignancy, histopathological confirmation may be </w:t>
      </w:r>
      <w:r w:rsidR="008B1EED" w:rsidRPr="0068631A">
        <w:rPr>
          <w:rFonts w:ascii="Times New Roman" w:hAnsi="Times New Roman" w:cs="Times New Roman"/>
          <w:bCs/>
          <w:sz w:val="24"/>
          <w:szCs w:val="24"/>
        </w:rPr>
        <w:t>required</w:t>
      </w:r>
      <w:r w:rsidR="000B5BBD" w:rsidRPr="0068631A">
        <w:rPr>
          <w:rFonts w:ascii="Times New Roman" w:hAnsi="Times New Roman" w:cs="Times New Roman"/>
          <w:bCs/>
          <w:sz w:val="24"/>
          <w:szCs w:val="24"/>
        </w:rPr>
        <w:t xml:space="preserve"> in ambiguous cases.</w:t>
      </w:r>
    </w:p>
    <w:p w14:paraId="29E4DD55" w14:textId="0CA16776" w:rsidR="00BD7688" w:rsidRPr="0068631A" w:rsidRDefault="00BD7688"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CONCLUSION</w:t>
      </w:r>
    </w:p>
    <w:p w14:paraId="270AC627" w14:textId="101FDFD7" w:rsidR="00676C6B" w:rsidRPr="0068631A" w:rsidRDefault="00676C6B" w:rsidP="00A91E2E">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 </w:t>
      </w:r>
      <w:r w:rsidR="00FF44C1" w:rsidRPr="0068631A">
        <w:rPr>
          <w:rFonts w:ascii="Times New Roman" w:hAnsi="Times New Roman" w:cs="Times New Roman"/>
          <w:sz w:val="24"/>
          <w:szCs w:val="24"/>
        </w:rPr>
        <w:t xml:space="preserve">A definitive diagnosis for unusual breast lesions may not be possible from imaging alone due to the </w:t>
      </w:r>
      <w:r w:rsidR="008B1EED" w:rsidRPr="0068631A">
        <w:rPr>
          <w:rFonts w:ascii="Times New Roman" w:hAnsi="Times New Roman" w:cs="Times New Roman"/>
          <w:sz w:val="24"/>
          <w:szCs w:val="24"/>
        </w:rPr>
        <w:t>non-specific</w:t>
      </w:r>
      <w:r w:rsidR="00FF44C1" w:rsidRPr="0068631A">
        <w:rPr>
          <w:rFonts w:ascii="Times New Roman" w:hAnsi="Times New Roman" w:cs="Times New Roman"/>
          <w:sz w:val="24"/>
          <w:szCs w:val="24"/>
        </w:rPr>
        <w:t xml:space="preserve"> imaging features of many pathologies</w:t>
      </w:r>
      <w:r w:rsidR="008B1EED" w:rsidRPr="0068631A">
        <w:rPr>
          <w:rFonts w:ascii="Times New Roman" w:hAnsi="Times New Roman" w:cs="Times New Roman"/>
          <w:sz w:val="24"/>
          <w:szCs w:val="24"/>
        </w:rPr>
        <w:t>,</w:t>
      </w:r>
      <w:r w:rsidR="00FF44C1" w:rsidRPr="0068631A">
        <w:rPr>
          <w:rFonts w:ascii="Times New Roman" w:hAnsi="Times New Roman" w:cs="Times New Roman"/>
          <w:sz w:val="24"/>
          <w:szCs w:val="24"/>
        </w:rPr>
        <w:t xml:space="preserve"> and histopathological diagnosis </w:t>
      </w:r>
      <w:r w:rsidR="008B1EED" w:rsidRPr="0068631A">
        <w:rPr>
          <w:rFonts w:ascii="Times New Roman" w:hAnsi="Times New Roman" w:cs="Times New Roman"/>
          <w:sz w:val="24"/>
          <w:szCs w:val="24"/>
        </w:rPr>
        <w:t>has become</w:t>
      </w:r>
      <w:r w:rsidR="00FF44C1" w:rsidRPr="0068631A">
        <w:rPr>
          <w:rFonts w:ascii="Times New Roman" w:hAnsi="Times New Roman" w:cs="Times New Roman"/>
          <w:sz w:val="24"/>
          <w:szCs w:val="24"/>
        </w:rPr>
        <w:t xml:space="preserve"> the gold standard. However, knowledge of the known imaging appearances along with clinical, </w:t>
      </w:r>
      <w:r w:rsidR="001D572B" w:rsidRPr="0068631A">
        <w:rPr>
          <w:rFonts w:ascii="Times New Roman" w:hAnsi="Times New Roman" w:cs="Times New Roman"/>
          <w:sz w:val="24"/>
          <w:szCs w:val="24"/>
        </w:rPr>
        <w:t>epidemiological,</w:t>
      </w:r>
      <w:r w:rsidR="00FF44C1" w:rsidRPr="0068631A">
        <w:rPr>
          <w:rFonts w:ascii="Times New Roman" w:hAnsi="Times New Roman" w:cs="Times New Roman"/>
          <w:sz w:val="24"/>
          <w:szCs w:val="24"/>
        </w:rPr>
        <w:t xml:space="preserve"> and pathological </w:t>
      </w:r>
      <w:r w:rsidR="008B1EED" w:rsidRPr="0068631A">
        <w:rPr>
          <w:rFonts w:ascii="Times New Roman" w:hAnsi="Times New Roman" w:cs="Times New Roman"/>
          <w:sz w:val="24"/>
          <w:szCs w:val="24"/>
        </w:rPr>
        <w:t>correlations</w:t>
      </w:r>
      <w:r w:rsidR="00FF44C1" w:rsidRPr="0068631A">
        <w:rPr>
          <w:rFonts w:ascii="Times New Roman" w:hAnsi="Times New Roman" w:cs="Times New Roman"/>
          <w:sz w:val="24"/>
          <w:szCs w:val="24"/>
        </w:rPr>
        <w:t xml:space="preserve"> can aid in faster and appropriate clinical management. </w:t>
      </w:r>
      <w:r w:rsidR="000B5BBD" w:rsidRPr="0068631A">
        <w:rPr>
          <w:rFonts w:ascii="Times New Roman" w:hAnsi="Times New Roman" w:cs="Times New Roman"/>
          <w:sz w:val="24"/>
          <w:szCs w:val="24"/>
        </w:rPr>
        <w:t>Adequate auditing of the pathological results, checking for concordance</w:t>
      </w:r>
      <w:r w:rsidR="008B1EED" w:rsidRPr="0068631A">
        <w:rPr>
          <w:rFonts w:ascii="Times New Roman" w:hAnsi="Times New Roman" w:cs="Times New Roman"/>
          <w:sz w:val="24"/>
          <w:szCs w:val="24"/>
        </w:rPr>
        <w:t>,</w:t>
      </w:r>
      <w:r w:rsidR="000B5BBD" w:rsidRPr="0068631A">
        <w:rPr>
          <w:rFonts w:ascii="Times New Roman" w:hAnsi="Times New Roman" w:cs="Times New Roman"/>
          <w:sz w:val="24"/>
          <w:szCs w:val="24"/>
        </w:rPr>
        <w:t xml:space="preserve"> and multidisciplinary discussions of discordant </w:t>
      </w:r>
      <w:r w:rsidR="0029601F" w:rsidRPr="0068631A">
        <w:rPr>
          <w:rFonts w:ascii="Times New Roman" w:hAnsi="Times New Roman" w:cs="Times New Roman"/>
          <w:sz w:val="24"/>
          <w:szCs w:val="24"/>
        </w:rPr>
        <w:t>reports</w:t>
      </w:r>
      <w:r w:rsidR="000B5BBD" w:rsidRPr="0068631A">
        <w:rPr>
          <w:rFonts w:ascii="Times New Roman" w:hAnsi="Times New Roman" w:cs="Times New Roman"/>
          <w:sz w:val="24"/>
          <w:szCs w:val="24"/>
        </w:rPr>
        <w:t xml:space="preserve"> are crucial for accurate diagnosis and management of patients. </w:t>
      </w:r>
    </w:p>
    <w:p w14:paraId="61823701" w14:textId="77777777" w:rsidR="0064412A" w:rsidRPr="0068631A" w:rsidRDefault="0064412A">
      <w:pPr>
        <w:rPr>
          <w:rFonts w:ascii="Times New Roman" w:hAnsi="Times New Roman" w:cs="Times New Roman"/>
          <w:b/>
          <w:bCs/>
          <w:sz w:val="24"/>
          <w:szCs w:val="24"/>
        </w:rPr>
      </w:pPr>
      <w:r w:rsidRPr="0068631A">
        <w:rPr>
          <w:rFonts w:ascii="Times New Roman" w:hAnsi="Times New Roman" w:cs="Times New Roman"/>
          <w:b/>
          <w:bCs/>
          <w:sz w:val="24"/>
          <w:szCs w:val="24"/>
        </w:rPr>
        <w:br w:type="page"/>
      </w:r>
    </w:p>
    <w:p w14:paraId="3594AF2D" w14:textId="04162B27" w:rsidR="00A91E2E" w:rsidRPr="0068631A" w:rsidRDefault="00A91E2E"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lastRenderedPageBreak/>
        <w:t xml:space="preserve">REFERENCES </w:t>
      </w:r>
    </w:p>
    <w:p w14:paraId="0B3D97E5" w14:textId="31DAF121" w:rsidR="00301EFC" w:rsidRPr="0068631A" w:rsidRDefault="00F16389" w:rsidP="00301EFC">
      <w:pPr>
        <w:pStyle w:val="Bibliography"/>
        <w:rPr>
          <w:rFonts w:ascii="Times New Roman" w:hAnsi="Times New Roman" w:cs="Times New Roman"/>
          <w:sz w:val="24"/>
          <w:szCs w:val="24"/>
        </w:rPr>
      </w:pPr>
      <w:r w:rsidRPr="0068631A">
        <w:rPr>
          <w:rFonts w:ascii="Times New Roman" w:hAnsi="Times New Roman" w:cs="Times New Roman"/>
          <w:b/>
          <w:bCs/>
          <w:sz w:val="24"/>
          <w:szCs w:val="24"/>
        </w:rPr>
        <w:fldChar w:fldCharType="begin"/>
      </w:r>
      <w:r w:rsidRPr="0068631A">
        <w:rPr>
          <w:rFonts w:ascii="Times New Roman" w:hAnsi="Times New Roman" w:cs="Times New Roman"/>
          <w:b/>
          <w:bCs/>
          <w:sz w:val="24"/>
          <w:szCs w:val="24"/>
        </w:rPr>
        <w:instrText xml:space="preserve"> ADDIN ZOTERO_BIBL {"uncited":[],"omitted":[],"custom":[]} CSL_BIBLIOGRAPHY </w:instrText>
      </w:r>
      <w:r w:rsidRPr="0068631A">
        <w:rPr>
          <w:rFonts w:ascii="Times New Roman" w:hAnsi="Times New Roman" w:cs="Times New Roman"/>
          <w:b/>
          <w:bCs/>
          <w:sz w:val="24"/>
          <w:szCs w:val="24"/>
        </w:rPr>
        <w:fldChar w:fldCharType="separate"/>
      </w:r>
      <w:r w:rsidR="00301EFC" w:rsidRPr="0068631A">
        <w:rPr>
          <w:rFonts w:ascii="Times New Roman" w:hAnsi="Times New Roman" w:cs="Times New Roman"/>
          <w:sz w:val="24"/>
          <w:szCs w:val="24"/>
        </w:rPr>
        <w:t xml:space="preserve">1. </w:t>
      </w:r>
      <w:r w:rsidR="00301EFC" w:rsidRPr="0068631A">
        <w:rPr>
          <w:rFonts w:ascii="Times New Roman" w:hAnsi="Times New Roman" w:cs="Times New Roman"/>
          <w:sz w:val="24"/>
          <w:szCs w:val="24"/>
        </w:rPr>
        <w:tab/>
        <w:t xml:space="preserve">Mendelson EB, Böhm-Vélez M, Berg WA, Whitman G, Feldman M, Madjar H. Acr bi-rads® </w:t>
      </w:r>
      <w:r w:rsidR="008B1EED" w:rsidRPr="0068631A">
        <w:rPr>
          <w:rFonts w:ascii="Times New Roman" w:hAnsi="Times New Roman" w:cs="Times New Roman"/>
          <w:sz w:val="24"/>
          <w:szCs w:val="24"/>
        </w:rPr>
        <w:t>Ultrasound</w:t>
      </w:r>
      <w:r w:rsidR="00301EFC" w:rsidRPr="0068631A">
        <w:rPr>
          <w:rFonts w:ascii="Times New Roman" w:hAnsi="Times New Roman" w:cs="Times New Roman"/>
          <w:sz w:val="24"/>
          <w:szCs w:val="24"/>
        </w:rPr>
        <w:t xml:space="preserve">. ACR BI-RADS® Atlas Breast Imaging Report Data Syst. 2013;149. </w:t>
      </w:r>
    </w:p>
    <w:p w14:paraId="54F8EB21"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 </w:t>
      </w:r>
      <w:r w:rsidRPr="0068631A">
        <w:rPr>
          <w:rFonts w:ascii="Times New Roman" w:hAnsi="Times New Roman" w:cs="Times New Roman"/>
          <w:sz w:val="24"/>
          <w:szCs w:val="24"/>
        </w:rPr>
        <w:tab/>
        <w:t xml:space="preserve">Leong PW, Chotai NC, Kulkarni S. Imaging Features of Inflammatory Breast Disorders: A Pictorial Essay. Korean J Radiol. 2018;19:5–14. </w:t>
      </w:r>
    </w:p>
    <w:p w14:paraId="6C614101"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 </w:t>
      </w:r>
      <w:r w:rsidRPr="0068631A">
        <w:rPr>
          <w:rFonts w:ascii="Times New Roman" w:hAnsi="Times New Roman" w:cs="Times New Roman"/>
          <w:sz w:val="24"/>
          <w:szCs w:val="24"/>
        </w:rPr>
        <w:tab/>
        <w:t>Gauba R, Dhamija E, Mathur SR. Radiological–Pathological Correlation. In: Dhamija E, Deo SVS, editors. Imaging in Management of Breast Diseases: Volume 1, Overview of Modalities [Internet]. Singapore: Springer Nature; 2025 [cited 2025 Aug 2]. p. 225–46. Available from: https://doi.org/10.1007/978-981-97-9847-6_13</w:t>
      </w:r>
    </w:p>
    <w:p w14:paraId="6A07B268"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 </w:t>
      </w:r>
      <w:r w:rsidRPr="0068631A">
        <w:rPr>
          <w:rFonts w:ascii="Times New Roman" w:hAnsi="Times New Roman" w:cs="Times New Roman"/>
          <w:sz w:val="24"/>
          <w:szCs w:val="24"/>
        </w:rPr>
        <w:tab/>
        <w:t xml:space="preserve">Wolfrum A, Kümmel S, Theuerkauf I, Pelz E, Reinisch M. Granulomatous Mastitis: A Therapeutic and Diagnostic Challenge. Breast Care. 2018;13:413–8. </w:t>
      </w:r>
    </w:p>
    <w:p w14:paraId="4454211D" w14:textId="37615768"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5. </w:t>
      </w:r>
      <w:r w:rsidRPr="0068631A">
        <w:rPr>
          <w:rFonts w:ascii="Times New Roman" w:hAnsi="Times New Roman" w:cs="Times New Roman"/>
          <w:sz w:val="24"/>
          <w:szCs w:val="24"/>
        </w:rPr>
        <w:tab/>
        <w:t>Manogna P, Dev B, Joseph LD, Ramakrishnan R. Idiopathic granulomatous mastitis</w:t>
      </w:r>
      <w:r w:rsidR="008B1EED" w:rsidRPr="0068631A">
        <w:rPr>
          <w:rFonts w:ascii="Times New Roman" w:hAnsi="Times New Roman" w:cs="Times New Roman"/>
          <w:sz w:val="24"/>
          <w:szCs w:val="24"/>
        </w:rPr>
        <w:t xml:space="preserve">: </w:t>
      </w:r>
      <w:r w:rsidRPr="0068631A">
        <w:rPr>
          <w:rFonts w:ascii="Times New Roman" w:hAnsi="Times New Roman" w:cs="Times New Roman"/>
          <w:sz w:val="24"/>
          <w:szCs w:val="24"/>
        </w:rPr>
        <w:t xml:space="preserve">our experience. Egypt J Radiol Nucl Med. 2020;51:15. </w:t>
      </w:r>
    </w:p>
    <w:p w14:paraId="6A872D80"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6. </w:t>
      </w:r>
      <w:r w:rsidRPr="0068631A">
        <w:rPr>
          <w:rFonts w:ascii="Times New Roman" w:hAnsi="Times New Roman" w:cs="Times New Roman"/>
          <w:sz w:val="24"/>
          <w:szCs w:val="24"/>
        </w:rPr>
        <w:tab/>
        <w:t xml:space="preserve">Altintoprak F, Kivilcim T, Ozkan OV. Aetiology of idiopathic granulomatous mastitis. World J Clin Cases WJCC. 2014;2:852–8. </w:t>
      </w:r>
    </w:p>
    <w:p w14:paraId="5EE96AC7"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7. </w:t>
      </w:r>
      <w:r w:rsidRPr="0068631A">
        <w:rPr>
          <w:rFonts w:ascii="Times New Roman" w:hAnsi="Times New Roman" w:cs="Times New Roman"/>
          <w:sz w:val="24"/>
          <w:szCs w:val="24"/>
        </w:rPr>
        <w:tab/>
        <w:t xml:space="preserve">Pluguez-Turull CW, Nanyes JE, Quintero CJ, Alizai H, Mais DD, Kist KA, et al. Idiopathic Granulomatous Mastitis: Manifestations at Multimodality Imaging and Pitfalls. RadioGraphics. 2018;38:330–56. </w:t>
      </w:r>
    </w:p>
    <w:p w14:paraId="3BB247FC"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8. </w:t>
      </w:r>
      <w:r w:rsidRPr="0068631A">
        <w:rPr>
          <w:rFonts w:ascii="Times New Roman" w:hAnsi="Times New Roman" w:cs="Times New Roman"/>
          <w:sz w:val="24"/>
          <w:szCs w:val="24"/>
        </w:rPr>
        <w:tab/>
        <w:t xml:space="preserve">Fazzio RT, Shah SS, Sandhu NP, Glazebrook KN. Idiopathic granulomatous mastitis: imaging update and review. Insights Imaging. 2016;7:531–9. </w:t>
      </w:r>
    </w:p>
    <w:p w14:paraId="41805368"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9. </w:t>
      </w:r>
      <w:r w:rsidRPr="0068631A">
        <w:rPr>
          <w:rFonts w:ascii="Times New Roman" w:hAnsi="Times New Roman" w:cs="Times New Roman"/>
          <w:sz w:val="24"/>
          <w:szCs w:val="24"/>
        </w:rPr>
        <w:tab/>
        <w:t xml:space="preserve">Dhamija E, Gulati S, Hari S. Imaging spectrum in tropical breast infections. Br J Radiol. 2024;97:315–23. </w:t>
      </w:r>
    </w:p>
    <w:p w14:paraId="730C93D8"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0. </w:t>
      </w:r>
      <w:r w:rsidRPr="0068631A">
        <w:rPr>
          <w:rFonts w:ascii="Times New Roman" w:hAnsi="Times New Roman" w:cs="Times New Roman"/>
          <w:sz w:val="24"/>
          <w:szCs w:val="24"/>
        </w:rPr>
        <w:tab/>
        <w:t xml:space="preserve">Yağcı B, Erdem Toslak I, Çekiç B, Öz M, Karakaş BR, Akdemir M, et al. Differentiation between idiopathic granulomatous mastitis and malignant breast lesions using strain ratio on ultrasonic elastography. Diagn Interv Imaging. 2017;98:685–91. </w:t>
      </w:r>
    </w:p>
    <w:p w14:paraId="4490C838"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1. </w:t>
      </w:r>
      <w:r w:rsidRPr="0068631A">
        <w:rPr>
          <w:rFonts w:ascii="Times New Roman" w:hAnsi="Times New Roman" w:cs="Times New Roman"/>
          <w:sz w:val="24"/>
          <w:szCs w:val="24"/>
        </w:rPr>
        <w:tab/>
        <w:t xml:space="preserve">Shaffrey JK, Askin FB, Gatewood OMB, Brem R. Diabetic Fibrous Mastopathy: Case Reports and Radiologic-Pathologic Correlation. Breast J. 2000;6:414–7. </w:t>
      </w:r>
    </w:p>
    <w:p w14:paraId="015DE4D7"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2. </w:t>
      </w:r>
      <w:r w:rsidRPr="0068631A">
        <w:rPr>
          <w:rFonts w:ascii="Times New Roman" w:hAnsi="Times New Roman" w:cs="Times New Roman"/>
          <w:sz w:val="24"/>
          <w:szCs w:val="24"/>
        </w:rPr>
        <w:tab/>
        <w:t xml:space="preserve">Kim J, Kim EK, Kim MJ, Moon HJ, Yoon JH. Diabetic mastopathy: imaging features and the role of image-guided biopsy in its diagnosis. Ultrasonography. 2016;35:140–7. </w:t>
      </w:r>
    </w:p>
    <w:p w14:paraId="0A20AD14"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3. </w:t>
      </w:r>
      <w:r w:rsidRPr="0068631A">
        <w:rPr>
          <w:rFonts w:ascii="Times New Roman" w:hAnsi="Times New Roman" w:cs="Times New Roman"/>
          <w:sz w:val="24"/>
          <w:szCs w:val="24"/>
        </w:rPr>
        <w:tab/>
        <w:t xml:space="preserve">Ferris-James DM, Iuanow E, Mehta TS, Shaheen RM, Slanetz PJ. Imaging Approaches to Diagnosis and Management of Common Ductal Abnormalities. RadioGraphics. 2012;32:1009–30. </w:t>
      </w:r>
    </w:p>
    <w:p w14:paraId="229C88BF"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4. </w:t>
      </w:r>
      <w:r w:rsidRPr="0068631A">
        <w:rPr>
          <w:rFonts w:ascii="Times New Roman" w:hAnsi="Times New Roman" w:cs="Times New Roman"/>
          <w:sz w:val="24"/>
          <w:szCs w:val="24"/>
        </w:rPr>
        <w:tab/>
        <w:t xml:space="preserve">Lee SJ, Sobel LD, Shamis M, Mahoney MC. Asymmetric Ductal Ectasia: An Often Overlooked Sign of Malignancy. Am J Roentgenol. 2019;213:473–81. </w:t>
      </w:r>
    </w:p>
    <w:p w14:paraId="6A36DA5E" w14:textId="4C7239A6"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lastRenderedPageBreak/>
        <w:t xml:space="preserve">15. </w:t>
      </w:r>
      <w:r w:rsidRPr="0068631A">
        <w:rPr>
          <w:rFonts w:ascii="Times New Roman" w:hAnsi="Times New Roman" w:cs="Times New Roman"/>
          <w:sz w:val="24"/>
          <w:szCs w:val="24"/>
        </w:rPr>
        <w:tab/>
        <w:t>R</w:t>
      </w:r>
      <w:r w:rsidRPr="0068631A">
        <w:rPr>
          <w:rFonts w:ascii="Times New Roman" w:eastAsia="MS Gothic" w:hAnsi="Times New Roman" w:cs="Times New Roman"/>
          <w:sz w:val="24"/>
          <w:szCs w:val="24"/>
        </w:rPr>
        <w:t>．</w:t>
      </w:r>
      <w:r w:rsidRPr="0068631A">
        <w:rPr>
          <w:rFonts w:ascii="Times New Roman" w:hAnsi="Times New Roman" w:cs="Times New Roman"/>
          <w:sz w:val="24"/>
          <w:szCs w:val="24"/>
        </w:rPr>
        <w:t xml:space="preserve">Siva Nathan VM, Lau CC, Samri SB, Wan Abdul Rahman WF, Md Salleh MS, Hussain FA. Chronic mastitis manifest as complex breast cyst in ultrasound and the role of elastography: A case series. Radiol Case Rep. 2024;19:5501–6. </w:t>
      </w:r>
    </w:p>
    <w:p w14:paraId="55643B93"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6. </w:t>
      </w:r>
      <w:r w:rsidRPr="0068631A">
        <w:rPr>
          <w:rFonts w:ascii="Times New Roman" w:hAnsi="Times New Roman" w:cs="Times New Roman"/>
          <w:sz w:val="24"/>
          <w:szCs w:val="24"/>
        </w:rPr>
        <w:tab/>
        <w:t xml:space="preserve">Samreen N, Madsen LB, Chacko C, Heller SL. Magnetic resonance imaging in the evaluation of pathologic nipple discharge: indications and imaging findings. Br J Radiol. 2021;94:20201013. </w:t>
      </w:r>
    </w:p>
    <w:p w14:paraId="014E5C75"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7. </w:t>
      </w:r>
      <w:r w:rsidRPr="0068631A">
        <w:rPr>
          <w:rFonts w:ascii="Times New Roman" w:hAnsi="Times New Roman" w:cs="Times New Roman"/>
          <w:sz w:val="24"/>
          <w:szCs w:val="24"/>
        </w:rPr>
        <w:tab/>
        <w:t xml:space="preserve">Günhan-Bilgen I, Memiş A, Üstün EE, Özdemir N, Erhan Y. Sclerosing adenosis: mammographic and ultrasonographic findings with clinical and histopathological correlation. Eur J Radiol. 2002;44:232–8. </w:t>
      </w:r>
    </w:p>
    <w:p w14:paraId="363DB71E"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8. </w:t>
      </w:r>
      <w:r w:rsidRPr="0068631A">
        <w:rPr>
          <w:rFonts w:ascii="Times New Roman" w:hAnsi="Times New Roman" w:cs="Times New Roman"/>
          <w:sz w:val="24"/>
          <w:szCs w:val="24"/>
        </w:rPr>
        <w:tab/>
        <w:t xml:space="preserve">Chen YL, Chen JJ, Chang C, Gao Y, Wu J, Yang WT, et al. Sclerosing adenosis: Ultrasonographic and mammographic findings and correlation with histopathology. Mol Clin Oncol. 2017;6:157–62. </w:t>
      </w:r>
    </w:p>
    <w:p w14:paraId="78A6BFBB" w14:textId="646D9778"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19. </w:t>
      </w:r>
      <w:r w:rsidRPr="0068631A">
        <w:rPr>
          <w:rFonts w:ascii="Times New Roman" w:hAnsi="Times New Roman" w:cs="Times New Roman"/>
          <w:sz w:val="24"/>
          <w:szCs w:val="24"/>
        </w:rPr>
        <w:tab/>
        <w:t xml:space="preserve">Manzar BZ, Phillips J, Dibble EH, Quintana LM, Lourenco AP. Imaging and Management of Radial Scars and Complex Sclerosing Lesions. RadioGraphics. 2023;43:e230022. </w:t>
      </w:r>
    </w:p>
    <w:p w14:paraId="30165954"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0. </w:t>
      </w:r>
      <w:r w:rsidRPr="0068631A">
        <w:rPr>
          <w:rFonts w:ascii="Times New Roman" w:hAnsi="Times New Roman" w:cs="Times New Roman"/>
          <w:sz w:val="24"/>
          <w:szCs w:val="24"/>
        </w:rPr>
        <w:tab/>
        <w:t xml:space="preserve">Ha SM, Cha JH, Shin HJ, Chae EY, Choi WJ, Kim HH, et al. Radial scars/complex sclerosing lesions of the breast: radiologic and clinicopathologic correlation. BMC Med Imaging. 2018;18:39. </w:t>
      </w:r>
    </w:p>
    <w:p w14:paraId="646DB0AC" w14:textId="6AC9F36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1. </w:t>
      </w:r>
      <w:r w:rsidRPr="0068631A">
        <w:rPr>
          <w:rFonts w:ascii="Times New Roman" w:hAnsi="Times New Roman" w:cs="Times New Roman"/>
          <w:sz w:val="24"/>
          <w:szCs w:val="24"/>
        </w:rPr>
        <w:tab/>
        <w:t>Jesinger RA, Lattin GE, Ballard EA, Zelasko SM, Glassman LM. Vascular Abnormalities of the Breast: Arterial and Venous Disorders,</w:t>
      </w:r>
      <w:r w:rsidR="008B1EED" w:rsidRPr="0068631A">
        <w:rPr>
          <w:rFonts w:ascii="Times New Roman" w:hAnsi="Times New Roman" w:cs="Times New Roman"/>
          <w:sz w:val="24"/>
          <w:szCs w:val="24"/>
        </w:rPr>
        <w:t xml:space="preserve"> </w:t>
      </w:r>
      <w:r w:rsidRPr="0068631A">
        <w:rPr>
          <w:rFonts w:ascii="Times New Roman" w:hAnsi="Times New Roman" w:cs="Times New Roman"/>
          <w:sz w:val="24"/>
          <w:szCs w:val="24"/>
        </w:rPr>
        <w:t xml:space="preserve">Vascular Masses, and Mimic Lesions with Radiologic-Pathologic Correlation. RadioGraphics. 2011;31:E117–36. </w:t>
      </w:r>
    </w:p>
    <w:p w14:paraId="5F1FA96C"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2. </w:t>
      </w:r>
      <w:r w:rsidRPr="0068631A">
        <w:rPr>
          <w:rFonts w:ascii="Times New Roman" w:hAnsi="Times New Roman" w:cs="Times New Roman"/>
          <w:sz w:val="24"/>
          <w:szCs w:val="24"/>
        </w:rPr>
        <w:tab/>
        <w:t xml:space="preserve">Ogun GO, Oyetunde O, Akang E. Cavernous lymphangioma of the breast. World J Surg Oncol. 2007;5:69. </w:t>
      </w:r>
    </w:p>
    <w:p w14:paraId="5CB38680"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3. </w:t>
      </w:r>
      <w:r w:rsidRPr="0068631A">
        <w:rPr>
          <w:rFonts w:ascii="Times New Roman" w:hAnsi="Times New Roman" w:cs="Times New Roman"/>
          <w:sz w:val="24"/>
          <w:szCs w:val="24"/>
        </w:rPr>
        <w:tab/>
        <w:t xml:space="preserve">Balaji R, Ramachandran K. Cystic Lymphangioma of the Breast: Magnetic Resonance Imaging Features. Breast Care. 2010;5:250. </w:t>
      </w:r>
    </w:p>
    <w:p w14:paraId="6E3BB669"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4. </w:t>
      </w:r>
      <w:r w:rsidRPr="0068631A">
        <w:rPr>
          <w:rFonts w:ascii="Times New Roman" w:hAnsi="Times New Roman" w:cs="Times New Roman"/>
          <w:sz w:val="24"/>
          <w:szCs w:val="24"/>
        </w:rPr>
        <w:tab/>
        <w:t xml:space="preserve">Sklair-Levy M, Sella T, Alweiss T, Craciun I, Libson E, Mally B. Incidence and Management of Complex Fibroadenomas. Am J Roentgenol. 2008;190:214–8. </w:t>
      </w:r>
    </w:p>
    <w:p w14:paraId="03D1D927"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5. </w:t>
      </w:r>
      <w:r w:rsidRPr="0068631A">
        <w:rPr>
          <w:rFonts w:ascii="Times New Roman" w:hAnsi="Times New Roman" w:cs="Times New Roman"/>
          <w:sz w:val="24"/>
          <w:szCs w:val="24"/>
        </w:rPr>
        <w:tab/>
        <w:t xml:space="preserve">Olgun DÇ, Korkmazer B, Kılıç F, Dikici AS, Velidedeoğlu M, Aydoğan F, et al. Use of shear wave elastography to differentiate benign and malignant breast lesions. Diagn Interv Radiol. 2014;20:239–44. </w:t>
      </w:r>
    </w:p>
    <w:p w14:paraId="24845C26" w14:textId="608BA3E3"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6. </w:t>
      </w:r>
      <w:r w:rsidRPr="0068631A">
        <w:rPr>
          <w:rFonts w:ascii="Times New Roman" w:hAnsi="Times New Roman" w:cs="Times New Roman"/>
          <w:sz w:val="24"/>
          <w:szCs w:val="24"/>
        </w:rPr>
        <w:tab/>
        <w:t xml:space="preserve">Maglione KD, Lee AY, Ray KM, Joe BN, Balassanian R. Radiologic-Pathologic Correlation for Benign Results </w:t>
      </w:r>
      <w:r w:rsidR="008B1EED" w:rsidRPr="0068631A">
        <w:rPr>
          <w:rFonts w:ascii="Times New Roman" w:hAnsi="Times New Roman" w:cs="Times New Roman"/>
          <w:sz w:val="24"/>
          <w:szCs w:val="24"/>
        </w:rPr>
        <w:t>after</w:t>
      </w:r>
      <w:r w:rsidRPr="0068631A">
        <w:rPr>
          <w:rFonts w:ascii="Times New Roman" w:hAnsi="Times New Roman" w:cs="Times New Roman"/>
          <w:sz w:val="24"/>
          <w:szCs w:val="24"/>
        </w:rPr>
        <w:t xml:space="preserve"> MRI-Guided Breast Biopsy. AJR Am J Roentgenol. 2017;209:442–53. </w:t>
      </w:r>
    </w:p>
    <w:p w14:paraId="04CFF360"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7. </w:t>
      </w:r>
      <w:r w:rsidRPr="0068631A">
        <w:rPr>
          <w:rFonts w:ascii="Times New Roman" w:hAnsi="Times New Roman" w:cs="Times New Roman"/>
          <w:sz w:val="24"/>
          <w:szCs w:val="24"/>
        </w:rPr>
        <w:tab/>
        <w:t xml:space="preserve">Pinto J, Aguiar AT, Duarte H, Vilaverde F, Rodrigues Â, Krug JL. Simple and complex fibroadenomas: are there any distinguishing sonographic features? J Ultrasound Med Off J Am Inst Ultrasound Med. 2014;33:415–9. </w:t>
      </w:r>
    </w:p>
    <w:p w14:paraId="38B86DFC"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28. </w:t>
      </w:r>
      <w:r w:rsidRPr="0068631A">
        <w:rPr>
          <w:rFonts w:ascii="Times New Roman" w:hAnsi="Times New Roman" w:cs="Times New Roman"/>
          <w:sz w:val="24"/>
          <w:szCs w:val="24"/>
        </w:rPr>
        <w:tab/>
        <w:t xml:space="preserve">Yeh ED, Jacene HA, Bellon JR, Nakhlis F, Birdwell RL, Georgian-Smith D, et al. What Radiologists Need to Know about Diagnosis and Treatment of Inflammatory Breast Cancer: A Multidisciplinary Approach. RadioGraphics. 2013;33:2003–17. </w:t>
      </w:r>
    </w:p>
    <w:p w14:paraId="16603AA9"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lastRenderedPageBreak/>
        <w:t xml:space="preserve">29. </w:t>
      </w:r>
      <w:r w:rsidRPr="0068631A">
        <w:rPr>
          <w:rFonts w:ascii="Times New Roman" w:hAnsi="Times New Roman" w:cs="Times New Roman"/>
          <w:sz w:val="24"/>
          <w:szCs w:val="24"/>
        </w:rPr>
        <w:tab/>
        <w:t xml:space="preserve">Alunni JP. Imaging inflammatory breast cancer. Diagn Interv Imaging. 2012;93:95–103. </w:t>
      </w:r>
    </w:p>
    <w:p w14:paraId="04B71E45"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0. </w:t>
      </w:r>
      <w:r w:rsidRPr="0068631A">
        <w:rPr>
          <w:rFonts w:ascii="Times New Roman" w:hAnsi="Times New Roman" w:cs="Times New Roman"/>
          <w:sz w:val="24"/>
          <w:szCs w:val="24"/>
        </w:rPr>
        <w:tab/>
        <w:t xml:space="preserve">Balleyguier C, Ciolovan L, Ammari S, Canale S, Sethom S, Al Rouhbane R, et al. Breast elastography: The technical process and its applications. Diagn Interv Imaging. 2013;94:503–13. </w:t>
      </w:r>
    </w:p>
    <w:p w14:paraId="0010EB60"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1. </w:t>
      </w:r>
      <w:r w:rsidRPr="0068631A">
        <w:rPr>
          <w:rFonts w:ascii="Times New Roman" w:hAnsi="Times New Roman" w:cs="Times New Roman"/>
          <w:sz w:val="24"/>
          <w:szCs w:val="24"/>
        </w:rPr>
        <w:tab/>
        <w:t xml:space="preserve">Le-Petross HT, Cristofanilli M, Carkaci S, Krishnamurthy S, Jackson EF, Harrell RK, et al. MRI Features of Inflammatory Breast Cancer. Am J Roentgenol. 2011;197:W769–76. </w:t>
      </w:r>
    </w:p>
    <w:p w14:paraId="24227F18"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2. </w:t>
      </w:r>
      <w:r w:rsidRPr="0068631A">
        <w:rPr>
          <w:rFonts w:ascii="Times New Roman" w:hAnsi="Times New Roman" w:cs="Times New Roman"/>
          <w:sz w:val="24"/>
          <w:szCs w:val="24"/>
        </w:rPr>
        <w:tab/>
        <w:t xml:space="preserve">Kwak JY, Kim EK, Chung SY, You JK, Oh KK, Lee YH, et al. Unilateral Breast Edema: Spectrum of Etiologies and Imaging Appearances. Yonsei Med J. 2005;46:1–7. </w:t>
      </w:r>
    </w:p>
    <w:p w14:paraId="5A727E8E"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3. </w:t>
      </w:r>
      <w:r w:rsidRPr="0068631A">
        <w:rPr>
          <w:rFonts w:ascii="Times New Roman" w:hAnsi="Times New Roman" w:cs="Times New Roman"/>
          <w:sz w:val="24"/>
          <w:szCs w:val="24"/>
        </w:rPr>
        <w:tab/>
        <w:t xml:space="preserve">Günhan-Bilgen I, Oktay A. Tubular carcinoma of the breast: Mammographic, sonographic, clinical and pathologic findings. Eur J Radiol. 2007;61:158–62. </w:t>
      </w:r>
    </w:p>
    <w:p w14:paraId="756DF5F5"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4. </w:t>
      </w:r>
      <w:r w:rsidRPr="0068631A">
        <w:rPr>
          <w:rFonts w:ascii="Times New Roman" w:hAnsi="Times New Roman" w:cs="Times New Roman"/>
          <w:sz w:val="24"/>
          <w:szCs w:val="24"/>
        </w:rPr>
        <w:tab/>
        <w:t xml:space="preserve">Makki J. Diversity of Breast Carcinoma: Histological Subtypes and Clinical Relevance. Clin Med Insights Pathol. 2015;8:23–31. </w:t>
      </w:r>
    </w:p>
    <w:p w14:paraId="1681B92F"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5. </w:t>
      </w:r>
      <w:r w:rsidRPr="0068631A">
        <w:rPr>
          <w:rFonts w:ascii="Times New Roman" w:hAnsi="Times New Roman" w:cs="Times New Roman"/>
          <w:sz w:val="24"/>
          <w:szCs w:val="24"/>
        </w:rPr>
        <w:tab/>
        <w:t xml:space="preserve">Sheppard DG, Whitman GJ, Fornage BD, Stelling CB, Huynh PT, Sahin AA. Tubular Carcinoma of the Breast. Am J Roentgenol. 2000;174:253–7. </w:t>
      </w:r>
    </w:p>
    <w:p w14:paraId="09A9F940"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6. </w:t>
      </w:r>
      <w:r w:rsidRPr="0068631A">
        <w:rPr>
          <w:rFonts w:ascii="Times New Roman" w:hAnsi="Times New Roman" w:cs="Times New Roman"/>
          <w:sz w:val="24"/>
          <w:szCs w:val="24"/>
        </w:rPr>
        <w:tab/>
        <w:t xml:space="preserve">Evans A, Sim YT, Thomson K, Jordan L, Purdie C, Vinnicombe SJ. Shear wave elastography of breast cancer: Sensitivity according to histological type in a large cohort. Breast Edinb Scotl. 2016;26:115–8. </w:t>
      </w:r>
    </w:p>
    <w:p w14:paraId="58CBB011"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7. </w:t>
      </w:r>
      <w:r w:rsidRPr="0068631A">
        <w:rPr>
          <w:rFonts w:ascii="Times New Roman" w:hAnsi="Times New Roman" w:cs="Times New Roman"/>
          <w:sz w:val="24"/>
          <w:szCs w:val="24"/>
        </w:rPr>
        <w:tab/>
        <w:t xml:space="preserve">Yılmaz R, Bayramoğlu Z, Emirikçi S, Önder S, Salmaslıoğlu A, Dursun M, et al. MR Imaging Features of Tubular Carcinoma: Preliminary Experience in Twelve Masses. Eur J Breast Health. 2018;14:39–45. </w:t>
      </w:r>
    </w:p>
    <w:p w14:paraId="192E4F46"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8. </w:t>
      </w:r>
      <w:r w:rsidRPr="0068631A">
        <w:rPr>
          <w:rFonts w:ascii="Times New Roman" w:hAnsi="Times New Roman" w:cs="Times New Roman"/>
          <w:sz w:val="24"/>
          <w:szCs w:val="24"/>
        </w:rPr>
        <w:tab/>
        <w:t xml:space="preserve">Aydin H, Guner B, Esen Bostanci I, Cosar ZS, Kiziltepe FT, Aribas BK, et al. Unusual presentation of tubular breast carcinoma as non-mass enhancement. Egypt J Radiol Nucl Med. 2018;49:281–3. </w:t>
      </w:r>
    </w:p>
    <w:p w14:paraId="20A3F4C4"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39. </w:t>
      </w:r>
      <w:r w:rsidRPr="0068631A">
        <w:rPr>
          <w:rFonts w:ascii="Times New Roman" w:hAnsi="Times New Roman" w:cs="Times New Roman"/>
          <w:sz w:val="24"/>
          <w:szCs w:val="24"/>
        </w:rPr>
        <w:tab/>
        <w:t xml:space="preserve">Soo MS, Dash N, Bentley R, Lee LH, Nathan G. Tubular Adenomas of the Breast. Am J Roentgenol. 2000;174:757–61. </w:t>
      </w:r>
    </w:p>
    <w:p w14:paraId="4CF1CFDB"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0. </w:t>
      </w:r>
      <w:r w:rsidRPr="0068631A">
        <w:rPr>
          <w:rFonts w:ascii="Times New Roman" w:hAnsi="Times New Roman" w:cs="Times New Roman"/>
          <w:sz w:val="24"/>
          <w:szCs w:val="24"/>
        </w:rPr>
        <w:tab/>
        <w:t xml:space="preserve">Sun H, Dai S, Xu J, Liu L, Yu J, Sun T. Primary Neuroendocrine Tumor of the Breast: Current Understanding and Future Perspectives. Front Oncol. 2022;12:848485. </w:t>
      </w:r>
    </w:p>
    <w:p w14:paraId="73BFD76D"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1. </w:t>
      </w:r>
      <w:r w:rsidRPr="0068631A">
        <w:rPr>
          <w:rFonts w:ascii="Times New Roman" w:hAnsi="Times New Roman" w:cs="Times New Roman"/>
          <w:sz w:val="24"/>
          <w:szCs w:val="24"/>
        </w:rPr>
        <w:tab/>
        <w:t xml:space="preserve">Trevisi E, La Salvia A, Daniele L, Brizzi MP, De Rosa G, Scagliotti GV, et al. Neuroendocrine breast carcinoma: a rare but challenging entity. Med Oncol Northwood Lond Engl. 2020;37:70. </w:t>
      </w:r>
    </w:p>
    <w:p w14:paraId="21B86CC2"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2. </w:t>
      </w:r>
      <w:r w:rsidRPr="0068631A">
        <w:rPr>
          <w:rFonts w:ascii="Times New Roman" w:hAnsi="Times New Roman" w:cs="Times New Roman"/>
          <w:sz w:val="24"/>
          <w:szCs w:val="24"/>
        </w:rPr>
        <w:tab/>
        <w:t xml:space="preserve">Vorburger SA, Xing Y, Hunt KK, Lakin GE, Benjamin RS, Feig BW, et al. Angiosarcoma of the breast. Cancer. 2005;104:2682–8. </w:t>
      </w:r>
    </w:p>
    <w:p w14:paraId="3B310134"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3. </w:t>
      </w:r>
      <w:r w:rsidRPr="0068631A">
        <w:rPr>
          <w:rFonts w:ascii="Times New Roman" w:hAnsi="Times New Roman" w:cs="Times New Roman"/>
          <w:sz w:val="24"/>
          <w:szCs w:val="24"/>
        </w:rPr>
        <w:tab/>
        <w:t xml:space="preserve">Pai T, Shet T, Patil A, Parmar V, Wadasadawala T, Desai SB. Epithelioid hemangioendothelioma of breast with nodal metastasis masquerading as breast carcinoma: An unusual case with review of literature. Hum Pathol Case Rep. 2021;23:200465. </w:t>
      </w:r>
    </w:p>
    <w:p w14:paraId="6208009B"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lastRenderedPageBreak/>
        <w:t xml:space="preserve">44. </w:t>
      </w:r>
      <w:r w:rsidRPr="0068631A">
        <w:rPr>
          <w:rFonts w:ascii="Times New Roman" w:hAnsi="Times New Roman" w:cs="Times New Roman"/>
          <w:sz w:val="24"/>
          <w:szCs w:val="24"/>
        </w:rPr>
        <w:tab/>
        <w:t xml:space="preserve">Kim MG, Choi YS, Park SJ, Chong SM. Kaposiform hemangioendothelioma of the breast in an adult female. Clin Breast Cancer. 2011;11:135–7. </w:t>
      </w:r>
    </w:p>
    <w:p w14:paraId="680C168B"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5. </w:t>
      </w:r>
      <w:r w:rsidRPr="0068631A">
        <w:rPr>
          <w:rFonts w:ascii="Times New Roman" w:hAnsi="Times New Roman" w:cs="Times New Roman"/>
          <w:sz w:val="24"/>
          <w:szCs w:val="24"/>
        </w:rPr>
        <w:tab/>
        <w:t xml:space="preserve">Lim RF, Goei R. Angiosarcoma of the Breast. RadioGraphics. 2007;27:S125–30. </w:t>
      </w:r>
    </w:p>
    <w:p w14:paraId="32C9C357"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6. </w:t>
      </w:r>
      <w:r w:rsidRPr="0068631A">
        <w:rPr>
          <w:rFonts w:ascii="Times New Roman" w:hAnsi="Times New Roman" w:cs="Times New Roman"/>
          <w:sz w:val="24"/>
          <w:szCs w:val="24"/>
        </w:rPr>
        <w:tab/>
        <w:t xml:space="preserve">Marak JR, Raj G, Verma S, Gandhi A. Primary hepatic epithelioid hemangioendothelioma masquerading as metastases: A rare case report. Radiol Case Rep. 2023;18:3739–47. </w:t>
      </w:r>
    </w:p>
    <w:p w14:paraId="0157A937"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7. </w:t>
      </w:r>
      <w:r w:rsidRPr="0068631A">
        <w:rPr>
          <w:rFonts w:ascii="Times New Roman" w:hAnsi="Times New Roman" w:cs="Times New Roman"/>
          <w:sz w:val="24"/>
          <w:szCs w:val="24"/>
        </w:rPr>
        <w:tab/>
        <w:t xml:space="preserve">Sabate JM, Clotet M, Torrubia S, Gomez A, Guerrero R, de Las Heras P, et al. Radiologic Evaluation of Breast Disorders Related to Pregnancy and Lactation. RadioGraphics. 2007;27:S101–24. </w:t>
      </w:r>
    </w:p>
    <w:p w14:paraId="1B0356D5"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8. </w:t>
      </w:r>
      <w:r w:rsidRPr="0068631A">
        <w:rPr>
          <w:rFonts w:ascii="Times New Roman" w:hAnsi="Times New Roman" w:cs="Times New Roman"/>
          <w:sz w:val="24"/>
          <w:szCs w:val="24"/>
        </w:rPr>
        <w:tab/>
        <w:t xml:space="preserve">Destek S, Gul VO, Ahioglu S, Serin KR. Pituitary Adenoma and Hyperprolactinemia Accompanied by Idiopathic Granulomatous Mastitis. Case Rep Endocrinol. 2017;2017:e3974291. </w:t>
      </w:r>
    </w:p>
    <w:p w14:paraId="6A26F787"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49. </w:t>
      </w:r>
      <w:r w:rsidRPr="0068631A">
        <w:rPr>
          <w:rFonts w:ascii="Times New Roman" w:hAnsi="Times New Roman" w:cs="Times New Roman"/>
          <w:sz w:val="24"/>
          <w:szCs w:val="24"/>
        </w:rPr>
        <w:tab/>
        <w:t xml:space="preserve">Cong Y, Zou H, Qiao G, Lin J, Wang X, Li X, et al. Bilateral mammary duct ectasia induced by sulpiride-associated hyperprolactinemia: A case report. Oncol Lett. 2015;9:2181–4. </w:t>
      </w:r>
    </w:p>
    <w:p w14:paraId="73F2ECB0"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50. </w:t>
      </w:r>
      <w:r w:rsidRPr="0068631A">
        <w:rPr>
          <w:rFonts w:ascii="Times New Roman" w:hAnsi="Times New Roman" w:cs="Times New Roman"/>
          <w:sz w:val="24"/>
          <w:szCs w:val="24"/>
        </w:rPr>
        <w:tab/>
        <w:t xml:space="preserve">Bhattacharjee HK, Ramman TR, ARGARWAL L, Nain M, Thomas S. Isolated cysticercosis of the breast masquerading as a breast tumour: report of a case and review of literature. Ann Trop Med Parasitol. 2011;105:455–61. </w:t>
      </w:r>
    </w:p>
    <w:p w14:paraId="496F2103"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51. </w:t>
      </w:r>
      <w:r w:rsidRPr="0068631A">
        <w:rPr>
          <w:rFonts w:ascii="Times New Roman" w:hAnsi="Times New Roman" w:cs="Times New Roman"/>
          <w:sz w:val="24"/>
          <w:szCs w:val="24"/>
        </w:rPr>
        <w:tab/>
        <w:t xml:space="preserve">Kala P, Khare P. Fine-needle aspiration cytology as a diagnostic modality for cysticercosis: A clinicocytological study of 137 cases. J Cytol Indian Acad Cytol. 2014;31:68–72. </w:t>
      </w:r>
    </w:p>
    <w:p w14:paraId="47523A58"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52. </w:t>
      </w:r>
      <w:r w:rsidRPr="0068631A">
        <w:rPr>
          <w:rFonts w:ascii="Times New Roman" w:hAnsi="Times New Roman" w:cs="Times New Roman"/>
          <w:sz w:val="24"/>
          <w:szCs w:val="24"/>
        </w:rPr>
        <w:tab/>
        <w:t xml:space="preserve">Surendrababu NRS, Thomas E, Rajinikanth J, Keshava SN. Breast filariasis: Real-time sonographic imaging of the filarial dance. J Clin Ultrasound. 2008;36:567–9. </w:t>
      </w:r>
    </w:p>
    <w:p w14:paraId="38951C09"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53. </w:t>
      </w:r>
      <w:r w:rsidRPr="0068631A">
        <w:rPr>
          <w:rFonts w:ascii="Times New Roman" w:hAnsi="Times New Roman" w:cs="Times New Roman"/>
          <w:sz w:val="24"/>
          <w:szCs w:val="24"/>
        </w:rPr>
        <w:tab/>
        <w:t xml:space="preserve">Barry SK, Schucany WG. Dracunculiasis of the Breast: Radiological Manifestations of a Rare Disease. J Radiol Case Rep. 2012;6:29–33. </w:t>
      </w:r>
    </w:p>
    <w:p w14:paraId="4B61457C"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54. </w:t>
      </w:r>
      <w:r w:rsidRPr="0068631A">
        <w:rPr>
          <w:rFonts w:ascii="Times New Roman" w:hAnsi="Times New Roman" w:cs="Times New Roman"/>
          <w:sz w:val="24"/>
          <w:szCs w:val="24"/>
        </w:rPr>
        <w:tab/>
        <w:t xml:space="preserve">Dong A, Wang Y, Lu J, Zuo C. Spectrum of the Breast Lesions With Increased 18F-FDG Uptake on PET/CT. Clin Nucl Med. 2016;41:543–57. </w:t>
      </w:r>
    </w:p>
    <w:p w14:paraId="6DB37312" w14:textId="77777777" w:rsidR="00301EFC" w:rsidRPr="0068631A" w:rsidRDefault="00301EFC" w:rsidP="00301EFC">
      <w:pPr>
        <w:pStyle w:val="Bibliography"/>
        <w:rPr>
          <w:rFonts w:ascii="Times New Roman" w:hAnsi="Times New Roman" w:cs="Times New Roman"/>
          <w:sz w:val="24"/>
          <w:szCs w:val="24"/>
        </w:rPr>
      </w:pPr>
      <w:r w:rsidRPr="0068631A">
        <w:rPr>
          <w:rFonts w:ascii="Times New Roman" w:hAnsi="Times New Roman" w:cs="Times New Roman"/>
          <w:sz w:val="24"/>
          <w:szCs w:val="24"/>
        </w:rPr>
        <w:t xml:space="preserve">55. </w:t>
      </w:r>
      <w:r w:rsidRPr="0068631A">
        <w:rPr>
          <w:rFonts w:ascii="Times New Roman" w:hAnsi="Times New Roman" w:cs="Times New Roman"/>
          <w:sz w:val="24"/>
          <w:szCs w:val="24"/>
        </w:rPr>
        <w:tab/>
        <w:t xml:space="preserve">Ko KH, Jung HK, Jeon TJ. Diffuse Intense 18F-FDG Uptake at PET in Unilateral Breast Related to Breastfeeding Practice. Korean J Radiol. 2013;14:400–2. </w:t>
      </w:r>
    </w:p>
    <w:p w14:paraId="3B2AFE06" w14:textId="2D82D1E1" w:rsidR="00F16389" w:rsidRPr="0068631A" w:rsidRDefault="00F16389"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fldChar w:fldCharType="end"/>
      </w:r>
    </w:p>
    <w:p w14:paraId="242EDC03" w14:textId="77777777" w:rsidR="0029601F" w:rsidRPr="0068631A" w:rsidRDefault="0029601F" w:rsidP="00A91E2E">
      <w:pPr>
        <w:spacing w:line="480" w:lineRule="auto"/>
        <w:rPr>
          <w:rFonts w:ascii="Times New Roman" w:hAnsi="Times New Roman" w:cs="Times New Roman"/>
          <w:b/>
          <w:bCs/>
          <w:sz w:val="24"/>
          <w:szCs w:val="24"/>
        </w:rPr>
      </w:pPr>
    </w:p>
    <w:p w14:paraId="57589651" w14:textId="77777777" w:rsidR="00430EF7" w:rsidRPr="0068631A" w:rsidRDefault="00430EF7" w:rsidP="00A91E2E">
      <w:pPr>
        <w:spacing w:line="480" w:lineRule="auto"/>
        <w:rPr>
          <w:rFonts w:ascii="Times New Roman" w:hAnsi="Times New Roman" w:cs="Times New Roman"/>
          <w:b/>
          <w:bCs/>
          <w:sz w:val="24"/>
          <w:szCs w:val="24"/>
        </w:rPr>
        <w:sectPr w:rsidR="00430EF7" w:rsidRPr="0068631A" w:rsidSect="0068631A">
          <w:pgSz w:w="11906" w:h="16838"/>
          <w:pgMar w:top="1440" w:right="1440" w:bottom="1440" w:left="1440" w:header="708" w:footer="708" w:gutter="0"/>
          <w:cols w:space="708"/>
          <w:docGrid w:linePitch="360"/>
        </w:sectPr>
      </w:pPr>
    </w:p>
    <w:p w14:paraId="13C8B72A" w14:textId="328BAF14" w:rsidR="0029601F" w:rsidRPr="0068631A" w:rsidRDefault="00430EF7" w:rsidP="00A91E2E">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lastRenderedPageBreak/>
        <w:t>Table 1. Summary of imaging features of various atypical breast pathologies.</w:t>
      </w:r>
    </w:p>
    <w:tbl>
      <w:tblPr>
        <w:tblStyle w:val="TableGrid"/>
        <w:tblW w:w="5000" w:type="pct"/>
        <w:tblLook w:val="04A0" w:firstRow="1" w:lastRow="0" w:firstColumn="1" w:lastColumn="0" w:noHBand="0" w:noVBand="1"/>
      </w:tblPr>
      <w:tblGrid>
        <w:gridCol w:w="2712"/>
        <w:gridCol w:w="2954"/>
        <w:gridCol w:w="3021"/>
        <w:gridCol w:w="3186"/>
        <w:gridCol w:w="2075"/>
      </w:tblGrid>
      <w:tr w:rsidR="00B955AC" w:rsidRPr="0068631A" w14:paraId="32CAEB24" w14:textId="77777777" w:rsidTr="0068631A">
        <w:trPr>
          <w:trHeight w:val="553"/>
        </w:trPr>
        <w:tc>
          <w:tcPr>
            <w:tcW w:w="972" w:type="pct"/>
          </w:tcPr>
          <w:p w14:paraId="719690D4" w14:textId="440A3733" w:rsidR="00B955AC" w:rsidRPr="0068631A" w:rsidRDefault="00B955AC" w:rsidP="00EA0ECC">
            <w:pPr>
              <w:jc w:val="center"/>
              <w:rPr>
                <w:rFonts w:ascii="Times New Roman" w:hAnsi="Times New Roman" w:cs="Times New Roman"/>
                <w:b/>
                <w:bCs/>
                <w:sz w:val="24"/>
                <w:szCs w:val="24"/>
              </w:rPr>
            </w:pPr>
            <w:r w:rsidRPr="0068631A">
              <w:rPr>
                <w:rFonts w:ascii="Times New Roman" w:hAnsi="Times New Roman" w:cs="Times New Roman"/>
                <w:b/>
                <w:bCs/>
                <w:sz w:val="24"/>
                <w:szCs w:val="24"/>
              </w:rPr>
              <w:t>Mass/pathology</w:t>
            </w:r>
          </w:p>
        </w:tc>
        <w:tc>
          <w:tcPr>
            <w:tcW w:w="1059" w:type="pct"/>
          </w:tcPr>
          <w:p w14:paraId="664360EB" w14:textId="54B40870" w:rsidR="00B955AC" w:rsidRPr="0068631A" w:rsidRDefault="00B955AC" w:rsidP="00EA0ECC">
            <w:pPr>
              <w:jc w:val="center"/>
              <w:rPr>
                <w:rFonts w:ascii="Times New Roman" w:hAnsi="Times New Roman" w:cs="Times New Roman"/>
                <w:b/>
                <w:bCs/>
                <w:sz w:val="24"/>
                <w:szCs w:val="24"/>
              </w:rPr>
            </w:pPr>
            <w:r w:rsidRPr="0068631A">
              <w:rPr>
                <w:rFonts w:ascii="Times New Roman" w:hAnsi="Times New Roman" w:cs="Times New Roman"/>
                <w:b/>
                <w:bCs/>
                <w:sz w:val="24"/>
                <w:szCs w:val="24"/>
              </w:rPr>
              <w:t>Mammography</w:t>
            </w:r>
          </w:p>
        </w:tc>
        <w:tc>
          <w:tcPr>
            <w:tcW w:w="1083" w:type="pct"/>
          </w:tcPr>
          <w:p w14:paraId="41E9FE06" w14:textId="14F8526B" w:rsidR="00B955AC" w:rsidRPr="0068631A" w:rsidRDefault="00B955AC" w:rsidP="00EA0ECC">
            <w:pPr>
              <w:jc w:val="center"/>
              <w:rPr>
                <w:rFonts w:ascii="Times New Roman" w:hAnsi="Times New Roman" w:cs="Times New Roman"/>
                <w:b/>
                <w:bCs/>
                <w:sz w:val="24"/>
                <w:szCs w:val="24"/>
              </w:rPr>
            </w:pPr>
            <w:r w:rsidRPr="0068631A">
              <w:rPr>
                <w:rFonts w:ascii="Times New Roman" w:hAnsi="Times New Roman" w:cs="Times New Roman"/>
                <w:b/>
                <w:bCs/>
                <w:sz w:val="24"/>
                <w:szCs w:val="24"/>
              </w:rPr>
              <w:t>US</w:t>
            </w:r>
          </w:p>
        </w:tc>
        <w:tc>
          <w:tcPr>
            <w:tcW w:w="1142" w:type="pct"/>
          </w:tcPr>
          <w:p w14:paraId="48C3002D" w14:textId="5E1CC3A3" w:rsidR="00B955AC" w:rsidRPr="0068631A" w:rsidRDefault="00B955AC" w:rsidP="00EA0ECC">
            <w:pPr>
              <w:jc w:val="center"/>
              <w:rPr>
                <w:rFonts w:ascii="Times New Roman" w:hAnsi="Times New Roman" w:cs="Times New Roman"/>
                <w:b/>
                <w:bCs/>
                <w:sz w:val="24"/>
                <w:szCs w:val="24"/>
              </w:rPr>
            </w:pPr>
            <w:r w:rsidRPr="0068631A">
              <w:rPr>
                <w:rFonts w:ascii="Times New Roman" w:hAnsi="Times New Roman" w:cs="Times New Roman"/>
                <w:b/>
                <w:bCs/>
                <w:sz w:val="24"/>
                <w:szCs w:val="24"/>
              </w:rPr>
              <w:t>MRI</w:t>
            </w:r>
          </w:p>
        </w:tc>
        <w:tc>
          <w:tcPr>
            <w:tcW w:w="744" w:type="pct"/>
          </w:tcPr>
          <w:p w14:paraId="5859A526" w14:textId="5F62304C" w:rsidR="00B955AC" w:rsidRPr="0068631A" w:rsidRDefault="00B955AC" w:rsidP="00EA0ECC">
            <w:pPr>
              <w:spacing w:after="160"/>
              <w:jc w:val="center"/>
              <w:rPr>
                <w:rFonts w:ascii="Times New Roman" w:hAnsi="Times New Roman" w:cs="Times New Roman"/>
                <w:b/>
                <w:bCs/>
                <w:sz w:val="24"/>
                <w:szCs w:val="24"/>
              </w:rPr>
            </w:pPr>
            <w:r w:rsidRPr="0068631A">
              <w:rPr>
                <w:rFonts w:ascii="Times New Roman" w:hAnsi="Times New Roman" w:cs="Times New Roman"/>
                <w:b/>
                <w:bCs/>
                <w:sz w:val="24"/>
                <w:szCs w:val="24"/>
              </w:rPr>
              <w:t>Differential diagnoses</w:t>
            </w:r>
          </w:p>
        </w:tc>
      </w:tr>
      <w:tr w:rsidR="003F0E66" w:rsidRPr="0068631A" w14:paraId="4BC8B101" w14:textId="77777777" w:rsidTr="0068631A">
        <w:trPr>
          <w:trHeight w:val="455"/>
        </w:trPr>
        <w:tc>
          <w:tcPr>
            <w:tcW w:w="5000" w:type="pct"/>
            <w:gridSpan w:val="5"/>
            <w:shd w:val="clear" w:color="auto" w:fill="E7E6E6" w:themeFill="background2"/>
          </w:tcPr>
          <w:p w14:paraId="06C9985F" w14:textId="59CDED83" w:rsidR="003F0E66" w:rsidRPr="0068631A" w:rsidRDefault="003F0E66" w:rsidP="00EA0ECC">
            <w:pPr>
              <w:jc w:val="center"/>
              <w:rPr>
                <w:rFonts w:ascii="Times New Roman" w:hAnsi="Times New Roman" w:cs="Times New Roman"/>
                <w:b/>
                <w:sz w:val="24"/>
                <w:szCs w:val="24"/>
                <w:u w:val="single"/>
              </w:rPr>
            </w:pPr>
            <w:r w:rsidRPr="0068631A">
              <w:rPr>
                <w:rFonts w:ascii="Times New Roman" w:hAnsi="Times New Roman" w:cs="Times New Roman"/>
                <w:b/>
                <w:sz w:val="24"/>
                <w:szCs w:val="24"/>
                <w:u w:val="single"/>
              </w:rPr>
              <w:t>Benign Entities</w:t>
            </w:r>
          </w:p>
          <w:p w14:paraId="401A4B54" w14:textId="681B23D6" w:rsidR="003F0E66" w:rsidRPr="0068631A" w:rsidRDefault="003F0E66" w:rsidP="00EA0ECC">
            <w:pPr>
              <w:jc w:val="center"/>
              <w:rPr>
                <w:rFonts w:ascii="Times New Roman" w:hAnsi="Times New Roman" w:cs="Times New Roman"/>
                <w:b/>
                <w:sz w:val="24"/>
                <w:szCs w:val="24"/>
                <w:u w:val="single"/>
              </w:rPr>
            </w:pPr>
            <w:r w:rsidRPr="0068631A">
              <w:rPr>
                <w:rFonts w:ascii="Times New Roman" w:hAnsi="Times New Roman" w:cs="Times New Roman"/>
                <w:b/>
                <w:sz w:val="24"/>
                <w:szCs w:val="24"/>
                <w:u w:val="single"/>
              </w:rPr>
              <w:t>(Discordant benign needing reassessment/ re-biopsy for clinic-radio-pathological correlation)</w:t>
            </w:r>
          </w:p>
        </w:tc>
      </w:tr>
      <w:tr w:rsidR="00B955AC" w:rsidRPr="0068631A" w14:paraId="78E448CF" w14:textId="2460FB6A" w:rsidTr="0068631A">
        <w:trPr>
          <w:trHeight w:val="1059"/>
        </w:trPr>
        <w:tc>
          <w:tcPr>
            <w:tcW w:w="972" w:type="pct"/>
          </w:tcPr>
          <w:p w14:paraId="533BDB9D" w14:textId="4E23DE33" w:rsidR="00B955AC" w:rsidRPr="0068631A" w:rsidRDefault="00B955AC" w:rsidP="00EA0ECC">
            <w:pPr>
              <w:spacing w:after="160"/>
              <w:rPr>
                <w:rFonts w:ascii="Times New Roman" w:hAnsi="Times New Roman" w:cs="Times New Roman"/>
                <w:b/>
                <w:bCs/>
                <w:sz w:val="24"/>
                <w:szCs w:val="24"/>
              </w:rPr>
            </w:pPr>
            <w:r w:rsidRPr="0068631A">
              <w:rPr>
                <w:rFonts w:ascii="Times New Roman" w:hAnsi="Times New Roman" w:cs="Times New Roman"/>
                <w:b/>
                <w:bCs/>
                <w:sz w:val="24"/>
                <w:szCs w:val="24"/>
              </w:rPr>
              <w:t xml:space="preserve">Idiopathic granulomatous mastitis </w:t>
            </w:r>
          </w:p>
        </w:tc>
        <w:tc>
          <w:tcPr>
            <w:tcW w:w="1059" w:type="pct"/>
          </w:tcPr>
          <w:p w14:paraId="0C219461"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Focal asymmetries</w:t>
            </w:r>
          </w:p>
          <w:p w14:paraId="1A89D141" w14:textId="73075BEC"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Irregular or obscured masses</w:t>
            </w:r>
          </w:p>
          <w:p w14:paraId="6492BC82"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Axillary adenopathy </w:t>
            </w:r>
          </w:p>
          <w:p w14:paraId="4DD1B05B" w14:textId="0D4E5EF8" w:rsidR="00B955AC" w:rsidRPr="0068631A" w:rsidRDefault="00B955AC" w:rsidP="00EA0ECC">
            <w:pPr>
              <w:rPr>
                <w:rFonts w:ascii="Times New Roman" w:hAnsi="Times New Roman" w:cs="Times New Roman"/>
                <w:b/>
                <w:bCs/>
                <w:sz w:val="24"/>
                <w:szCs w:val="24"/>
              </w:rPr>
            </w:pPr>
            <w:r w:rsidRPr="0068631A">
              <w:rPr>
                <w:rFonts w:ascii="Times New Roman" w:hAnsi="Times New Roman" w:cs="Times New Roman"/>
                <w:sz w:val="24"/>
                <w:szCs w:val="24"/>
              </w:rPr>
              <w:t>Skin changes</w:t>
            </w:r>
          </w:p>
        </w:tc>
        <w:tc>
          <w:tcPr>
            <w:tcW w:w="1083" w:type="pct"/>
          </w:tcPr>
          <w:p w14:paraId="2C6F83A3" w14:textId="4EC81CB9"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Irregular parallel hypoechoic masses with tubular extensions and perilesional vascularity</w:t>
            </w:r>
          </w:p>
          <w:p w14:paraId="2080A005"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Fluid-tracking channels and collections</w:t>
            </w:r>
          </w:p>
          <w:p w14:paraId="3BC185C9" w14:textId="0494E56A"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Skin thickening</w:t>
            </w:r>
          </w:p>
          <w:p w14:paraId="45DEB440" w14:textId="77777777" w:rsidR="00B955AC" w:rsidRPr="0068631A" w:rsidRDefault="00B955AC" w:rsidP="00EA0ECC">
            <w:pPr>
              <w:rPr>
                <w:rFonts w:ascii="Times New Roman" w:hAnsi="Times New Roman" w:cs="Times New Roman"/>
                <w:b/>
                <w:bCs/>
                <w:sz w:val="24"/>
                <w:szCs w:val="24"/>
              </w:rPr>
            </w:pPr>
            <w:r w:rsidRPr="0068631A">
              <w:rPr>
                <w:rFonts w:ascii="Times New Roman" w:hAnsi="Times New Roman" w:cs="Times New Roman"/>
                <w:sz w:val="24"/>
                <w:szCs w:val="24"/>
              </w:rPr>
              <w:t xml:space="preserve">Edema </w:t>
            </w:r>
          </w:p>
          <w:p w14:paraId="006776F1" w14:textId="436A803F"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Reduced stiffness on SWE</w:t>
            </w:r>
          </w:p>
        </w:tc>
        <w:tc>
          <w:tcPr>
            <w:tcW w:w="1142" w:type="pct"/>
          </w:tcPr>
          <w:p w14:paraId="478B2718"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Heterogeneous or rim enhancement along fluid collection</w:t>
            </w:r>
          </w:p>
          <w:p w14:paraId="116CA48C"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Regional non-mass enhancement</w:t>
            </w:r>
          </w:p>
          <w:p w14:paraId="4B623314"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Skin thickening</w:t>
            </w:r>
          </w:p>
          <w:p w14:paraId="1C4AB3E6" w14:textId="7475B819"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Edema</w:t>
            </w:r>
          </w:p>
        </w:tc>
        <w:tc>
          <w:tcPr>
            <w:tcW w:w="744" w:type="pct"/>
          </w:tcPr>
          <w:p w14:paraId="0BD41A71" w14:textId="3ABBC7F9"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Inflammatory breast carcinoma</w:t>
            </w:r>
          </w:p>
          <w:p w14:paraId="53ED8EE2" w14:textId="50F362DD"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Tubercular mastitis</w:t>
            </w:r>
          </w:p>
          <w:p w14:paraId="3799E4FB" w14:textId="2A9F0072"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Periductal mastitis</w:t>
            </w:r>
          </w:p>
        </w:tc>
      </w:tr>
      <w:tr w:rsidR="00B955AC" w:rsidRPr="0068631A" w14:paraId="438276C2" w14:textId="25F23200" w:rsidTr="0068631A">
        <w:trPr>
          <w:trHeight w:val="522"/>
        </w:trPr>
        <w:tc>
          <w:tcPr>
            <w:tcW w:w="972" w:type="pct"/>
          </w:tcPr>
          <w:p w14:paraId="68CA15A6" w14:textId="0F01D2DA" w:rsidR="00B955AC" w:rsidRPr="0068631A" w:rsidRDefault="00B955AC" w:rsidP="00EA0ECC">
            <w:pPr>
              <w:spacing w:after="160"/>
              <w:rPr>
                <w:rFonts w:ascii="Times New Roman" w:hAnsi="Times New Roman" w:cs="Times New Roman"/>
                <w:b/>
                <w:bCs/>
                <w:sz w:val="24"/>
                <w:szCs w:val="24"/>
              </w:rPr>
            </w:pPr>
            <w:r w:rsidRPr="0068631A">
              <w:rPr>
                <w:rFonts w:ascii="Times New Roman" w:hAnsi="Times New Roman" w:cs="Times New Roman"/>
                <w:b/>
                <w:bCs/>
                <w:sz w:val="24"/>
                <w:szCs w:val="24"/>
              </w:rPr>
              <w:t xml:space="preserve">Diabetic mastopathy </w:t>
            </w:r>
          </w:p>
        </w:tc>
        <w:tc>
          <w:tcPr>
            <w:tcW w:w="1059" w:type="pct"/>
          </w:tcPr>
          <w:p w14:paraId="35C4DE26" w14:textId="5B34C835"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Mass with lobulated or spiculated margins</w:t>
            </w:r>
          </w:p>
        </w:tc>
        <w:tc>
          <w:tcPr>
            <w:tcW w:w="1083" w:type="pct"/>
          </w:tcPr>
          <w:p w14:paraId="4A6CC70E" w14:textId="1B0B16E3"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Irregular hetero-echoic masses with posterior shadowing</w:t>
            </w:r>
          </w:p>
          <w:p w14:paraId="5C8B1A1D" w14:textId="38E216E0" w:rsidR="00B955AC" w:rsidRPr="0068631A" w:rsidRDefault="00B955AC" w:rsidP="00EA0ECC">
            <w:pPr>
              <w:rPr>
                <w:rFonts w:ascii="Times New Roman" w:hAnsi="Times New Roman" w:cs="Times New Roman"/>
                <w:b/>
                <w:bCs/>
                <w:sz w:val="24"/>
                <w:szCs w:val="24"/>
              </w:rPr>
            </w:pPr>
            <w:r w:rsidRPr="0068631A">
              <w:rPr>
                <w:rFonts w:ascii="Times New Roman" w:hAnsi="Times New Roman" w:cs="Times New Roman"/>
                <w:sz w:val="24"/>
                <w:szCs w:val="24"/>
              </w:rPr>
              <w:t>Increased stiffness on SWE</w:t>
            </w:r>
          </w:p>
        </w:tc>
        <w:tc>
          <w:tcPr>
            <w:tcW w:w="1142" w:type="pct"/>
          </w:tcPr>
          <w:p w14:paraId="5F75C138" w14:textId="74F56CF5"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Variable appearance and enhancement</w:t>
            </w:r>
          </w:p>
        </w:tc>
        <w:tc>
          <w:tcPr>
            <w:tcW w:w="744" w:type="pct"/>
          </w:tcPr>
          <w:p w14:paraId="5774E20C" w14:textId="67E54608"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Invasive ductal carcinoma</w:t>
            </w:r>
          </w:p>
        </w:tc>
      </w:tr>
      <w:tr w:rsidR="00B955AC" w:rsidRPr="0068631A" w14:paraId="57832E65" w14:textId="3A10BB1B" w:rsidTr="0068631A">
        <w:trPr>
          <w:trHeight w:val="536"/>
        </w:trPr>
        <w:tc>
          <w:tcPr>
            <w:tcW w:w="972" w:type="pct"/>
          </w:tcPr>
          <w:p w14:paraId="6C5AD80C" w14:textId="124B9840" w:rsidR="00B955AC" w:rsidRPr="0068631A" w:rsidRDefault="00B955AC" w:rsidP="00EA0ECC">
            <w:pPr>
              <w:spacing w:after="160"/>
              <w:rPr>
                <w:rFonts w:ascii="Times New Roman" w:hAnsi="Times New Roman" w:cs="Times New Roman"/>
                <w:b/>
                <w:bCs/>
                <w:sz w:val="24"/>
                <w:szCs w:val="24"/>
              </w:rPr>
            </w:pPr>
            <w:r w:rsidRPr="0068631A">
              <w:rPr>
                <w:rFonts w:ascii="Times New Roman" w:hAnsi="Times New Roman" w:cs="Times New Roman"/>
                <w:b/>
                <w:bCs/>
                <w:sz w:val="24"/>
                <w:szCs w:val="24"/>
              </w:rPr>
              <w:lastRenderedPageBreak/>
              <w:t xml:space="preserve">Periductal mastitis </w:t>
            </w:r>
          </w:p>
        </w:tc>
        <w:tc>
          <w:tcPr>
            <w:tcW w:w="1059" w:type="pct"/>
          </w:tcPr>
          <w:p w14:paraId="7EB63124"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Can be normal </w:t>
            </w:r>
          </w:p>
          <w:p w14:paraId="6DF24181" w14:textId="7D7F97FE"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Tubular serpentine structures converging on the nipple areola complex</w:t>
            </w:r>
          </w:p>
        </w:tc>
        <w:tc>
          <w:tcPr>
            <w:tcW w:w="1083" w:type="pct"/>
          </w:tcPr>
          <w:p w14:paraId="325049A4"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Intraductal echogenic debris</w:t>
            </w:r>
          </w:p>
          <w:p w14:paraId="13015E38"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Periductal increased vascularity and inflammation</w:t>
            </w:r>
          </w:p>
          <w:p w14:paraId="078BEFB3"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Associated masses (papilloma, malignancy)</w:t>
            </w:r>
          </w:p>
          <w:p w14:paraId="2452ED90"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Fluid collections </w:t>
            </w:r>
          </w:p>
          <w:p w14:paraId="3EE18CE3"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Soft on SWE</w:t>
            </w:r>
          </w:p>
          <w:p w14:paraId="01C7DDFD" w14:textId="49573D25"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BGR or Trilaminar pattern in strain elastography</w:t>
            </w:r>
          </w:p>
        </w:tc>
        <w:tc>
          <w:tcPr>
            <w:tcW w:w="1142" w:type="pct"/>
          </w:tcPr>
          <w:p w14:paraId="47E8FB66" w14:textId="6090CF19"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Duct dilatation, wall enhancement</w:t>
            </w:r>
          </w:p>
          <w:p w14:paraId="15773BBE" w14:textId="7962371B"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Enhancing mass </w:t>
            </w:r>
          </w:p>
          <w:p w14:paraId="17A1CC2B" w14:textId="743AC9EA" w:rsidR="00B955AC" w:rsidRPr="0068631A" w:rsidRDefault="00E564AD" w:rsidP="00EA0ECC">
            <w:pPr>
              <w:rPr>
                <w:rFonts w:ascii="Times New Roman" w:hAnsi="Times New Roman" w:cs="Times New Roman"/>
                <w:sz w:val="24"/>
                <w:szCs w:val="24"/>
              </w:rPr>
            </w:pPr>
            <w:r w:rsidRPr="0068631A">
              <w:rPr>
                <w:rFonts w:ascii="Times New Roman" w:hAnsi="Times New Roman" w:cs="Times New Roman"/>
                <w:sz w:val="24"/>
                <w:szCs w:val="24"/>
              </w:rPr>
              <w:t>Non-</w:t>
            </w:r>
            <w:r w:rsidR="00B955AC" w:rsidRPr="0068631A">
              <w:rPr>
                <w:rFonts w:ascii="Times New Roman" w:hAnsi="Times New Roman" w:cs="Times New Roman"/>
                <w:sz w:val="24"/>
                <w:szCs w:val="24"/>
              </w:rPr>
              <w:t>mass enhancement</w:t>
            </w:r>
          </w:p>
          <w:p w14:paraId="62A72A95"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Skin thickening</w:t>
            </w:r>
          </w:p>
          <w:p w14:paraId="639281ED"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Edema</w:t>
            </w:r>
          </w:p>
          <w:p w14:paraId="69F4DCA6"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Intraductal debris or associated masses</w:t>
            </w:r>
          </w:p>
          <w:p w14:paraId="35140AD9" w14:textId="77777777" w:rsidR="00B955AC" w:rsidRPr="0068631A" w:rsidRDefault="00B955AC" w:rsidP="00EA0ECC">
            <w:pPr>
              <w:rPr>
                <w:rFonts w:ascii="Times New Roman" w:hAnsi="Times New Roman" w:cs="Times New Roman"/>
                <w:b/>
                <w:bCs/>
                <w:sz w:val="24"/>
                <w:szCs w:val="24"/>
              </w:rPr>
            </w:pPr>
            <w:r w:rsidRPr="0068631A">
              <w:rPr>
                <w:rFonts w:ascii="Times New Roman" w:hAnsi="Times New Roman" w:cs="Times New Roman"/>
                <w:sz w:val="24"/>
                <w:szCs w:val="24"/>
              </w:rPr>
              <w:t xml:space="preserve">Fluid collections </w:t>
            </w:r>
          </w:p>
          <w:p w14:paraId="6B9BEA94" w14:textId="0CE9781F"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Duct fistula</w:t>
            </w:r>
          </w:p>
        </w:tc>
        <w:tc>
          <w:tcPr>
            <w:tcW w:w="744" w:type="pct"/>
          </w:tcPr>
          <w:p w14:paraId="2E7DB427" w14:textId="77777777"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Lactational mastitis and abscess</w:t>
            </w:r>
          </w:p>
          <w:p w14:paraId="2EE6BEFF" w14:textId="2775199B"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Idiopathic granulomatous mastitis</w:t>
            </w:r>
          </w:p>
        </w:tc>
      </w:tr>
      <w:tr w:rsidR="00B955AC" w:rsidRPr="0068631A" w14:paraId="6D7300F4" w14:textId="6539FB5A" w:rsidTr="0068631A">
        <w:trPr>
          <w:trHeight w:val="1059"/>
        </w:trPr>
        <w:tc>
          <w:tcPr>
            <w:tcW w:w="972" w:type="pct"/>
          </w:tcPr>
          <w:p w14:paraId="2DE35471" w14:textId="13D02A73" w:rsidR="00B955AC" w:rsidRPr="0068631A" w:rsidRDefault="00B955AC" w:rsidP="00EA0ECC">
            <w:pPr>
              <w:spacing w:after="160"/>
              <w:rPr>
                <w:rFonts w:ascii="Times New Roman" w:hAnsi="Times New Roman" w:cs="Times New Roman"/>
                <w:b/>
                <w:bCs/>
                <w:sz w:val="24"/>
                <w:szCs w:val="24"/>
              </w:rPr>
            </w:pPr>
            <w:r w:rsidRPr="0068631A">
              <w:rPr>
                <w:rFonts w:ascii="Times New Roman" w:hAnsi="Times New Roman" w:cs="Times New Roman"/>
                <w:b/>
                <w:bCs/>
                <w:sz w:val="24"/>
                <w:szCs w:val="24"/>
              </w:rPr>
              <w:t xml:space="preserve">Sclerosing lesions of </w:t>
            </w:r>
            <w:r w:rsidR="00E564AD" w:rsidRPr="0068631A">
              <w:rPr>
                <w:rFonts w:ascii="Times New Roman" w:hAnsi="Times New Roman" w:cs="Times New Roman"/>
                <w:b/>
                <w:bCs/>
                <w:sz w:val="24"/>
                <w:szCs w:val="24"/>
              </w:rPr>
              <w:t xml:space="preserve">the </w:t>
            </w:r>
            <w:r w:rsidRPr="0068631A">
              <w:rPr>
                <w:rFonts w:ascii="Times New Roman" w:hAnsi="Times New Roman" w:cs="Times New Roman"/>
                <w:b/>
                <w:bCs/>
                <w:sz w:val="24"/>
                <w:szCs w:val="24"/>
              </w:rPr>
              <w:t xml:space="preserve">breast (Sclerosing adenosis, radial scar, complex sclerosing lesion) </w:t>
            </w:r>
          </w:p>
        </w:tc>
        <w:tc>
          <w:tcPr>
            <w:tcW w:w="1059" w:type="pct"/>
          </w:tcPr>
          <w:p w14:paraId="0FB42ABD"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Masses, asymmetries, or focal architectural distortion</w:t>
            </w:r>
          </w:p>
          <w:p w14:paraId="4B4F3B9A" w14:textId="7686A2AF"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Central lucent area in radial scar</w:t>
            </w:r>
          </w:p>
          <w:p w14:paraId="67574DD6" w14:textId="27BD69FF" w:rsidR="00B955AC" w:rsidRPr="0068631A" w:rsidRDefault="00B955AC" w:rsidP="00EA0ECC">
            <w:pPr>
              <w:rPr>
                <w:rFonts w:ascii="Times New Roman" w:hAnsi="Times New Roman" w:cs="Times New Roman"/>
                <w:b/>
                <w:bCs/>
                <w:sz w:val="24"/>
                <w:szCs w:val="24"/>
              </w:rPr>
            </w:pPr>
            <w:r w:rsidRPr="0068631A">
              <w:rPr>
                <w:rFonts w:ascii="Times New Roman" w:hAnsi="Times New Roman" w:cs="Times New Roman"/>
                <w:sz w:val="24"/>
                <w:szCs w:val="24"/>
              </w:rPr>
              <w:t>Microcalcifications, particularly in clusters</w:t>
            </w:r>
          </w:p>
        </w:tc>
        <w:tc>
          <w:tcPr>
            <w:tcW w:w="1083" w:type="pct"/>
          </w:tcPr>
          <w:p w14:paraId="344E785E" w14:textId="0E611BE8"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Hetero</w:t>
            </w:r>
            <w:r w:rsidR="003F0E66" w:rsidRPr="0068631A">
              <w:rPr>
                <w:rFonts w:ascii="Times New Roman" w:hAnsi="Times New Roman" w:cs="Times New Roman"/>
                <w:sz w:val="24"/>
                <w:szCs w:val="24"/>
              </w:rPr>
              <w:t>-</w:t>
            </w:r>
            <w:r w:rsidRPr="0068631A">
              <w:rPr>
                <w:rFonts w:ascii="Times New Roman" w:hAnsi="Times New Roman" w:cs="Times New Roman"/>
                <w:sz w:val="24"/>
                <w:szCs w:val="24"/>
              </w:rPr>
              <w:t xml:space="preserve">echoic </w:t>
            </w:r>
            <w:r w:rsidR="00E564AD" w:rsidRPr="0068631A">
              <w:rPr>
                <w:rFonts w:ascii="Times New Roman" w:hAnsi="Times New Roman" w:cs="Times New Roman"/>
                <w:sz w:val="24"/>
                <w:szCs w:val="24"/>
              </w:rPr>
              <w:t>non-</w:t>
            </w:r>
            <w:r w:rsidRPr="0068631A">
              <w:rPr>
                <w:rFonts w:ascii="Times New Roman" w:hAnsi="Times New Roman" w:cs="Times New Roman"/>
                <w:sz w:val="24"/>
                <w:szCs w:val="24"/>
              </w:rPr>
              <w:t xml:space="preserve">mass lesions </w:t>
            </w:r>
          </w:p>
          <w:p w14:paraId="7B7F2CAB" w14:textId="37AA1AF6"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Dense posterior acoustic shadowing</w:t>
            </w:r>
          </w:p>
          <w:p w14:paraId="2BB01C9B"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Small masses </w:t>
            </w:r>
          </w:p>
          <w:p w14:paraId="49FCB643" w14:textId="77777777" w:rsidR="00B955AC" w:rsidRPr="0068631A" w:rsidRDefault="00B955AC" w:rsidP="00EA0ECC">
            <w:pPr>
              <w:rPr>
                <w:rFonts w:ascii="Times New Roman" w:hAnsi="Times New Roman" w:cs="Times New Roman"/>
                <w:b/>
                <w:bCs/>
                <w:sz w:val="24"/>
                <w:szCs w:val="24"/>
              </w:rPr>
            </w:pPr>
            <w:r w:rsidRPr="0068631A">
              <w:rPr>
                <w:rFonts w:ascii="Times New Roman" w:hAnsi="Times New Roman" w:cs="Times New Roman"/>
                <w:sz w:val="24"/>
                <w:szCs w:val="24"/>
              </w:rPr>
              <w:t>Calcifications</w:t>
            </w:r>
          </w:p>
          <w:p w14:paraId="1B51FFEF" w14:textId="1E2EFB7C"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Increased stiffness on SWE</w:t>
            </w:r>
          </w:p>
        </w:tc>
        <w:tc>
          <w:tcPr>
            <w:tcW w:w="1142" w:type="pct"/>
          </w:tcPr>
          <w:p w14:paraId="17720793"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Irregular enhancing mass </w:t>
            </w:r>
          </w:p>
          <w:p w14:paraId="586B2917" w14:textId="591ED4D1"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Enhancing focus </w:t>
            </w:r>
          </w:p>
          <w:p w14:paraId="7123CAAC" w14:textId="3E785D89" w:rsidR="00B955AC" w:rsidRPr="0068631A" w:rsidRDefault="00E564AD" w:rsidP="00EA0ECC">
            <w:pPr>
              <w:rPr>
                <w:rFonts w:ascii="Times New Roman" w:hAnsi="Times New Roman" w:cs="Times New Roman"/>
                <w:sz w:val="24"/>
                <w:szCs w:val="24"/>
              </w:rPr>
            </w:pPr>
            <w:r w:rsidRPr="0068631A">
              <w:rPr>
                <w:rFonts w:ascii="Times New Roman" w:hAnsi="Times New Roman" w:cs="Times New Roman"/>
                <w:sz w:val="24"/>
                <w:szCs w:val="24"/>
              </w:rPr>
              <w:t>Non-</w:t>
            </w:r>
            <w:r w:rsidR="00B955AC" w:rsidRPr="0068631A">
              <w:rPr>
                <w:rFonts w:ascii="Times New Roman" w:hAnsi="Times New Roman" w:cs="Times New Roman"/>
                <w:sz w:val="24"/>
                <w:szCs w:val="24"/>
              </w:rPr>
              <w:t>mass enhancement</w:t>
            </w:r>
          </w:p>
          <w:p w14:paraId="238C62C5"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Architectural distortion</w:t>
            </w:r>
          </w:p>
          <w:p w14:paraId="33D42A99" w14:textId="331EE82D"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Radial scar - Benign persistent enhancement in 50%, washout in 39%</w:t>
            </w:r>
          </w:p>
        </w:tc>
        <w:tc>
          <w:tcPr>
            <w:tcW w:w="744" w:type="pct"/>
          </w:tcPr>
          <w:p w14:paraId="31106A80" w14:textId="77777777"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Tubular carcinoma</w:t>
            </w:r>
          </w:p>
          <w:p w14:paraId="6EC31F86" w14:textId="77777777"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Invasive ductal carcinoma</w:t>
            </w:r>
          </w:p>
          <w:p w14:paraId="7C6C86CE" w14:textId="25CC23A9"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Post-surgical scar</w:t>
            </w:r>
          </w:p>
        </w:tc>
      </w:tr>
      <w:tr w:rsidR="00B955AC" w:rsidRPr="0068631A" w14:paraId="56833E5C" w14:textId="409E1298" w:rsidTr="0068631A">
        <w:trPr>
          <w:trHeight w:val="1073"/>
        </w:trPr>
        <w:tc>
          <w:tcPr>
            <w:tcW w:w="972" w:type="pct"/>
          </w:tcPr>
          <w:p w14:paraId="277B0C25" w14:textId="166E0ADD" w:rsidR="00B955AC" w:rsidRPr="0068631A" w:rsidRDefault="00B955AC" w:rsidP="00EA0ECC">
            <w:pPr>
              <w:spacing w:after="160"/>
              <w:rPr>
                <w:rFonts w:ascii="Times New Roman" w:hAnsi="Times New Roman" w:cs="Times New Roman"/>
                <w:b/>
                <w:bCs/>
                <w:sz w:val="24"/>
                <w:szCs w:val="24"/>
              </w:rPr>
            </w:pPr>
            <w:r w:rsidRPr="0068631A">
              <w:rPr>
                <w:rFonts w:ascii="Times New Roman" w:hAnsi="Times New Roman" w:cs="Times New Roman"/>
                <w:b/>
                <w:bCs/>
                <w:sz w:val="24"/>
                <w:szCs w:val="24"/>
              </w:rPr>
              <w:lastRenderedPageBreak/>
              <w:t>Lymphatic malformation</w:t>
            </w:r>
          </w:p>
        </w:tc>
        <w:tc>
          <w:tcPr>
            <w:tcW w:w="1059" w:type="pct"/>
          </w:tcPr>
          <w:p w14:paraId="74E3F3DB" w14:textId="0571A144"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Lobulated masses</w:t>
            </w:r>
          </w:p>
        </w:tc>
        <w:tc>
          <w:tcPr>
            <w:tcW w:w="1083" w:type="pct"/>
          </w:tcPr>
          <w:p w14:paraId="7D9DC5FC"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Multicystic avascular channels</w:t>
            </w:r>
          </w:p>
          <w:p w14:paraId="680F0341" w14:textId="6DAB820D"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Soft on SWE</w:t>
            </w:r>
          </w:p>
        </w:tc>
        <w:tc>
          <w:tcPr>
            <w:tcW w:w="1142" w:type="pct"/>
          </w:tcPr>
          <w:p w14:paraId="15362611"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T1 hyper or hypointense </w:t>
            </w:r>
          </w:p>
          <w:p w14:paraId="7C87DA04"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T2 hyperintense intercommunicating cystic spaces </w:t>
            </w:r>
          </w:p>
          <w:p w14:paraId="22FCC7A1" w14:textId="185F4DFC" w:rsidR="00B955AC" w:rsidRPr="0068631A" w:rsidRDefault="00B955AC" w:rsidP="00EA0ECC">
            <w:pPr>
              <w:rPr>
                <w:rFonts w:ascii="Times New Roman" w:hAnsi="Times New Roman" w:cs="Times New Roman"/>
                <w:b/>
                <w:bCs/>
                <w:sz w:val="24"/>
                <w:szCs w:val="24"/>
              </w:rPr>
            </w:pPr>
            <w:r w:rsidRPr="0068631A">
              <w:rPr>
                <w:rFonts w:ascii="Times New Roman" w:hAnsi="Times New Roman" w:cs="Times New Roman"/>
                <w:sz w:val="24"/>
                <w:szCs w:val="24"/>
              </w:rPr>
              <w:t>Intervening septal enhancement</w:t>
            </w:r>
            <w:r w:rsidRPr="0068631A">
              <w:rPr>
                <w:rFonts w:ascii="Times New Roman" w:hAnsi="Times New Roman" w:cs="Times New Roman"/>
                <w:b/>
                <w:bCs/>
                <w:sz w:val="24"/>
                <w:szCs w:val="24"/>
              </w:rPr>
              <w:t xml:space="preserve"> </w:t>
            </w:r>
          </w:p>
        </w:tc>
        <w:tc>
          <w:tcPr>
            <w:tcW w:w="744" w:type="pct"/>
          </w:tcPr>
          <w:p w14:paraId="702ED643" w14:textId="77777777"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Simple cysts</w:t>
            </w:r>
          </w:p>
          <w:p w14:paraId="346D62F3" w14:textId="77777777"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Fibrocystic disease</w:t>
            </w:r>
          </w:p>
          <w:p w14:paraId="0B3C29B6" w14:textId="7D00A9E8"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Abscesses</w:t>
            </w:r>
          </w:p>
        </w:tc>
      </w:tr>
      <w:tr w:rsidR="00B955AC" w:rsidRPr="0068631A" w14:paraId="13A8364B" w14:textId="05FD273F" w:rsidTr="0068631A">
        <w:trPr>
          <w:trHeight w:val="1059"/>
        </w:trPr>
        <w:tc>
          <w:tcPr>
            <w:tcW w:w="972" w:type="pct"/>
          </w:tcPr>
          <w:p w14:paraId="2A2220E0" w14:textId="14710653" w:rsidR="00B955AC" w:rsidRPr="0068631A" w:rsidRDefault="00B955AC" w:rsidP="00EA0ECC">
            <w:pPr>
              <w:spacing w:after="160"/>
              <w:rPr>
                <w:rFonts w:ascii="Times New Roman" w:hAnsi="Times New Roman" w:cs="Times New Roman"/>
                <w:b/>
                <w:bCs/>
                <w:sz w:val="24"/>
                <w:szCs w:val="24"/>
              </w:rPr>
            </w:pPr>
            <w:r w:rsidRPr="0068631A">
              <w:rPr>
                <w:rFonts w:ascii="Times New Roman" w:hAnsi="Times New Roman" w:cs="Times New Roman"/>
                <w:b/>
                <w:bCs/>
                <w:sz w:val="24"/>
                <w:szCs w:val="24"/>
              </w:rPr>
              <w:t>Atypical or complex fibroadenoma</w:t>
            </w:r>
          </w:p>
        </w:tc>
        <w:tc>
          <w:tcPr>
            <w:tcW w:w="1059" w:type="pct"/>
          </w:tcPr>
          <w:p w14:paraId="0B447DBB" w14:textId="54E5DE40"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Mass with </w:t>
            </w:r>
            <w:r w:rsidR="00E564AD" w:rsidRPr="0068631A">
              <w:rPr>
                <w:rFonts w:ascii="Times New Roman" w:hAnsi="Times New Roman" w:cs="Times New Roman"/>
                <w:sz w:val="24"/>
                <w:szCs w:val="24"/>
              </w:rPr>
              <w:t xml:space="preserve">an </w:t>
            </w:r>
            <w:r w:rsidRPr="0068631A">
              <w:rPr>
                <w:rFonts w:ascii="Times New Roman" w:hAnsi="Times New Roman" w:cs="Times New Roman"/>
                <w:sz w:val="24"/>
                <w:szCs w:val="24"/>
              </w:rPr>
              <w:t>irregular shape</w:t>
            </w:r>
          </w:p>
          <w:p w14:paraId="52263314" w14:textId="3EAB776C"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Microlobulated or spiculated margin</w:t>
            </w:r>
          </w:p>
          <w:p w14:paraId="6B72AA97"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Microcalcifications</w:t>
            </w:r>
          </w:p>
          <w:p w14:paraId="047B9773" w14:textId="1208434D" w:rsidR="00B955AC" w:rsidRPr="0068631A" w:rsidRDefault="00B955AC" w:rsidP="00EA0ECC">
            <w:pPr>
              <w:ind w:left="360"/>
              <w:rPr>
                <w:rFonts w:ascii="Times New Roman" w:hAnsi="Times New Roman" w:cs="Times New Roman"/>
                <w:b/>
                <w:bCs/>
                <w:sz w:val="24"/>
                <w:szCs w:val="24"/>
              </w:rPr>
            </w:pPr>
          </w:p>
        </w:tc>
        <w:tc>
          <w:tcPr>
            <w:tcW w:w="1083" w:type="pct"/>
          </w:tcPr>
          <w:p w14:paraId="7AB9F2BC" w14:textId="2AA92AD6"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Complex echogenic mass </w:t>
            </w:r>
          </w:p>
          <w:p w14:paraId="509562CD" w14:textId="7C8C3F58"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 xml:space="preserve">Irregular shape </w:t>
            </w:r>
          </w:p>
          <w:p w14:paraId="486954A5" w14:textId="6C07F605"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Non-circumscribed margin</w:t>
            </w:r>
          </w:p>
          <w:p w14:paraId="6DCE2FFC" w14:textId="2590CB23"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Microcalcifications</w:t>
            </w:r>
          </w:p>
          <w:p w14:paraId="1EBB7D0F" w14:textId="77777777" w:rsidR="00B955AC" w:rsidRPr="0068631A" w:rsidRDefault="00B955AC" w:rsidP="00EA0ECC">
            <w:pPr>
              <w:rPr>
                <w:rFonts w:ascii="Times New Roman" w:hAnsi="Times New Roman" w:cs="Times New Roman"/>
                <w:b/>
                <w:bCs/>
                <w:sz w:val="24"/>
                <w:szCs w:val="24"/>
              </w:rPr>
            </w:pPr>
            <w:r w:rsidRPr="0068631A">
              <w:rPr>
                <w:rFonts w:ascii="Times New Roman" w:hAnsi="Times New Roman" w:cs="Times New Roman"/>
                <w:sz w:val="24"/>
                <w:szCs w:val="24"/>
              </w:rPr>
              <w:t>Posterior acoustic enhancement</w:t>
            </w:r>
          </w:p>
          <w:p w14:paraId="146DD5A5" w14:textId="30A003C9"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Sclerosing type can show increased stiffness on SWE</w:t>
            </w:r>
          </w:p>
        </w:tc>
        <w:tc>
          <w:tcPr>
            <w:tcW w:w="1142" w:type="pct"/>
          </w:tcPr>
          <w:p w14:paraId="034BD49C" w14:textId="77777777"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Initial incomplete centrifugal enhancement</w:t>
            </w:r>
          </w:p>
          <w:p w14:paraId="54A9DDA0" w14:textId="20C4311D" w:rsidR="00B955AC" w:rsidRPr="0068631A" w:rsidRDefault="00B955AC" w:rsidP="00EA0ECC">
            <w:pPr>
              <w:rPr>
                <w:rFonts w:ascii="Times New Roman" w:hAnsi="Times New Roman" w:cs="Times New Roman"/>
                <w:sz w:val="24"/>
                <w:szCs w:val="24"/>
              </w:rPr>
            </w:pPr>
            <w:r w:rsidRPr="0068631A">
              <w:rPr>
                <w:rFonts w:ascii="Times New Roman" w:hAnsi="Times New Roman" w:cs="Times New Roman"/>
                <w:sz w:val="24"/>
                <w:szCs w:val="24"/>
              </w:rPr>
              <w:t>Delayed enhancement (sclerosing type) and non-enhancing internal septations</w:t>
            </w:r>
          </w:p>
        </w:tc>
        <w:tc>
          <w:tcPr>
            <w:tcW w:w="744" w:type="pct"/>
          </w:tcPr>
          <w:p w14:paraId="5BD75A4D" w14:textId="1068018C" w:rsidR="00B955AC" w:rsidRPr="0068631A" w:rsidRDefault="00B955AC" w:rsidP="00EA0ECC">
            <w:pPr>
              <w:spacing w:after="160"/>
              <w:rPr>
                <w:rFonts w:ascii="Times New Roman" w:hAnsi="Times New Roman" w:cs="Times New Roman"/>
                <w:sz w:val="24"/>
                <w:szCs w:val="24"/>
              </w:rPr>
            </w:pPr>
            <w:r w:rsidRPr="0068631A">
              <w:rPr>
                <w:rFonts w:ascii="Times New Roman" w:hAnsi="Times New Roman" w:cs="Times New Roman"/>
                <w:sz w:val="24"/>
                <w:szCs w:val="24"/>
              </w:rPr>
              <w:t xml:space="preserve">Invasive breast carcinoma </w:t>
            </w:r>
          </w:p>
        </w:tc>
      </w:tr>
      <w:tr w:rsidR="003F0E66" w:rsidRPr="0068631A" w14:paraId="7D56CA54" w14:textId="77777777" w:rsidTr="0068631A">
        <w:trPr>
          <w:trHeight w:val="1059"/>
        </w:trPr>
        <w:tc>
          <w:tcPr>
            <w:tcW w:w="972" w:type="pct"/>
          </w:tcPr>
          <w:p w14:paraId="5671EBC9" w14:textId="237192C6" w:rsidR="003F0E66" w:rsidRPr="0068631A" w:rsidRDefault="003F0E66" w:rsidP="00EA0ECC">
            <w:pPr>
              <w:rPr>
                <w:rFonts w:ascii="Times New Roman" w:hAnsi="Times New Roman" w:cs="Times New Roman"/>
                <w:b/>
                <w:bCs/>
                <w:sz w:val="24"/>
                <w:szCs w:val="24"/>
              </w:rPr>
            </w:pPr>
            <w:r w:rsidRPr="0068631A">
              <w:rPr>
                <w:rFonts w:ascii="Times New Roman" w:hAnsi="Times New Roman" w:cs="Times New Roman"/>
                <w:b/>
                <w:bCs/>
                <w:sz w:val="24"/>
                <w:szCs w:val="24"/>
              </w:rPr>
              <w:t>Hyperprolactinemia induced galactoceles and other breast changes</w:t>
            </w:r>
          </w:p>
        </w:tc>
        <w:tc>
          <w:tcPr>
            <w:tcW w:w="1059" w:type="pct"/>
          </w:tcPr>
          <w:p w14:paraId="57186D73" w14:textId="77777777"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 xml:space="preserve">Completely radiolucent </w:t>
            </w:r>
          </w:p>
          <w:p w14:paraId="5F2BC578" w14:textId="77777777"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 xml:space="preserve">Fat – fluid level </w:t>
            </w:r>
          </w:p>
          <w:p w14:paraId="6B6F54A2" w14:textId="5A536B07" w:rsidR="003F0E66" w:rsidRPr="0068631A" w:rsidRDefault="00E564AD" w:rsidP="00413BA3">
            <w:pPr>
              <w:rPr>
                <w:rFonts w:ascii="Times New Roman" w:hAnsi="Times New Roman" w:cs="Times New Roman"/>
                <w:sz w:val="24"/>
                <w:szCs w:val="24"/>
              </w:rPr>
            </w:pPr>
            <w:r w:rsidRPr="0068631A">
              <w:rPr>
                <w:rFonts w:ascii="Times New Roman" w:hAnsi="Times New Roman" w:cs="Times New Roman"/>
                <w:sz w:val="24"/>
                <w:szCs w:val="24"/>
              </w:rPr>
              <w:t>Pseudo-</w:t>
            </w:r>
            <w:r w:rsidR="003F0E66" w:rsidRPr="0068631A">
              <w:rPr>
                <w:rFonts w:ascii="Times New Roman" w:hAnsi="Times New Roman" w:cs="Times New Roman"/>
                <w:sz w:val="24"/>
                <w:szCs w:val="24"/>
              </w:rPr>
              <w:t xml:space="preserve">hamartoma or </w:t>
            </w:r>
            <w:r w:rsidRPr="0068631A">
              <w:rPr>
                <w:rFonts w:ascii="Times New Roman" w:hAnsi="Times New Roman" w:cs="Times New Roman"/>
                <w:sz w:val="24"/>
                <w:szCs w:val="24"/>
              </w:rPr>
              <w:t>pseudolipoma-</w:t>
            </w:r>
            <w:r w:rsidR="003F0E66" w:rsidRPr="0068631A">
              <w:rPr>
                <w:rFonts w:ascii="Times New Roman" w:hAnsi="Times New Roman" w:cs="Times New Roman"/>
                <w:sz w:val="24"/>
                <w:szCs w:val="24"/>
              </w:rPr>
              <w:t>like appearance</w:t>
            </w:r>
          </w:p>
        </w:tc>
        <w:tc>
          <w:tcPr>
            <w:tcW w:w="1083" w:type="pct"/>
          </w:tcPr>
          <w:p w14:paraId="0ED17596" w14:textId="77777777"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Complicated cysts with internal moving echoes</w:t>
            </w:r>
          </w:p>
          <w:p w14:paraId="1498A288" w14:textId="77777777" w:rsidR="003F0E66" w:rsidRPr="0068631A" w:rsidRDefault="003F0E66" w:rsidP="00EA0ECC">
            <w:pPr>
              <w:rPr>
                <w:rFonts w:ascii="Times New Roman" w:hAnsi="Times New Roman" w:cs="Times New Roman"/>
                <w:b/>
                <w:bCs/>
                <w:sz w:val="24"/>
                <w:szCs w:val="24"/>
              </w:rPr>
            </w:pPr>
            <w:r w:rsidRPr="0068631A">
              <w:rPr>
                <w:rFonts w:ascii="Times New Roman" w:hAnsi="Times New Roman" w:cs="Times New Roman"/>
                <w:sz w:val="24"/>
                <w:szCs w:val="24"/>
              </w:rPr>
              <w:t>Complex cysts with septations</w:t>
            </w:r>
            <w:r w:rsidRPr="0068631A">
              <w:rPr>
                <w:rFonts w:ascii="Times New Roman" w:hAnsi="Times New Roman" w:cs="Times New Roman"/>
                <w:b/>
                <w:bCs/>
                <w:sz w:val="24"/>
                <w:szCs w:val="24"/>
              </w:rPr>
              <w:t xml:space="preserve"> </w:t>
            </w:r>
          </w:p>
          <w:p w14:paraId="290ECA28" w14:textId="3EA0073C"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Low stiffness on SWE</w:t>
            </w:r>
          </w:p>
        </w:tc>
        <w:tc>
          <w:tcPr>
            <w:tcW w:w="1142" w:type="pct"/>
          </w:tcPr>
          <w:p w14:paraId="1C425BBF" w14:textId="14D3CD68"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T2 hyperintense, T1 hyp</w:t>
            </w:r>
            <w:r w:rsidR="006C7D96" w:rsidRPr="0068631A">
              <w:rPr>
                <w:rFonts w:ascii="Times New Roman" w:hAnsi="Times New Roman" w:cs="Times New Roman"/>
                <w:sz w:val="24"/>
                <w:szCs w:val="24"/>
              </w:rPr>
              <w:t>o</w:t>
            </w:r>
            <w:r w:rsidRPr="0068631A">
              <w:rPr>
                <w:rFonts w:ascii="Times New Roman" w:hAnsi="Times New Roman" w:cs="Times New Roman"/>
                <w:sz w:val="24"/>
                <w:szCs w:val="24"/>
              </w:rPr>
              <w:t>intense cysts</w:t>
            </w:r>
            <w:r w:rsidR="006C7D96" w:rsidRPr="0068631A">
              <w:rPr>
                <w:rFonts w:ascii="Times New Roman" w:hAnsi="Times New Roman" w:cs="Times New Roman"/>
                <w:sz w:val="24"/>
                <w:szCs w:val="24"/>
              </w:rPr>
              <w:t xml:space="preserve"> with T1 hyperintense fluid levels</w:t>
            </w:r>
          </w:p>
          <w:p w14:paraId="376E2B63" w14:textId="38C664C9"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Associated duct ectasia, fibrocystic disease, mastitis</w:t>
            </w:r>
          </w:p>
        </w:tc>
        <w:tc>
          <w:tcPr>
            <w:tcW w:w="744" w:type="pct"/>
          </w:tcPr>
          <w:p w14:paraId="2E1547EA" w14:textId="77777777"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Lactational mastitis and breast abscess</w:t>
            </w:r>
          </w:p>
          <w:p w14:paraId="18833A0D" w14:textId="0174AE22"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Lactating adenoma or fibroadenoma</w:t>
            </w:r>
          </w:p>
        </w:tc>
      </w:tr>
      <w:tr w:rsidR="003F0E66" w:rsidRPr="0068631A" w14:paraId="6634C458" w14:textId="77777777" w:rsidTr="0068631A">
        <w:trPr>
          <w:trHeight w:val="1059"/>
        </w:trPr>
        <w:tc>
          <w:tcPr>
            <w:tcW w:w="972" w:type="pct"/>
          </w:tcPr>
          <w:p w14:paraId="6B9DEE62" w14:textId="744904D2" w:rsidR="003F0E66" w:rsidRPr="0068631A" w:rsidRDefault="003F0E66" w:rsidP="00EA0ECC">
            <w:pPr>
              <w:rPr>
                <w:rFonts w:ascii="Times New Roman" w:hAnsi="Times New Roman" w:cs="Times New Roman"/>
                <w:b/>
                <w:bCs/>
                <w:sz w:val="24"/>
                <w:szCs w:val="24"/>
              </w:rPr>
            </w:pPr>
            <w:r w:rsidRPr="0068631A">
              <w:rPr>
                <w:rFonts w:ascii="Times New Roman" w:hAnsi="Times New Roman" w:cs="Times New Roman"/>
                <w:b/>
                <w:bCs/>
                <w:sz w:val="24"/>
                <w:szCs w:val="24"/>
              </w:rPr>
              <w:lastRenderedPageBreak/>
              <w:t>Parasitic infection</w:t>
            </w:r>
          </w:p>
        </w:tc>
        <w:tc>
          <w:tcPr>
            <w:tcW w:w="1059" w:type="pct"/>
          </w:tcPr>
          <w:p w14:paraId="304AEE84" w14:textId="77777777"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Cysticercosis: Calcified scolex</w:t>
            </w:r>
          </w:p>
          <w:p w14:paraId="24CF1E63" w14:textId="45AD177E"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Filariasis: Serpiginous calcifications</w:t>
            </w:r>
          </w:p>
        </w:tc>
        <w:tc>
          <w:tcPr>
            <w:tcW w:w="1083" w:type="pct"/>
          </w:tcPr>
          <w:p w14:paraId="1C6B18F0" w14:textId="77777777"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Cysticercosis: Cysts with echogenic nodule near wall; Loculations of fluid with internal echoes; Irregular cyst with extruded scolex; Peripherally calcified cysts; Low stiffness on SWE</w:t>
            </w:r>
          </w:p>
          <w:p w14:paraId="38CD8E50" w14:textId="45527DC5"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Filariasis: Tubular cystic structures due to dilated lymphatics; Filarial dance sign</w:t>
            </w:r>
          </w:p>
        </w:tc>
        <w:tc>
          <w:tcPr>
            <w:tcW w:w="1142" w:type="pct"/>
          </w:tcPr>
          <w:p w14:paraId="004509C2" w14:textId="77777777"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Cysticercosis: T2 hyperintense cyst with eccentric T2 hypointense scolex; Surrounding edema</w:t>
            </w:r>
          </w:p>
          <w:p w14:paraId="40D95E71" w14:textId="77777777" w:rsidR="003F0E66" w:rsidRPr="0068631A" w:rsidRDefault="003F0E66" w:rsidP="00EA0ECC">
            <w:pPr>
              <w:rPr>
                <w:rFonts w:ascii="Times New Roman" w:hAnsi="Times New Roman" w:cs="Times New Roman"/>
                <w:sz w:val="24"/>
                <w:szCs w:val="24"/>
              </w:rPr>
            </w:pPr>
          </w:p>
        </w:tc>
        <w:tc>
          <w:tcPr>
            <w:tcW w:w="744" w:type="pct"/>
          </w:tcPr>
          <w:p w14:paraId="73940AF3" w14:textId="77777777"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Abscess</w:t>
            </w:r>
          </w:p>
          <w:p w14:paraId="11750451" w14:textId="77777777"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Duct ectasia</w:t>
            </w:r>
          </w:p>
          <w:p w14:paraId="513358D6" w14:textId="77777777"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Oil cysts</w:t>
            </w:r>
          </w:p>
          <w:p w14:paraId="6E08E48C" w14:textId="39E3F989"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Invasive ductal carcinoma</w:t>
            </w:r>
          </w:p>
        </w:tc>
      </w:tr>
      <w:tr w:rsidR="003F0E66" w:rsidRPr="0068631A" w14:paraId="5CE5C44B" w14:textId="77777777" w:rsidTr="0068631A">
        <w:trPr>
          <w:trHeight w:val="1059"/>
        </w:trPr>
        <w:tc>
          <w:tcPr>
            <w:tcW w:w="972" w:type="pct"/>
          </w:tcPr>
          <w:p w14:paraId="21F0EAB9" w14:textId="79E8D6E8" w:rsidR="003F0E66" w:rsidRPr="0068631A" w:rsidRDefault="003F0E66" w:rsidP="00EA0ECC">
            <w:pPr>
              <w:rPr>
                <w:rFonts w:ascii="Times New Roman" w:hAnsi="Times New Roman" w:cs="Times New Roman"/>
                <w:b/>
                <w:bCs/>
                <w:sz w:val="24"/>
                <w:szCs w:val="24"/>
              </w:rPr>
            </w:pPr>
            <w:r w:rsidRPr="0068631A">
              <w:rPr>
                <w:rFonts w:ascii="Times New Roman" w:hAnsi="Times New Roman" w:cs="Times New Roman"/>
                <w:b/>
                <w:bCs/>
                <w:sz w:val="24"/>
                <w:szCs w:val="24"/>
              </w:rPr>
              <w:t>Asymmetric PET uptake due to unilateral lactation</w:t>
            </w:r>
          </w:p>
        </w:tc>
        <w:tc>
          <w:tcPr>
            <w:tcW w:w="1059" w:type="pct"/>
          </w:tcPr>
          <w:p w14:paraId="326981B7" w14:textId="74896FD3"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Unilateral breast enlargement with increased fibroglandular tissue</w:t>
            </w:r>
          </w:p>
        </w:tc>
        <w:tc>
          <w:tcPr>
            <w:tcW w:w="1083" w:type="pct"/>
          </w:tcPr>
          <w:p w14:paraId="5793E112" w14:textId="77777777" w:rsidR="003F0E66" w:rsidRPr="0068631A" w:rsidRDefault="003F0E66" w:rsidP="00EA0ECC">
            <w:pPr>
              <w:rPr>
                <w:rFonts w:ascii="Times New Roman" w:hAnsi="Times New Roman" w:cs="Times New Roman"/>
                <w:b/>
                <w:bCs/>
                <w:sz w:val="24"/>
                <w:szCs w:val="24"/>
              </w:rPr>
            </w:pPr>
            <w:r w:rsidRPr="0068631A">
              <w:rPr>
                <w:rFonts w:ascii="Times New Roman" w:hAnsi="Times New Roman" w:cs="Times New Roman"/>
                <w:sz w:val="24"/>
                <w:szCs w:val="24"/>
              </w:rPr>
              <w:t>Unilateral breast enlargement with increased fibroglandular tissue</w:t>
            </w:r>
          </w:p>
          <w:p w14:paraId="5F2E4D46" w14:textId="77777777" w:rsidR="003F0E66" w:rsidRPr="0068631A" w:rsidRDefault="003F0E66" w:rsidP="00EA0ECC">
            <w:pPr>
              <w:rPr>
                <w:rFonts w:ascii="Times New Roman" w:hAnsi="Times New Roman" w:cs="Times New Roman"/>
                <w:b/>
                <w:bCs/>
                <w:sz w:val="24"/>
                <w:szCs w:val="24"/>
              </w:rPr>
            </w:pPr>
            <w:r w:rsidRPr="0068631A">
              <w:rPr>
                <w:rFonts w:ascii="Times New Roman" w:hAnsi="Times New Roman" w:cs="Times New Roman"/>
                <w:sz w:val="24"/>
                <w:szCs w:val="24"/>
              </w:rPr>
              <w:t>Duct ectasia with echogenic content</w:t>
            </w:r>
          </w:p>
          <w:p w14:paraId="14A22066" w14:textId="0E575930"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Low stiffness on SWE</w:t>
            </w:r>
          </w:p>
        </w:tc>
        <w:tc>
          <w:tcPr>
            <w:tcW w:w="1142" w:type="pct"/>
          </w:tcPr>
          <w:p w14:paraId="48054959" w14:textId="77777777" w:rsidR="003F0E66" w:rsidRPr="0068631A" w:rsidRDefault="003F0E66" w:rsidP="00EA0ECC">
            <w:pPr>
              <w:rPr>
                <w:rFonts w:ascii="Times New Roman" w:hAnsi="Times New Roman" w:cs="Times New Roman"/>
                <w:b/>
                <w:bCs/>
                <w:sz w:val="24"/>
                <w:szCs w:val="24"/>
              </w:rPr>
            </w:pPr>
            <w:r w:rsidRPr="0068631A">
              <w:rPr>
                <w:rFonts w:ascii="Times New Roman" w:hAnsi="Times New Roman" w:cs="Times New Roman"/>
                <w:sz w:val="24"/>
                <w:szCs w:val="24"/>
              </w:rPr>
              <w:t>Unilateral breast enlargement</w:t>
            </w:r>
          </w:p>
          <w:p w14:paraId="0DDBBD0B" w14:textId="77777777" w:rsidR="003F0E66" w:rsidRPr="0068631A" w:rsidRDefault="003F0E66" w:rsidP="00EA0ECC">
            <w:pPr>
              <w:rPr>
                <w:rFonts w:ascii="Times New Roman" w:hAnsi="Times New Roman" w:cs="Times New Roman"/>
                <w:b/>
                <w:bCs/>
                <w:sz w:val="24"/>
                <w:szCs w:val="24"/>
              </w:rPr>
            </w:pPr>
            <w:r w:rsidRPr="0068631A">
              <w:rPr>
                <w:rFonts w:ascii="Times New Roman" w:hAnsi="Times New Roman" w:cs="Times New Roman"/>
                <w:sz w:val="24"/>
                <w:szCs w:val="24"/>
              </w:rPr>
              <w:t>Increased fibroglandular tissue (T2 hyperintense with marked background parenchymal enhancement)</w:t>
            </w:r>
          </w:p>
          <w:p w14:paraId="2AC1B782" w14:textId="77777777" w:rsidR="003F0E66" w:rsidRPr="0068631A" w:rsidRDefault="003F0E66" w:rsidP="00EA0ECC">
            <w:pPr>
              <w:rPr>
                <w:rFonts w:ascii="Times New Roman" w:hAnsi="Times New Roman" w:cs="Times New Roman"/>
                <w:sz w:val="24"/>
                <w:szCs w:val="24"/>
              </w:rPr>
            </w:pPr>
          </w:p>
        </w:tc>
        <w:tc>
          <w:tcPr>
            <w:tcW w:w="744" w:type="pct"/>
          </w:tcPr>
          <w:p w14:paraId="64A9B085" w14:textId="41EFFD14"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Congestive cardiac failure (dependent edema), lymphatic or venous obstruction</w:t>
            </w:r>
          </w:p>
        </w:tc>
      </w:tr>
      <w:tr w:rsidR="003F0E66" w:rsidRPr="0068631A" w14:paraId="07BDAFE9" w14:textId="77777777" w:rsidTr="0068631A">
        <w:trPr>
          <w:trHeight w:val="363"/>
        </w:trPr>
        <w:tc>
          <w:tcPr>
            <w:tcW w:w="5000" w:type="pct"/>
            <w:gridSpan w:val="5"/>
            <w:shd w:val="clear" w:color="auto" w:fill="E7E6E6" w:themeFill="background2"/>
          </w:tcPr>
          <w:p w14:paraId="766F7BA1" w14:textId="77777777" w:rsidR="003F0E66" w:rsidRPr="0068631A" w:rsidRDefault="003F0E66" w:rsidP="00EA0ECC">
            <w:pPr>
              <w:jc w:val="center"/>
              <w:rPr>
                <w:rFonts w:ascii="Times New Roman" w:hAnsi="Times New Roman" w:cs="Times New Roman"/>
                <w:b/>
                <w:sz w:val="24"/>
                <w:szCs w:val="24"/>
                <w:u w:val="single"/>
              </w:rPr>
            </w:pPr>
            <w:r w:rsidRPr="0068631A">
              <w:rPr>
                <w:rFonts w:ascii="Times New Roman" w:hAnsi="Times New Roman" w:cs="Times New Roman"/>
                <w:b/>
                <w:sz w:val="24"/>
                <w:szCs w:val="24"/>
                <w:u w:val="single"/>
              </w:rPr>
              <w:t xml:space="preserve">Malignant entities </w:t>
            </w:r>
          </w:p>
          <w:p w14:paraId="09C5E3B8" w14:textId="6656FD16" w:rsidR="003F0E66" w:rsidRPr="0068631A" w:rsidRDefault="003F0E66" w:rsidP="00EA0ECC">
            <w:pPr>
              <w:jc w:val="center"/>
              <w:rPr>
                <w:rFonts w:ascii="Times New Roman" w:hAnsi="Times New Roman" w:cs="Times New Roman"/>
                <w:b/>
                <w:sz w:val="24"/>
                <w:szCs w:val="24"/>
                <w:u w:val="single"/>
              </w:rPr>
            </w:pPr>
            <w:r w:rsidRPr="0068631A">
              <w:rPr>
                <w:rFonts w:ascii="Times New Roman" w:hAnsi="Times New Roman" w:cs="Times New Roman"/>
                <w:b/>
                <w:sz w:val="24"/>
                <w:szCs w:val="24"/>
                <w:u w:val="single"/>
              </w:rPr>
              <w:t>(Atypical breast malignancy or discordant malignant needing MDT discussion for further management)</w:t>
            </w:r>
          </w:p>
        </w:tc>
      </w:tr>
      <w:tr w:rsidR="003F0E66" w:rsidRPr="0068631A" w14:paraId="121C1FC8" w14:textId="7E8F2E18" w:rsidTr="0068631A">
        <w:trPr>
          <w:trHeight w:val="1059"/>
        </w:trPr>
        <w:tc>
          <w:tcPr>
            <w:tcW w:w="972" w:type="pct"/>
          </w:tcPr>
          <w:p w14:paraId="036C340C" w14:textId="42A7C5BF" w:rsidR="003F0E66" w:rsidRPr="0068631A" w:rsidRDefault="003F0E66" w:rsidP="00EA0ECC">
            <w:pPr>
              <w:spacing w:after="160"/>
              <w:rPr>
                <w:rFonts w:ascii="Times New Roman" w:hAnsi="Times New Roman" w:cs="Times New Roman"/>
                <w:b/>
                <w:bCs/>
                <w:sz w:val="24"/>
                <w:szCs w:val="24"/>
              </w:rPr>
            </w:pPr>
            <w:r w:rsidRPr="0068631A">
              <w:rPr>
                <w:rFonts w:ascii="Times New Roman" w:hAnsi="Times New Roman" w:cs="Times New Roman"/>
                <w:b/>
                <w:bCs/>
                <w:sz w:val="24"/>
                <w:szCs w:val="24"/>
              </w:rPr>
              <w:t>Inflammatory breast carcinoma</w:t>
            </w:r>
          </w:p>
        </w:tc>
        <w:tc>
          <w:tcPr>
            <w:tcW w:w="1059" w:type="pct"/>
          </w:tcPr>
          <w:p w14:paraId="4B96ADF5" w14:textId="460378BB"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 xml:space="preserve">Diffuse enlargement of </w:t>
            </w:r>
            <w:r w:rsidR="00E564A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breast with increased density</w:t>
            </w:r>
          </w:p>
          <w:p w14:paraId="4581FF9F" w14:textId="53633747"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lastRenderedPageBreak/>
              <w:t>Coarsened stroma</w:t>
            </w:r>
          </w:p>
          <w:p w14:paraId="2F536BF6" w14:textId="4F96E1B2"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 xml:space="preserve">Skin thickening </w:t>
            </w:r>
          </w:p>
          <w:p w14:paraId="751C94FB" w14:textId="54371EDE" w:rsidR="003F0E66" w:rsidRPr="0068631A" w:rsidRDefault="003F0E66" w:rsidP="00EA0ECC">
            <w:pPr>
              <w:rPr>
                <w:rFonts w:ascii="Times New Roman" w:hAnsi="Times New Roman" w:cs="Times New Roman"/>
                <w:b/>
                <w:bCs/>
                <w:sz w:val="24"/>
                <w:szCs w:val="24"/>
              </w:rPr>
            </w:pPr>
            <w:r w:rsidRPr="0068631A">
              <w:rPr>
                <w:rFonts w:ascii="Times New Roman" w:hAnsi="Times New Roman" w:cs="Times New Roman"/>
                <w:sz w:val="24"/>
                <w:szCs w:val="24"/>
              </w:rPr>
              <w:t>Enlarged lymph nodes</w:t>
            </w:r>
          </w:p>
        </w:tc>
        <w:tc>
          <w:tcPr>
            <w:tcW w:w="1083" w:type="pct"/>
          </w:tcPr>
          <w:p w14:paraId="724411BD" w14:textId="25CD0856"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lastRenderedPageBreak/>
              <w:t>Mass</w:t>
            </w:r>
          </w:p>
          <w:p w14:paraId="12A5549E" w14:textId="77777777" w:rsidR="00E564AD"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Increased echogenicity of breast</w:t>
            </w:r>
          </w:p>
          <w:p w14:paraId="1FBC0080" w14:textId="4D3DE141"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lastRenderedPageBreak/>
              <w:t>Thickening of the skin and Cooper</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s ligament </w:t>
            </w:r>
          </w:p>
          <w:p w14:paraId="79A87E62" w14:textId="77777777"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Dilatation of vessels</w:t>
            </w:r>
          </w:p>
          <w:p w14:paraId="0DF5DD40" w14:textId="59F7622A"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 xml:space="preserve">Invasion of pectoralis </w:t>
            </w:r>
            <w:r w:rsidR="006711F7" w:rsidRPr="0068631A">
              <w:rPr>
                <w:rFonts w:ascii="Times New Roman" w:hAnsi="Times New Roman" w:cs="Times New Roman"/>
                <w:sz w:val="24"/>
                <w:szCs w:val="24"/>
              </w:rPr>
              <w:t>L</w:t>
            </w:r>
            <w:r w:rsidR="00E564AD" w:rsidRPr="0068631A">
              <w:rPr>
                <w:rFonts w:ascii="Times New Roman" w:hAnsi="Times New Roman" w:cs="Times New Roman"/>
                <w:sz w:val="24"/>
                <w:szCs w:val="24"/>
              </w:rPr>
              <w:t>ymphadenopathy</w:t>
            </w:r>
          </w:p>
          <w:p w14:paraId="648C4D4E" w14:textId="027DC026"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Reduced stiffness on SWE (</w:t>
            </w:r>
            <w:r w:rsidR="00E564AD" w:rsidRPr="0068631A">
              <w:rPr>
                <w:rFonts w:ascii="Times New Roman" w:hAnsi="Times New Roman" w:cs="Times New Roman"/>
                <w:sz w:val="24"/>
                <w:szCs w:val="24"/>
              </w:rPr>
              <w:t>pseudo-</w:t>
            </w:r>
            <w:r w:rsidRPr="0068631A">
              <w:rPr>
                <w:rFonts w:ascii="Times New Roman" w:hAnsi="Times New Roman" w:cs="Times New Roman"/>
                <w:sz w:val="24"/>
                <w:szCs w:val="24"/>
              </w:rPr>
              <w:t>benign due to inflammatory component)</w:t>
            </w:r>
          </w:p>
        </w:tc>
        <w:tc>
          <w:tcPr>
            <w:tcW w:w="1142" w:type="pct"/>
          </w:tcPr>
          <w:p w14:paraId="05646D77" w14:textId="325A1C10"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lastRenderedPageBreak/>
              <w:t>Mass</w:t>
            </w:r>
          </w:p>
          <w:p w14:paraId="08FB57CF" w14:textId="2D4131F2"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 xml:space="preserve">Multiple contiguous enhancing nodules </w:t>
            </w:r>
            <w:r w:rsidRPr="0068631A">
              <w:rPr>
                <w:rFonts w:ascii="Times New Roman" w:hAnsi="Times New Roman" w:cs="Times New Roman"/>
                <w:sz w:val="24"/>
                <w:szCs w:val="24"/>
              </w:rPr>
              <w:lastRenderedPageBreak/>
              <w:t>interconnected by non-</w:t>
            </w:r>
            <w:r w:rsidR="00E564AD" w:rsidRPr="0068631A">
              <w:rPr>
                <w:rFonts w:ascii="Times New Roman" w:hAnsi="Times New Roman" w:cs="Times New Roman"/>
                <w:sz w:val="24"/>
                <w:szCs w:val="24"/>
              </w:rPr>
              <w:t>mass-</w:t>
            </w:r>
            <w:r w:rsidRPr="0068631A">
              <w:rPr>
                <w:rFonts w:ascii="Times New Roman" w:hAnsi="Times New Roman" w:cs="Times New Roman"/>
                <w:sz w:val="24"/>
                <w:szCs w:val="24"/>
              </w:rPr>
              <w:t>like enhancement</w:t>
            </w:r>
          </w:p>
          <w:p w14:paraId="669A6694" w14:textId="3D936ADF"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Breast and chest wall edema</w:t>
            </w:r>
          </w:p>
          <w:p w14:paraId="31DFBD81" w14:textId="77777777"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 xml:space="preserve">Lymphadenopathy </w:t>
            </w:r>
          </w:p>
          <w:p w14:paraId="757E875E" w14:textId="70CD5A77" w:rsidR="003F0E66" w:rsidRPr="0068631A" w:rsidRDefault="003F0E66" w:rsidP="00EA0ECC">
            <w:pPr>
              <w:spacing w:after="160"/>
              <w:rPr>
                <w:rFonts w:ascii="Times New Roman" w:hAnsi="Times New Roman" w:cs="Times New Roman"/>
                <w:b/>
                <w:bCs/>
                <w:sz w:val="24"/>
                <w:szCs w:val="24"/>
              </w:rPr>
            </w:pPr>
          </w:p>
        </w:tc>
        <w:tc>
          <w:tcPr>
            <w:tcW w:w="744" w:type="pct"/>
          </w:tcPr>
          <w:p w14:paraId="00E0CE92" w14:textId="28DCC1C6"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lastRenderedPageBreak/>
              <w:t xml:space="preserve">Idiopathic granulomatous mastitis </w:t>
            </w:r>
          </w:p>
          <w:p w14:paraId="55E8385E" w14:textId="4B61668B"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lastRenderedPageBreak/>
              <w:t>TB or periductal mastitis</w:t>
            </w:r>
          </w:p>
        </w:tc>
      </w:tr>
      <w:tr w:rsidR="003F0E66" w:rsidRPr="0068631A" w14:paraId="3DCF7671" w14:textId="48C74C7C" w:rsidTr="0068631A">
        <w:trPr>
          <w:trHeight w:val="522"/>
        </w:trPr>
        <w:tc>
          <w:tcPr>
            <w:tcW w:w="972" w:type="pct"/>
          </w:tcPr>
          <w:p w14:paraId="5BFBEE3B" w14:textId="61BCF367" w:rsidR="003F0E66" w:rsidRPr="0068631A" w:rsidRDefault="003F0E66" w:rsidP="00EA0ECC">
            <w:pPr>
              <w:spacing w:after="160"/>
              <w:rPr>
                <w:rFonts w:ascii="Times New Roman" w:hAnsi="Times New Roman" w:cs="Times New Roman"/>
                <w:b/>
                <w:bCs/>
                <w:sz w:val="24"/>
                <w:szCs w:val="24"/>
              </w:rPr>
            </w:pPr>
            <w:r w:rsidRPr="0068631A">
              <w:rPr>
                <w:rFonts w:ascii="Times New Roman" w:hAnsi="Times New Roman" w:cs="Times New Roman"/>
                <w:b/>
                <w:bCs/>
                <w:sz w:val="24"/>
                <w:szCs w:val="24"/>
              </w:rPr>
              <w:lastRenderedPageBreak/>
              <w:t>Tubular carcinoma</w:t>
            </w:r>
          </w:p>
        </w:tc>
        <w:tc>
          <w:tcPr>
            <w:tcW w:w="1059" w:type="pct"/>
          </w:tcPr>
          <w:p w14:paraId="027CD05F" w14:textId="36A0B662"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Stellate small mass with long spicules</w:t>
            </w:r>
          </w:p>
          <w:p w14:paraId="558BEEF9" w14:textId="611FBB39"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Sometimes with microcalcifications</w:t>
            </w:r>
          </w:p>
          <w:p w14:paraId="774071E1" w14:textId="69BBEFA3"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Asymmetry or architectural distortion</w:t>
            </w:r>
          </w:p>
        </w:tc>
        <w:tc>
          <w:tcPr>
            <w:tcW w:w="1083" w:type="pct"/>
          </w:tcPr>
          <w:p w14:paraId="43FE5405" w14:textId="3C88BCA1"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 xml:space="preserve">Hypoechoic masses with ill-defined margins </w:t>
            </w:r>
          </w:p>
          <w:p w14:paraId="7228C22A" w14:textId="77777777" w:rsidR="003F0E66" w:rsidRPr="0068631A" w:rsidRDefault="003F0E66" w:rsidP="00EA0ECC">
            <w:pPr>
              <w:rPr>
                <w:rFonts w:ascii="Times New Roman" w:hAnsi="Times New Roman" w:cs="Times New Roman"/>
                <w:b/>
                <w:bCs/>
                <w:sz w:val="24"/>
                <w:szCs w:val="24"/>
              </w:rPr>
            </w:pPr>
            <w:r w:rsidRPr="0068631A">
              <w:rPr>
                <w:rFonts w:ascii="Times New Roman" w:hAnsi="Times New Roman" w:cs="Times New Roman"/>
                <w:sz w:val="24"/>
                <w:szCs w:val="24"/>
              </w:rPr>
              <w:t>Posterior acoustic shadowing</w:t>
            </w:r>
          </w:p>
          <w:p w14:paraId="7E5DB4E7" w14:textId="522F2A54"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Reduced stiffness on SWE due to small size</w:t>
            </w:r>
          </w:p>
        </w:tc>
        <w:tc>
          <w:tcPr>
            <w:tcW w:w="1142" w:type="pct"/>
          </w:tcPr>
          <w:p w14:paraId="2BE85454" w14:textId="77777777"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High signal intensity and dark internal septations on T2WI</w:t>
            </w:r>
          </w:p>
          <w:p w14:paraId="4E269ADE" w14:textId="3925D6FA" w:rsidR="003F0E66" w:rsidRPr="0068631A" w:rsidRDefault="00E564AD" w:rsidP="00EA0ECC">
            <w:pPr>
              <w:rPr>
                <w:rFonts w:ascii="Times New Roman" w:hAnsi="Times New Roman" w:cs="Times New Roman"/>
                <w:sz w:val="24"/>
                <w:szCs w:val="24"/>
              </w:rPr>
            </w:pPr>
            <w:r w:rsidRPr="0068631A">
              <w:rPr>
                <w:rFonts w:ascii="Times New Roman" w:hAnsi="Times New Roman" w:cs="Times New Roman"/>
                <w:sz w:val="24"/>
                <w:szCs w:val="24"/>
              </w:rPr>
              <w:t>Non-</w:t>
            </w:r>
            <w:r w:rsidR="003F0E66" w:rsidRPr="0068631A">
              <w:rPr>
                <w:rFonts w:ascii="Times New Roman" w:hAnsi="Times New Roman" w:cs="Times New Roman"/>
                <w:sz w:val="24"/>
                <w:szCs w:val="24"/>
              </w:rPr>
              <w:t>mass enhancement</w:t>
            </w:r>
          </w:p>
          <w:p w14:paraId="6BF1FEF9" w14:textId="1F885087"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Concomitant masses (DCIS, intraductal carcinoma)</w:t>
            </w:r>
          </w:p>
        </w:tc>
        <w:tc>
          <w:tcPr>
            <w:tcW w:w="744" w:type="pct"/>
          </w:tcPr>
          <w:p w14:paraId="20CDFED3" w14:textId="58D6680E"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Radial scar</w:t>
            </w:r>
          </w:p>
        </w:tc>
      </w:tr>
      <w:tr w:rsidR="003F0E66" w:rsidRPr="0068631A" w14:paraId="5CDA8F50" w14:textId="19B5ACF6" w:rsidTr="0068631A">
        <w:trPr>
          <w:trHeight w:val="1073"/>
        </w:trPr>
        <w:tc>
          <w:tcPr>
            <w:tcW w:w="972" w:type="pct"/>
          </w:tcPr>
          <w:p w14:paraId="5AFF9AC0" w14:textId="1A569145" w:rsidR="003F0E66" w:rsidRPr="0068631A" w:rsidRDefault="003F0E66" w:rsidP="00EA0ECC">
            <w:pPr>
              <w:spacing w:after="160"/>
              <w:rPr>
                <w:rFonts w:ascii="Times New Roman" w:hAnsi="Times New Roman" w:cs="Times New Roman"/>
                <w:b/>
                <w:bCs/>
                <w:sz w:val="24"/>
                <w:szCs w:val="24"/>
              </w:rPr>
            </w:pPr>
            <w:r w:rsidRPr="0068631A">
              <w:rPr>
                <w:rFonts w:ascii="Times New Roman" w:hAnsi="Times New Roman" w:cs="Times New Roman"/>
                <w:b/>
                <w:bCs/>
                <w:sz w:val="24"/>
                <w:szCs w:val="24"/>
              </w:rPr>
              <w:t>Neuroendocrine carcinoma</w:t>
            </w:r>
          </w:p>
        </w:tc>
        <w:tc>
          <w:tcPr>
            <w:tcW w:w="1059" w:type="pct"/>
          </w:tcPr>
          <w:p w14:paraId="7C0365F8" w14:textId="0E06FBAD"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High-density irregular masses with lobulated or spiculated margins</w:t>
            </w:r>
          </w:p>
          <w:p w14:paraId="3651E79A" w14:textId="68319566"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Calcifications uncommon</w:t>
            </w:r>
          </w:p>
        </w:tc>
        <w:tc>
          <w:tcPr>
            <w:tcW w:w="1083" w:type="pct"/>
          </w:tcPr>
          <w:p w14:paraId="2836E13A" w14:textId="77777777"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Large irregular solid mass</w:t>
            </w:r>
          </w:p>
          <w:p w14:paraId="7F2EDD34" w14:textId="5AD9E856"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Increased stiffness on SWE</w:t>
            </w:r>
          </w:p>
        </w:tc>
        <w:tc>
          <w:tcPr>
            <w:tcW w:w="1142" w:type="pct"/>
          </w:tcPr>
          <w:p w14:paraId="7924C7AF" w14:textId="4678667F"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 xml:space="preserve">Early and intense enhancement </w:t>
            </w:r>
          </w:p>
          <w:p w14:paraId="43E90110" w14:textId="7B60CAD5" w:rsidR="003F0E66" w:rsidRPr="0068631A" w:rsidRDefault="003F0E66" w:rsidP="00EA0ECC">
            <w:pPr>
              <w:pStyle w:val="ListParagraph"/>
              <w:rPr>
                <w:rFonts w:ascii="Times New Roman" w:hAnsi="Times New Roman" w:cs="Times New Roman"/>
                <w:b/>
                <w:bCs/>
                <w:sz w:val="24"/>
                <w:szCs w:val="24"/>
              </w:rPr>
            </w:pPr>
          </w:p>
        </w:tc>
        <w:tc>
          <w:tcPr>
            <w:tcW w:w="744" w:type="pct"/>
          </w:tcPr>
          <w:p w14:paraId="48F77292" w14:textId="77777777"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Invasive breast carcinoma</w:t>
            </w:r>
          </w:p>
          <w:p w14:paraId="69B917B5" w14:textId="57F322EE"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Phyllodes tumor</w:t>
            </w:r>
          </w:p>
        </w:tc>
      </w:tr>
      <w:tr w:rsidR="003F0E66" w:rsidRPr="0068631A" w14:paraId="3EC96910" w14:textId="7CCF5963" w:rsidTr="0068631A">
        <w:trPr>
          <w:trHeight w:val="522"/>
        </w:trPr>
        <w:tc>
          <w:tcPr>
            <w:tcW w:w="972" w:type="pct"/>
          </w:tcPr>
          <w:p w14:paraId="47B8DB5C" w14:textId="3CE9E930" w:rsidR="003F0E66" w:rsidRPr="0068631A" w:rsidRDefault="003F0E66" w:rsidP="00EA0ECC">
            <w:pPr>
              <w:spacing w:after="160"/>
              <w:rPr>
                <w:rFonts w:ascii="Times New Roman" w:hAnsi="Times New Roman" w:cs="Times New Roman"/>
                <w:b/>
                <w:bCs/>
                <w:sz w:val="24"/>
                <w:szCs w:val="24"/>
              </w:rPr>
            </w:pPr>
            <w:r w:rsidRPr="0068631A">
              <w:rPr>
                <w:rFonts w:ascii="Times New Roman" w:hAnsi="Times New Roman" w:cs="Times New Roman"/>
                <w:b/>
                <w:bCs/>
                <w:sz w:val="24"/>
                <w:szCs w:val="24"/>
              </w:rPr>
              <w:t>Hemangioendothelioma</w:t>
            </w:r>
          </w:p>
        </w:tc>
        <w:tc>
          <w:tcPr>
            <w:tcW w:w="1059" w:type="pct"/>
          </w:tcPr>
          <w:p w14:paraId="1769FEC6" w14:textId="45519854"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Asymmetry or mass</w:t>
            </w:r>
          </w:p>
        </w:tc>
        <w:tc>
          <w:tcPr>
            <w:tcW w:w="1083" w:type="pct"/>
          </w:tcPr>
          <w:p w14:paraId="09D39E01" w14:textId="7BB4F8ED"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 xml:space="preserve">Tubular irregular channels representing the </w:t>
            </w:r>
            <w:r w:rsidR="00E564AD" w:rsidRPr="0068631A">
              <w:rPr>
                <w:rFonts w:ascii="Times New Roman" w:hAnsi="Times New Roman" w:cs="Times New Roman"/>
                <w:sz w:val="24"/>
                <w:szCs w:val="24"/>
              </w:rPr>
              <w:t>blood-</w:t>
            </w:r>
            <w:r w:rsidRPr="0068631A">
              <w:rPr>
                <w:rFonts w:ascii="Times New Roman" w:hAnsi="Times New Roman" w:cs="Times New Roman"/>
                <w:sz w:val="24"/>
                <w:szCs w:val="24"/>
              </w:rPr>
              <w:t xml:space="preserve">filled </w:t>
            </w:r>
            <w:r w:rsidRPr="0068631A">
              <w:rPr>
                <w:rFonts w:ascii="Times New Roman" w:hAnsi="Times New Roman" w:cs="Times New Roman"/>
                <w:sz w:val="24"/>
                <w:szCs w:val="24"/>
              </w:rPr>
              <w:lastRenderedPageBreak/>
              <w:t>spaces with surrounding vascularity and solid areas</w:t>
            </w:r>
          </w:p>
          <w:p w14:paraId="585FA45B" w14:textId="1E825A6C"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Increased stiffness on SWE</w:t>
            </w:r>
          </w:p>
        </w:tc>
        <w:tc>
          <w:tcPr>
            <w:tcW w:w="1142" w:type="pct"/>
          </w:tcPr>
          <w:p w14:paraId="2E8964F5" w14:textId="46732882"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lastRenderedPageBreak/>
              <w:t xml:space="preserve">Markedly high signal on T2WI </w:t>
            </w:r>
          </w:p>
          <w:p w14:paraId="68311A43" w14:textId="6B26691B" w:rsidR="003F0E66" w:rsidRPr="0068631A" w:rsidRDefault="003F0E66" w:rsidP="00EA0ECC">
            <w:pPr>
              <w:rPr>
                <w:rFonts w:ascii="Times New Roman" w:hAnsi="Times New Roman" w:cs="Times New Roman"/>
                <w:b/>
                <w:bCs/>
                <w:sz w:val="24"/>
                <w:szCs w:val="24"/>
              </w:rPr>
            </w:pPr>
            <w:r w:rsidRPr="0068631A">
              <w:rPr>
                <w:rFonts w:ascii="Times New Roman" w:hAnsi="Times New Roman" w:cs="Times New Roman"/>
                <w:sz w:val="24"/>
                <w:szCs w:val="24"/>
              </w:rPr>
              <w:lastRenderedPageBreak/>
              <w:t>Delayed progressive enhancement</w:t>
            </w:r>
            <w:r w:rsidRPr="0068631A">
              <w:rPr>
                <w:rFonts w:ascii="Times New Roman" w:hAnsi="Times New Roman" w:cs="Times New Roman"/>
                <w:b/>
                <w:bCs/>
                <w:sz w:val="24"/>
                <w:szCs w:val="24"/>
              </w:rPr>
              <w:t xml:space="preserve"> </w:t>
            </w:r>
          </w:p>
        </w:tc>
        <w:tc>
          <w:tcPr>
            <w:tcW w:w="744" w:type="pct"/>
          </w:tcPr>
          <w:p w14:paraId="0B50220B" w14:textId="77777777"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lastRenderedPageBreak/>
              <w:t>Hemangioma</w:t>
            </w:r>
          </w:p>
          <w:p w14:paraId="39A5149D" w14:textId="1C36ACBB" w:rsidR="003F0E66" w:rsidRPr="0068631A" w:rsidRDefault="003F0E66" w:rsidP="00EA0ECC">
            <w:pPr>
              <w:spacing w:after="160"/>
              <w:rPr>
                <w:rFonts w:ascii="Times New Roman" w:hAnsi="Times New Roman" w:cs="Times New Roman"/>
                <w:sz w:val="24"/>
                <w:szCs w:val="24"/>
              </w:rPr>
            </w:pPr>
            <w:r w:rsidRPr="0068631A">
              <w:rPr>
                <w:rFonts w:ascii="Times New Roman" w:hAnsi="Times New Roman" w:cs="Times New Roman"/>
                <w:sz w:val="24"/>
                <w:szCs w:val="24"/>
              </w:rPr>
              <w:t>Angiosarcoma</w:t>
            </w:r>
          </w:p>
        </w:tc>
      </w:tr>
      <w:tr w:rsidR="003F0E66" w:rsidRPr="0068631A" w14:paraId="593E8AE8" w14:textId="77777777" w:rsidTr="0068631A">
        <w:trPr>
          <w:trHeight w:val="522"/>
        </w:trPr>
        <w:tc>
          <w:tcPr>
            <w:tcW w:w="5000" w:type="pct"/>
            <w:gridSpan w:val="5"/>
          </w:tcPr>
          <w:p w14:paraId="47EFE55A" w14:textId="2711E786" w:rsidR="003F0E66" w:rsidRPr="0068631A" w:rsidRDefault="003F0E66" w:rsidP="00EA0ECC">
            <w:pPr>
              <w:rPr>
                <w:rFonts w:ascii="Times New Roman" w:hAnsi="Times New Roman" w:cs="Times New Roman"/>
                <w:sz w:val="24"/>
                <w:szCs w:val="24"/>
              </w:rPr>
            </w:pPr>
            <w:r w:rsidRPr="0068631A">
              <w:rPr>
                <w:rFonts w:ascii="Times New Roman" w:hAnsi="Times New Roman" w:cs="Times New Roman"/>
                <w:sz w:val="24"/>
                <w:szCs w:val="24"/>
              </w:rPr>
              <w:t>Abbreviations</w:t>
            </w:r>
            <w:r w:rsidR="003E3753" w:rsidRPr="0068631A">
              <w:rPr>
                <w:rFonts w:ascii="Times New Roman" w:hAnsi="Times New Roman" w:cs="Times New Roman"/>
                <w:sz w:val="24"/>
                <w:szCs w:val="24"/>
              </w:rPr>
              <w:t>: SWE – Shear Wave Elastography, BGR – Blue Green Red, TB – Tuberculosis, DCIS – Ductal Carcinoma In Situ</w:t>
            </w:r>
          </w:p>
        </w:tc>
      </w:tr>
    </w:tbl>
    <w:p w14:paraId="403589E8" w14:textId="77777777" w:rsidR="00430EF7" w:rsidRPr="0068631A" w:rsidRDefault="00430EF7" w:rsidP="00A91E2E">
      <w:pPr>
        <w:spacing w:line="480" w:lineRule="auto"/>
        <w:rPr>
          <w:rFonts w:ascii="Times New Roman" w:hAnsi="Times New Roman" w:cs="Times New Roman"/>
          <w:b/>
          <w:bCs/>
          <w:sz w:val="24"/>
          <w:szCs w:val="24"/>
        </w:rPr>
      </w:pPr>
    </w:p>
    <w:p w14:paraId="4F07287E" w14:textId="77777777" w:rsidR="00430EF7" w:rsidRPr="0068631A" w:rsidRDefault="00430EF7" w:rsidP="00A91E2E">
      <w:pPr>
        <w:spacing w:line="480" w:lineRule="auto"/>
        <w:rPr>
          <w:rFonts w:ascii="Times New Roman" w:hAnsi="Times New Roman" w:cs="Times New Roman"/>
          <w:b/>
          <w:bCs/>
          <w:sz w:val="24"/>
          <w:szCs w:val="24"/>
        </w:rPr>
      </w:pPr>
    </w:p>
    <w:p w14:paraId="08DEBA5F" w14:textId="77777777" w:rsidR="00430EF7" w:rsidRPr="0068631A" w:rsidRDefault="00430EF7" w:rsidP="00A91E2E">
      <w:pPr>
        <w:spacing w:line="480" w:lineRule="auto"/>
        <w:rPr>
          <w:rFonts w:ascii="Times New Roman" w:hAnsi="Times New Roman" w:cs="Times New Roman"/>
          <w:b/>
          <w:bCs/>
          <w:sz w:val="24"/>
          <w:szCs w:val="24"/>
        </w:rPr>
      </w:pPr>
    </w:p>
    <w:p w14:paraId="7C8B7711" w14:textId="77777777" w:rsidR="00430EF7" w:rsidRPr="0068631A" w:rsidRDefault="00430EF7" w:rsidP="00A91E2E">
      <w:pPr>
        <w:spacing w:line="480" w:lineRule="auto"/>
        <w:rPr>
          <w:rFonts w:ascii="Times New Roman" w:hAnsi="Times New Roman" w:cs="Times New Roman"/>
          <w:b/>
          <w:bCs/>
          <w:sz w:val="24"/>
          <w:szCs w:val="24"/>
        </w:rPr>
        <w:sectPr w:rsidR="00430EF7" w:rsidRPr="0068631A" w:rsidSect="0068631A">
          <w:pgSz w:w="16838" w:h="11906" w:orient="landscape"/>
          <w:pgMar w:top="1440" w:right="1440" w:bottom="1440" w:left="1440" w:header="709" w:footer="709" w:gutter="0"/>
          <w:cols w:space="708"/>
          <w:docGrid w:linePitch="360"/>
        </w:sectPr>
      </w:pPr>
    </w:p>
    <w:p w14:paraId="04CFE960" w14:textId="77777777" w:rsidR="00430EF7" w:rsidRPr="0068631A" w:rsidRDefault="00430EF7" w:rsidP="00A91E2E">
      <w:pPr>
        <w:spacing w:line="480" w:lineRule="auto"/>
        <w:rPr>
          <w:rFonts w:ascii="Times New Roman" w:hAnsi="Times New Roman" w:cs="Times New Roman"/>
          <w:b/>
          <w:bCs/>
          <w:sz w:val="24"/>
          <w:szCs w:val="24"/>
        </w:rPr>
      </w:pPr>
    </w:p>
    <w:p w14:paraId="3535DB58" w14:textId="77777777" w:rsidR="00250A3A" w:rsidRPr="0068631A" w:rsidRDefault="00250A3A" w:rsidP="00250A3A">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FIGURES WITH LEGENDS </w:t>
      </w:r>
    </w:p>
    <w:p w14:paraId="51F10635" w14:textId="7B3C9E8C" w:rsidR="0068631A" w:rsidRPr="0068631A" w:rsidRDefault="00D96119" w:rsidP="00250A3A">
      <w:pPr>
        <w:spacing w:line="480" w:lineRule="auto"/>
        <w:rPr>
          <w:rFonts w:ascii="Times New Roman" w:hAnsi="Times New Roman" w:cs="Times New Roman"/>
          <w:b/>
          <w:bCs/>
          <w:sz w:val="24"/>
          <w:szCs w:val="24"/>
        </w:rPr>
      </w:pPr>
      <w:r>
        <w:rPr>
          <w:rFonts w:ascii="Times New Roman" w:hAnsi="Times New Roman" w:cs="Times New Roman"/>
          <w:b/>
          <w:bCs/>
          <w:sz w:val="24"/>
          <w:szCs w:val="24"/>
        </w:rPr>
        <w:pict w14:anchorId="4EA989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8pt;height:263.6pt">
            <v:imagedata r:id="rId10" o:title="1"/>
          </v:shape>
        </w:pict>
      </w:r>
    </w:p>
    <w:p w14:paraId="5E57D051" w14:textId="37945E43" w:rsidR="00A228D1" w:rsidRPr="0068631A" w:rsidRDefault="00620EDC" w:rsidP="00250A3A">
      <w:pPr>
        <w:spacing w:line="480" w:lineRule="auto"/>
        <w:rPr>
          <w:rFonts w:ascii="Times New Roman" w:hAnsi="Times New Roman" w:cs="Times New Roman"/>
          <w:bCs/>
          <w:sz w:val="24"/>
          <w:szCs w:val="24"/>
        </w:rPr>
      </w:pPr>
      <w:r w:rsidRPr="0068631A">
        <w:rPr>
          <w:rFonts w:ascii="Times New Roman" w:hAnsi="Times New Roman" w:cs="Times New Roman"/>
          <w:b/>
          <w:bCs/>
          <w:sz w:val="24"/>
          <w:szCs w:val="24"/>
        </w:rPr>
        <w:t xml:space="preserve">Figure 1. </w:t>
      </w:r>
      <w:r w:rsidRPr="0068631A">
        <w:rPr>
          <w:rFonts w:ascii="Times New Roman" w:hAnsi="Times New Roman" w:cs="Times New Roman"/>
          <w:b/>
          <w:sz w:val="24"/>
          <w:szCs w:val="24"/>
        </w:rPr>
        <w:t xml:space="preserve">Idiopathic granulomatous mastitis in a 45-year-old female with </w:t>
      </w:r>
      <w:r w:rsidR="00E564AD" w:rsidRPr="0068631A">
        <w:rPr>
          <w:rFonts w:ascii="Times New Roman" w:hAnsi="Times New Roman" w:cs="Times New Roman"/>
          <w:b/>
          <w:sz w:val="24"/>
          <w:szCs w:val="24"/>
        </w:rPr>
        <w:t xml:space="preserve">a </w:t>
      </w:r>
      <w:r w:rsidRPr="0068631A">
        <w:rPr>
          <w:rFonts w:ascii="Times New Roman" w:hAnsi="Times New Roman" w:cs="Times New Roman"/>
          <w:b/>
          <w:sz w:val="24"/>
          <w:szCs w:val="24"/>
        </w:rPr>
        <w:t>history of breast abscess drainage 1 year back:</w:t>
      </w:r>
      <w:r w:rsidRPr="0068631A">
        <w:rPr>
          <w:rFonts w:ascii="Times New Roman" w:hAnsi="Times New Roman" w:cs="Times New Roman"/>
          <w:bCs/>
          <w:sz w:val="24"/>
          <w:szCs w:val="24"/>
        </w:rPr>
        <w:t xml:space="preserve"> Mediolateral oblique (MLO) view of mammogram (a) shows equal density obscured masses in the breast (white arrows) and pathological right axillary lymph nodes (arrowheads). </w:t>
      </w:r>
      <w:r w:rsidR="00E564AD" w:rsidRPr="0068631A">
        <w:rPr>
          <w:rFonts w:ascii="Times New Roman" w:hAnsi="Times New Roman" w:cs="Times New Roman"/>
          <w:bCs/>
          <w:sz w:val="24"/>
          <w:szCs w:val="24"/>
        </w:rPr>
        <w:t>B-</w:t>
      </w:r>
      <w:r w:rsidRPr="0068631A">
        <w:rPr>
          <w:rFonts w:ascii="Times New Roman" w:hAnsi="Times New Roman" w:cs="Times New Roman"/>
          <w:bCs/>
          <w:sz w:val="24"/>
          <w:szCs w:val="24"/>
        </w:rPr>
        <w:t xml:space="preserve">mode and colour </w:t>
      </w:r>
      <w:r w:rsidR="00E564AD" w:rsidRPr="0068631A">
        <w:rPr>
          <w:rFonts w:ascii="Times New Roman" w:hAnsi="Times New Roman" w:cs="Times New Roman"/>
          <w:bCs/>
          <w:sz w:val="24"/>
          <w:szCs w:val="24"/>
        </w:rPr>
        <w:t>D</w:t>
      </w:r>
      <w:r w:rsidRPr="0068631A">
        <w:rPr>
          <w:rFonts w:ascii="Times New Roman" w:hAnsi="Times New Roman" w:cs="Times New Roman"/>
          <w:bCs/>
          <w:sz w:val="24"/>
          <w:szCs w:val="24"/>
        </w:rPr>
        <w:t xml:space="preserve">oppler ultrasound images show irregular </w:t>
      </w:r>
      <w:r w:rsidR="00E564AD" w:rsidRPr="0068631A">
        <w:rPr>
          <w:rFonts w:ascii="Times New Roman" w:hAnsi="Times New Roman" w:cs="Times New Roman"/>
          <w:bCs/>
          <w:sz w:val="24"/>
          <w:szCs w:val="24"/>
        </w:rPr>
        <w:t>fluid-</w:t>
      </w:r>
      <w:r w:rsidRPr="0068631A">
        <w:rPr>
          <w:rFonts w:ascii="Times New Roman" w:hAnsi="Times New Roman" w:cs="Times New Roman"/>
          <w:bCs/>
          <w:sz w:val="24"/>
          <w:szCs w:val="24"/>
        </w:rPr>
        <w:t xml:space="preserve">filled channels, sinus tracts extending to the skin (b), abscess collection (c), axillary lymph node with lost fatty hilum (d) and perilesional hypervascularity (e). In view of persistent complaints, </w:t>
      </w:r>
      <w:r w:rsidR="008B1EED" w:rsidRPr="0068631A">
        <w:rPr>
          <w:rFonts w:ascii="Times New Roman" w:hAnsi="Times New Roman" w:cs="Times New Roman"/>
          <w:bCs/>
          <w:sz w:val="24"/>
          <w:szCs w:val="24"/>
        </w:rPr>
        <w:t xml:space="preserve">the </w:t>
      </w:r>
      <w:r w:rsidRPr="0068631A">
        <w:rPr>
          <w:rFonts w:ascii="Times New Roman" w:hAnsi="Times New Roman" w:cs="Times New Roman"/>
          <w:bCs/>
          <w:sz w:val="24"/>
          <w:szCs w:val="24"/>
        </w:rPr>
        <w:t xml:space="preserve">patient was assigned </w:t>
      </w:r>
      <w:r w:rsidR="008B1EED" w:rsidRPr="0068631A">
        <w:rPr>
          <w:rFonts w:ascii="Times New Roman" w:hAnsi="Times New Roman" w:cs="Times New Roman"/>
          <w:bCs/>
          <w:sz w:val="24"/>
          <w:szCs w:val="24"/>
        </w:rPr>
        <w:t xml:space="preserve">the </w:t>
      </w:r>
      <w:r w:rsidRPr="0068631A">
        <w:rPr>
          <w:rFonts w:ascii="Times New Roman" w:hAnsi="Times New Roman" w:cs="Times New Roman"/>
          <w:bCs/>
          <w:sz w:val="24"/>
          <w:szCs w:val="24"/>
        </w:rPr>
        <w:t>BI</w:t>
      </w:r>
      <w:r w:rsidR="008B1EED" w:rsidRPr="0068631A">
        <w:rPr>
          <w:rFonts w:ascii="Times New Roman" w:hAnsi="Times New Roman" w:cs="Times New Roman"/>
          <w:bCs/>
          <w:sz w:val="24"/>
          <w:szCs w:val="24"/>
        </w:rPr>
        <w:t>-</w:t>
      </w:r>
      <w:r w:rsidRPr="0068631A">
        <w:rPr>
          <w:rFonts w:ascii="Times New Roman" w:hAnsi="Times New Roman" w:cs="Times New Roman"/>
          <w:bCs/>
          <w:sz w:val="24"/>
          <w:szCs w:val="24"/>
        </w:rPr>
        <w:t xml:space="preserve">RADS 4 category and underwent reassessment with </w:t>
      </w:r>
      <w:r w:rsidR="008B1EED" w:rsidRPr="0068631A">
        <w:rPr>
          <w:rFonts w:ascii="Times New Roman" w:hAnsi="Times New Roman" w:cs="Times New Roman"/>
          <w:bCs/>
          <w:sz w:val="24"/>
          <w:szCs w:val="24"/>
        </w:rPr>
        <w:t>vacuum-assisted</w:t>
      </w:r>
      <w:r w:rsidRPr="0068631A">
        <w:rPr>
          <w:rFonts w:ascii="Times New Roman" w:hAnsi="Times New Roman" w:cs="Times New Roman"/>
          <w:bCs/>
          <w:sz w:val="24"/>
          <w:szCs w:val="24"/>
        </w:rPr>
        <w:t xml:space="preserve"> biopsy to rule out underlying malignancy. The histopathological evaluation of core needle biopsy depicted epithelioid cell granulomas (Black arrow) &amp; dense lympho-plasmacytic inflammatory infiltrate </w:t>
      </w:r>
      <w:r w:rsidR="00B03278" w:rsidRPr="0068631A">
        <w:rPr>
          <w:rFonts w:ascii="Times New Roman" w:hAnsi="Times New Roman" w:cs="Times New Roman"/>
          <w:bCs/>
          <w:sz w:val="24"/>
          <w:szCs w:val="24"/>
        </w:rPr>
        <w:t>a</w:t>
      </w:r>
      <w:r w:rsidRPr="0068631A">
        <w:rPr>
          <w:rFonts w:ascii="Times New Roman" w:hAnsi="Times New Roman" w:cs="Times New Roman"/>
          <w:bCs/>
          <w:sz w:val="24"/>
          <w:szCs w:val="24"/>
        </w:rPr>
        <w:t>s seen in figure f.</w:t>
      </w:r>
    </w:p>
    <w:p w14:paraId="0AE848C1" w14:textId="77777777" w:rsidR="00250A3A" w:rsidRPr="0068631A" w:rsidRDefault="00250A3A" w:rsidP="00250A3A">
      <w:pPr>
        <w:spacing w:line="480" w:lineRule="auto"/>
        <w:rPr>
          <w:rFonts w:ascii="Times New Roman" w:hAnsi="Times New Roman" w:cs="Times New Roman"/>
          <w:b/>
          <w:bCs/>
          <w:sz w:val="24"/>
          <w:szCs w:val="24"/>
        </w:rPr>
      </w:pPr>
    </w:p>
    <w:p w14:paraId="67FB6824" w14:textId="610B24C9" w:rsidR="0068631A" w:rsidRPr="0068631A" w:rsidRDefault="00D96119" w:rsidP="00250A3A">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pict w14:anchorId="31567F35">
          <v:shape id="_x0000_i1026" type="#_x0000_t75" style="width:454.55pt;height:235.4pt">
            <v:imagedata r:id="rId11" o:title="2"/>
          </v:shape>
        </w:pict>
      </w:r>
    </w:p>
    <w:p w14:paraId="0C3BBE27" w14:textId="5F9B6841" w:rsidR="00250A3A" w:rsidRPr="0068631A" w:rsidRDefault="00250A3A"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Figure </w:t>
      </w:r>
      <w:r w:rsidR="00A228D1" w:rsidRPr="0068631A">
        <w:rPr>
          <w:rFonts w:ascii="Times New Roman" w:hAnsi="Times New Roman" w:cs="Times New Roman"/>
          <w:b/>
          <w:bCs/>
          <w:sz w:val="24"/>
          <w:szCs w:val="24"/>
        </w:rPr>
        <w:t>2</w:t>
      </w:r>
      <w:r w:rsidRPr="0068631A">
        <w:rPr>
          <w:rFonts w:ascii="Times New Roman" w:hAnsi="Times New Roman" w:cs="Times New Roman"/>
          <w:b/>
          <w:bCs/>
          <w:sz w:val="24"/>
          <w:szCs w:val="24"/>
        </w:rPr>
        <w:t>. Diabetic mastopathy</w:t>
      </w:r>
      <w:r w:rsidR="002C1EC9" w:rsidRPr="0068631A">
        <w:rPr>
          <w:rFonts w:ascii="Times New Roman" w:hAnsi="Times New Roman" w:cs="Times New Roman"/>
          <w:b/>
          <w:bCs/>
          <w:sz w:val="24"/>
          <w:szCs w:val="24"/>
        </w:rPr>
        <w:t xml:space="preserve"> in a 50-year-old female presenting with </w:t>
      </w:r>
      <w:r w:rsidR="00E564AD" w:rsidRPr="0068631A">
        <w:rPr>
          <w:rFonts w:ascii="Times New Roman" w:hAnsi="Times New Roman" w:cs="Times New Roman"/>
          <w:b/>
          <w:bCs/>
          <w:sz w:val="24"/>
          <w:szCs w:val="24"/>
        </w:rPr>
        <w:t xml:space="preserve">a </w:t>
      </w:r>
      <w:r w:rsidR="002C1EC9" w:rsidRPr="0068631A">
        <w:rPr>
          <w:rFonts w:ascii="Times New Roman" w:hAnsi="Times New Roman" w:cs="Times New Roman"/>
          <w:b/>
          <w:bCs/>
          <w:sz w:val="24"/>
          <w:szCs w:val="24"/>
        </w:rPr>
        <w:t>left breast lump</w:t>
      </w:r>
      <w:r w:rsidR="00620EDC"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High density irregular mass with obscured margins is seen in the mediolateral oblique (MLO) and craniocaudal (CC) views of mammogram (white arrows in a &amp; b). It corresponds to an irregular parallel hypoechoic mass with posterior shadowing on ultrasound (c), hard on shear wave elastography (d), demonstrating mild peripheral vascularity (e)</w:t>
      </w:r>
      <w:r w:rsidR="008B1EED" w:rsidRPr="0068631A">
        <w:rPr>
          <w:rFonts w:ascii="Times New Roman" w:hAnsi="Times New Roman" w:cs="Times New Roman"/>
          <w:sz w:val="24"/>
          <w:szCs w:val="24"/>
        </w:rPr>
        <w:t>,</w:t>
      </w:r>
      <w:r w:rsidR="00620EDC" w:rsidRPr="0068631A">
        <w:rPr>
          <w:rFonts w:ascii="Times New Roman" w:hAnsi="Times New Roman" w:cs="Times New Roman"/>
          <w:sz w:val="24"/>
          <w:szCs w:val="24"/>
        </w:rPr>
        <w:t xml:space="preserve"> categorized as </w:t>
      </w:r>
      <w:r w:rsidR="008B1EED" w:rsidRPr="0068631A">
        <w:rPr>
          <w:rFonts w:ascii="Times New Roman" w:hAnsi="Times New Roman" w:cs="Times New Roman"/>
          <w:sz w:val="24"/>
          <w:szCs w:val="24"/>
        </w:rPr>
        <w:t>BI-RADS 4 B</w:t>
      </w:r>
      <w:r w:rsidRPr="0068631A">
        <w:rPr>
          <w:rFonts w:ascii="Times New Roman" w:hAnsi="Times New Roman" w:cs="Times New Roman"/>
          <w:sz w:val="24"/>
          <w:szCs w:val="24"/>
        </w:rPr>
        <w:t>.</w:t>
      </w:r>
      <w:r w:rsidR="002C1EC9" w:rsidRPr="0068631A">
        <w:rPr>
          <w:rFonts w:ascii="Times New Roman" w:hAnsi="Times New Roman" w:cs="Times New Roman"/>
          <w:sz w:val="24"/>
          <w:szCs w:val="24"/>
        </w:rPr>
        <w:t xml:space="preserve"> </w:t>
      </w:r>
      <w:r w:rsidRPr="0068631A">
        <w:rPr>
          <w:rFonts w:ascii="Times New Roman" w:hAnsi="Times New Roman" w:cs="Times New Roman"/>
          <w:sz w:val="24"/>
          <w:szCs w:val="24"/>
        </w:rPr>
        <w:t>Hematoxylin and Eosin stain of biopsy specimen shows dense lymphocytic infiltrate around terminal duct lobular unit with destruction of acini (black arrows in figure f).</w:t>
      </w:r>
      <w:r w:rsidR="00620EDC" w:rsidRPr="0068631A">
        <w:rPr>
          <w:rFonts w:ascii="Times New Roman" w:hAnsi="Times New Roman" w:cs="Times New Roman"/>
          <w:sz w:val="24"/>
          <w:szCs w:val="24"/>
        </w:rPr>
        <w:t xml:space="preserve"> </w:t>
      </w:r>
      <w:r w:rsidR="00E564AD" w:rsidRPr="0068631A">
        <w:rPr>
          <w:rFonts w:ascii="Times New Roman" w:hAnsi="Times New Roman" w:cs="Times New Roman"/>
          <w:sz w:val="24"/>
          <w:szCs w:val="24"/>
        </w:rPr>
        <w:t>Because</w:t>
      </w:r>
      <w:r w:rsidR="00620EDC" w:rsidRPr="0068631A">
        <w:rPr>
          <w:rFonts w:ascii="Times New Roman" w:hAnsi="Times New Roman" w:cs="Times New Roman"/>
          <w:sz w:val="24"/>
          <w:szCs w:val="24"/>
        </w:rPr>
        <w:t xml:space="preserve"> of </w:t>
      </w:r>
      <w:r w:rsidR="008B1EED" w:rsidRPr="0068631A">
        <w:rPr>
          <w:rFonts w:ascii="Times New Roman" w:hAnsi="Times New Roman" w:cs="Times New Roman"/>
          <w:sz w:val="24"/>
          <w:szCs w:val="24"/>
        </w:rPr>
        <w:t xml:space="preserve">the </w:t>
      </w:r>
      <w:r w:rsidR="00620EDC" w:rsidRPr="0068631A">
        <w:rPr>
          <w:rFonts w:ascii="Times New Roman" w:hAnsi="Times New Roman" w:cs="Times New Roman"/>
          <w:sz w:val="24"/>
          <w:szCs w:val="24"/>
        </w:rPr>
        <w:t xml:space="preserve">discordant biopsy </w:t>
      </w:r>
      <w:r w:rsidR="008B1EED" w:rsidRPr="0068631A">
        <w:rPr>
          <w:rFonts w:ascii="Times New Roman" w:hAnsi="Times New Roman" w:cs="Times New Roman"/>
          <w:sz w:val="24"/>
          <w:szCs w:val="24"/>
        </w:rPr>
        <w:t>results</w:t>
      </w:r>
      <w:r w:rsidR="00620EDC"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 xml:space="preserve">a </w:t>
      </w:r>
      <w:r w:rsidR="00620EDC" w:rsidRPr="0068631A">
        <w:rPr>
          <w:rFonts w:ascii="Times New Roman" w:hAnsi="Times New Roman" w:cs="Times New Roman"/>
          <w:sz w:val="24"/>
          <w:szCs w:val="24"/>
        </w:rPr>
        <w:t xml:space="preserve">review of </w:t>
      </w:r>
      <w:r w:rsidR="008B1EED" w:rsidRPr="0068631A">
        <w:rPr>
          <w:rFonts w:ascii="Times New Roman" w:hAnsi="Times New Roman" w:cs="Times New Roman"/>
          <w:sz w:val="24"/>
          <w:szCs w:val="24"/>
        </w:rPr>
        <w:t xml:space="preserve">the </w:t>
      </w:r>
      <w:r w:rsidR="00620EDC" w:rsidRPr="0068631A">
        <w:rPr>
          <w:rFonts w:ascii="Times New Roman" w:hAnsi="Times New Roman" w:cs="Times New Roman"/>
          <w:sz w:val="24"/>
          <w:szCs w:val="24"/>
        </w:rPr>
        <w:t xml:space="preserve">clinical and radiological parameters was </w:t>
      </w:r>
      <w:r w:rsidR="008B1EED" w:rsidRPr="0068631A">
        <w:rPr>
          <w:rFonts w:ascii="Times New Roman" w:hAnsi="Times New Roman" w:cs="Times New Roman"/>
          <w:sz w:val="24"/>
          <w:szCs w:val="24"/>
        </w:rPr>
        <w:t>performed. Keeping</w:t>
      </w:r>
      <w:r w:rsidR="00620EDC" w:rsidRPr="0068631A">
        <w:rPr>
          <w:rFonts w:ascii="Times New Roman" w:hAnsi="Times New Roman" w:cs="Times New Roman"/>
          <w:sz w:val="24"/>
          <w:szCs w:val="24"/>
        </w:rPr>
        <w:t xml:space="preserve"> in mind </w:t>
      </w:r>
      <w:r w:rsidR="008B1EED" w:rsidRPr="0068631A">
        <w:rPr>
          <w:rFonts w:ascii="Times New Roman" w:hAnsi="Times New Roman" w:cs="Times New Roman"/>
          <w:sz w:val="24"/>
          <w:szCs w:val="24"/>
        </w:rPr>
        <w:t xml:space="preserve">the </w:t>
      </w:r>
      <w:r w:rsidR="00620EDC" w:rsidRPr="0068631A">
        <w:rPr>
          <w:rFonts w:ascii="Times New Roman" w:hAnsi="Times New Roman" w:cs="Times New Roman"/>
          <w:sz w:val="24"/>
          <w:szCs w:val="24"/>
        </w:rPr>
        <w:t>patient</w:t>
      </w:r>
      <w:r w:rsidR="008B1EED" w:rsidRPr="0068631A">
        <w:rPr>
          <w:rFonts w:ascii="Times New Roman" w:hAnsi="Times New Roman" w:cs="Times New Roman"/>
          <w:sz w:val="24"/>
          <w:szCs w:val="24"/>
        </w:rPr>
        <w:t>’s history of diabetes</w:t>
      </w:r>
      <w:r w:rsidR="00620EDC" w:rsidRPr="0068631A">
        <w:rPr>
          <w:rFonts w:ascii="Times New Roman" w:hAnsi="Times New Roman" w:cs="Times New Roman"/>
          <w:sz w:val="24"/>
          <w:szCs w:val="24"/>
        </w:rPr>
        <w:t xml:space="preserve">, follow-up </w:t>
      </w:r>
      <w:r w:rsidR="008B1EED" w:rsidRPr="0068631A">
        <w:rPr>
          <w:rFonts w:ascii="Times New Roman" w:hAnsi="Times New Roman" w:cs="Times New Roman"/>
          <w:sz w:val="24"/>
          <w:szCs w:val="24"/>
        </w:rPr>
        <w:t>with conservative management was suggested,</w:t>
      </w:r>
      <w:r w:rsidR="00620EDC" w:rsidRPr="0068631A">
        <w:rPr>
          <w:rFonts w:ascii="Times New Roman" w:hAnsi="Times New Roman" w:cs="Times New Roman"/>
          <w:sz w:val="24"/>
          <w:szCs w:val="24"/>
        </w:rPr>
        <w:t xml:space="preserve"> which showed resolution of the mass</w:t>
      </w:r>
      <w:r w:rsidR="00B03278" w:rsidRPr="0068631A">
        <w:rPr>
          <w:rFonts w:ascii="Times New Roman" w:hAnsi="Times New Roman" w:cs="Times New Roman"/>
          <w:sz w:val="24"/>
          <w:szCs w:val="24"/>
        </w:rPr>
        <w:t>.</w:t>
      </w:r>
    </w:p>
    <w:p w14:paraId="6AFA8DD2" w14:textId="12CA25FE" w:rsidR="00250A3A" w:rsidRPr="0068631A" w:rsidRDefault="00D96119" w:rsidP="00250A3A">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pict w14:anchorId="4D1F1E67">
          <v:shape id="_x0000_i1027" type="#_x0000_t75" style="width:450.8pt;height:249.8pt">
            <v:imagedata r:id="rId12" o:title="3"/>
          </v:shape>
        </w:pict>
      </w:r>
    </w:p>
    <w:p w14:paraId="291F9F36" w14:textId="59320F7A" w:rsidR="00250A3A" w:rsidRPr="0068631A" w:rsidRDefault="00250A3A"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Figure </w:t>
      </w:r>
      <w:r w:rsidR="00A228D1" w:rsidRPr="0068631A">
        <w:rPr>
          <w:rFonts w:ascii="Times New Roman" w:hAnsi="Times New Roman" w:cs="Times New Roman"/>
          <w:b/>
          <w:bCs/>
          <w:sz w:val="24"/>
          <w:szCs w:val="24"/>
        </w:rPr>
        <w:t>3</w:t>
      </w:r>
      <w:r w:rsidRPr="0068631A">
        <w:rPr>
          <w:rFonts w:ascii="Times New Roman" w:hAnsi="Times New Roman" w:cs="Times New Roman"/>
          <w:b/>
          <w:bCs/>
          <w:sz w:val="24"/>
          <w:szCs w:val="24"/>
        </w:rPr>
        <w:t>. Periductal mastitis</w:t>
      </w:r>
      <w:r w:rsidR="002C1EC9" w:rsidRPr="0068631A">
        <w:rPr>
          <w:rFonts w:ascii="Times New Roman" w:hAnsi="Times New Roman" w:cs="Times New Roman"/>
          <w:b/>
          <w:bCs/>
          <w:sz w:val="24"/>
          <w:szCs w:val="24"/>
        </w:rPr>
        <w:t xml:space="preserve"> in a 31-year-old female with complaints of cheesy right breast discharge</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Focal asymmetry and architectural distortion are seen in the upper outer quadrant of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 xml:space="preserve">breast on mammogram (encircled in a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b). Ultrasound showed dilated ducts with internal isoechoic contents (c</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d) that were mobile on probe compression and showed no internal vascularity. </w:t>
      </w:r>
      <w:r w:rsidR="008B1EED" w:rsidRPr="0068631A">
        <w:rPr>
          <w:rFonts w:ascii="Times New Roman" w:hAnsi="Times New Roman" w:cs="Times New Roman"/>
          <w:sz w:val="24"/>
          <w:szCs w:val="24"/>
        </w:rPr>
        <w:t>The possibility</w:t>
      </w:r>
      <w:r w:rsidR="00620EDC" w:rsidRPr="0068631A">
        <w:rPr>
          <w:rFonts w:ascii="Times New Roman" w:hAnsi="Times New Roman" w:cs="Times New Roman"/>
          <w:sz w:val="24"/>
          <w:szCs w:val="24"/>
        </w:rPr>
        <w:t xml:space="preserve"> of intraductal papillary neoplasms was kept for consideration</w:t>
      </w:r>
      <w:r w:rsidR="00E564AD" w:rsidRPr="0068631A">
        <w:rPr>
          <w:rFonts w:ascii="Times New Roman" w:hAnsi="Times New Roman" w:cs="Times New Roman"/>
          <w:sz w:val="24"/>
          <w:szCs w:val="24"/>
        </w:rPr>
        <w:t>,</w:t>
      </w:r>
      <w:r w:rsidR="00620EDC" w:rsidRPr="0068631A">
        <w:rPr>
          <w:rFonts w:ascii="Times New Roman" w:hAnsi="Times New Roman" w:cs="Times New Roman"/>
          <w:sz w:val="24"/>
          <w:szCs w:val="24"/>
        </w:rPr>
        <w:t xml:space="preserve"> and </w:t>
      </w:r>
      <w:r w:rsidR="008B1EED" w:rsidRPr="0068631A">
        <w:rPr>
          <w:rFonts w:ascii="Times New Roman" w:hAnsi="Times New Roman" w:cs="Times New Roman"/>
          <w:sz w:val="24"/>
          <w:szCs w:val="24"/>
        </w:rPr>
        <w:t>BI-RADS</w:t>
      </w:r>
      <w:r w:rsidR="00620EDC" w:rsidRPr="0068631A">
        <w:rPr>
          <w:rFonts w:ascii="Times New Roman" w:hAnsi="Times New Roman" w:cs="Times New Roman"/>
          <w:sz w:val="24"/>
          <w:szCs w:val="24"/>
        </w:rPr>
        <w:t xml:space="preserve"> category 4</w:t>
      </w:r>
      <w:r w:rsidR="001D5C66" w:rsidRPr="0068631A">
        <w:rPr>
          <w:rFonts w:ascii="Times New Roman" w:hAnsi="Times New Roman" w:cs="Times New Roman"/>
          <w:sz w:val="24"/>
          <w:szCs w:val="24"/>
        </w:rPr>
        <w:t xml:space="preserve">A </w:t>
      </w:r>
      <w:r w:rsidR="00620EDC" w:rsidRPr="0068631A">
        <w:rPr>
          <w:rFonts w:ascii="Times New Roman" w:hAnsi="Times New Roman" w:cs="Times New Roman"/>
          <w:sz w:val="24"/>
          <w:szCs w:val="24"/>
        </w:rPr>
        <w:t xml:space="preserve">was assigned. </w:t>
      </w:r>
      <w:r w:rsidRPr="0068631A">
        <w:rPr>
          <w:rFonts w:ascii="Times New Roman" w:hAnsi="Times New Roman" w:cs="Times New Roman"/>
          <w:sz w:val="24"/>
          <w:szCs w:val="24"/>
        </w:rPr>
        <w:t>Histopathological examination of the biopsy specimen showed dilated ducts with intraluminal secretions, periductal fibrosis</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and chronic inflammation (e). </w:t>
      </w:r>
      <w:r w:rsidR="00620EDC" w:rsidRPr="0068631A">
        <w:rPr>
          <w:rFonts w:ascii="Times New Roman" w:hAnsi="Times New Roman" w:cs="Times New Roman"/>
          <w:sz w:val="24"/>
          <w:szCs w:val="24"/>
        </w:rPr>
        <w:t>MDT review with adequate clinical profile was undertaken</w:t>
      </w:r>
      <w:r w:rsidR="00E564AD" w:rsidRPr="0068631A">
        <w:rPr>
          <w:rFonts w:ascii="Times New Roman" w:hAnsi="Times New Roman" w:cs="Times New Roman"/>
          <w:sz w:val="24"/>
          <w:szCs w:val="24"/>
        </w:rPr>
        <w:t>,</w:t>
      </w:r>
      <w:r w:rsidR="00620EDC" w:rsidRPr="0068631A">
        <w:rPr>
          <w:rFonts w:ascii="Times New Roman" w:hAnsi="Times New Roman" w:cs="Times New Roman"/>
          <w:sz w:val="24"/>
          <w:szCs w:val="24"/>
        </w:rPr>
        <w:t xml:space="preserve"> and the findings were considered concordant; the </w:t>
      </w:r>
      <w:r w:rsidR="008B1EED" w:rsidRPr="0068631A">
        <w:rPr>
          <w:rFonts w:ascii="Times New Roman" w:hAnsi="Times New Roman" w:cs="Times New Roman"/>
          <w:sz w:val="24"/>
          <w:szCs w:val="24"/>
        </w:rPr>
        <w:t>follow-up</w:t>
      </w:r>
      <w:r w:rsidRPr="0068631A">
        <w:rPr>
          <w:rFonts w:ascii="Times New Roman" w:hAnsi="Times New Roman" w:cs="Times New Roman"/>
          <w:sz w:val="24"/>
          <w:szCs w:val="24"/>
        </w:rPr>
        <w:t xml:space="preserve"> mammogram three months after treatment showed complete resolution (f).</w:t>
      </w:r>
    </w:p>
    <w:p w14:paraId="3D2BA014" w14:textId="45287349" w:rsidR="00250A3A" w:rsidRPr="0068631A" w:rsidRDefault="00D96119" w:rsidP="00250A3A">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pict w14:anchorId="7AAC3807">
          <v:shape id="_x0000_i1028" type="#_x0000_t75" style="width:451.4pt;height:219.15pt">
            <v:imagedata r:id="rId13" o:title="4"/>
          </v:shape>
        </w:pict>
      </w:r>
    </w:p>
    <w:p w14:paraId="4DA8E15A" w14:textId="3B02A75B" w:rsidR="00250A3A" w:rsidRPr="0068631A" w:rsidRDefault="00250A3A"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Figure </w:t>
      </w:r>
      <w:r w:rsidR="00A228D1" w:rsidRPr="0068631A">
        <w:rPr>
          <w:rFonts w:ascii="Times New Roman" w:hAnsi="Times New Roman" w:cs="Times New Roman"/>
          <w:b/>
          <w:bCs/>
          <w:sz w:val="24"/>
          <w:szCs w:val="24"/>
        </w:rPr>
        <w:t>4</w:t>
      </w:r>
      <w:r w:rsidRPr="0068631A">
        <w:rPr>
          <w:rFonts w:ascii="Times New Roman" w:hAnsi="Times New Roman" w:cs="Times New Roman"/>
          <w:b/>
          <w:bCs/>
          <w:sz w:val="24"/>
          <w:szCs w:val="24"/>
        </w:rPr>
        <w:t xml:space="preserve">. </w:t>
      </w:r>
      <w:r w:rsidR="006A347F" w:rsidRPr="0068631A">
        <w:rPr>
          <w:rFonts w:ascii="Times New Roman" w:hAnsi="Times New Roman" w:cs="Times New Roman"/>
          <w:b/>
          <w:bCs/>
          <w:sz w:val="24"/>
          <w:szCs w:val="24"/>
        </w:rPr>
        <w:t>Complex</w:t>
      </w:r>
      <w:r w:rsidRPr="0068631A">
        <w:rPr>
          <w:rFonts w:ascii="Times New Roman" w:hAnsi="Times New Roman" w:cs="Times New Roman"/>
          <w:b/>
          <w:bCs/>
          <w:sz w:val="24"/>
          <w:szCs w:val="24"/>
        </w:rPr>
        <w:t xml:space="preserve"> sclerosing lesion</w:t>
      </w:r>
      <w:r w:rsidR="002C1EC9" w:rsidRPr="0068631A">
        <w:rPr>
          <w:rFonts w:ascii="Times New Roman" w:hAnsi="Times New Roman" w:cs="Times New Roman"/>
          <w:b/>
          <w:bCs/>
          <w:sz w:val="24"/>
          <w:szCs w:val="24"/>
        </w:rPr>
        <w:t xml:space="preserve"> in the screening mammogram of a 63-year-old female</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Architectural distortion with central lucency is seen in the lower outer quadrant on craniocaudal (circled in a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b) and mediolateral oblique (arrows in c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d) views of tomosynthesis (a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c) and synthesized mammograms (b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d)</w:t>
      </w:r>
      <w:r w:rsidR="00FD1F65" w:rsidRPr="0068631A">
        <w:rPr>
          <w:rFonts w:ascii="Times New Roman" w:hAnsi="Times New Roman" w:cs="Times New Roman"/>
          <w:sz w:val="24"/>
          <w:szCs w:val="24"/>
        </w:rPr>
        <w:t xml:space="preserve">. An initial </w:t>
      </w:r>
      <w:r w:rsidR="008B1EED" w:rsidRPr="0068631A">
        <w:rPr>
          <w:rFonts w:ascii="Times New Roman" w:hAnsi="Times New Roman" w:cs="Times New Roman"/>
          <w:sz w:val="24"/>
          <w:szCs w:val="24"/>
        </w:rPr>
        <w:t>BI-RADS</w:t>
      </w:r>
      <w:r w:rsidR="00FD1F65" w:rsidRPr="0068631A">
        <w:rPr>
          <w:rFonts w:ascii="Times New Roman" w:hAnsi="Times New Roman" w:cs="Times New Roman"/>
          <w:sz w:val="24"/>
          <w:szCs w:val="24"/>
        </w:rPr>
        <w:t xml:space="preserve"> assessment of </w:t>
      </w:r>
      <w:r w:rsidR="008B1EED" w:rsidRPr="0068631A">
        <w:rPr>
          <w:rFonts w:ascii="Times New Roman" w:hAnsi="Times New Roman" w:cs="Times New Roman"/>
          <w:sz w:val="24"/>
          <w:szCs w:val="24"/>
        </w:rPr>
        <w:t>4B</w:t>
      </w:r>
      <w:r w:rsidR="00FD1F65" w:rsidRPr="0068631A">
        <w:rPr>
          <w:rFonts w:ascii="Times New Roman" w:hAnsi="Times New Roman" w:cs="Times New Roman"/>
          <w:sz w:val="24"/>
          <w:szCs w:val="24"/>
        </w:rPr>
        <w:t xml:space="preserve"> was </w:t>
      </w:r>
      <w:r w:rsidR="00083FE1" w:rsidRPr="0068631A">
        <w:rPr>
          <w:rFonts w:ascii="Times New Roman" w:hAnsi="Times New Roman" w:cs="Times New Roman"/>
          <w:sz w:val="24"/>
          <w:szCs w:val="24"/>
        </w:rPr>
        <w:t>considered</w:t>
      </w:r>
      <w:r w:rsidR="00FD1F65"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for</w:t>
      </w:r>
      <w:r w:rsidR="00FD1F65" w:rsidRPr="0068631A">
        <w:rPr>
          <w:rFonts w:ascii="Times New Roman" w:hAnsi="Times New Roman" w:cs="Times New Roman"/>
          <w:sz w:val="24"/>
          <w:szCs w:val="24"/>
        </w:rPr>
        <w:t xml:space="preserve"> the finding</w:t>
      </w:r>
      <w:r w:rsidR="00E564AD" w:rsidRPr="0068631A">
        <w:rPr>
          <w:rFonts w:ascii="Times New Roman" w:hAnsi="Times New Roman" w:cs="Times New Roman"/>
          <w:sz w:val="24"/>
          <w:szCs w:val="24"/>
        </w:rPr>
        <w:t>. As the</w:t>
      </w:r>
      <w:r w:rsidR="00FD1F65" w:rsidRPr="0068631A">
        <w:rPr>
          <w:rFonts w:ascii="Times New Roman" w:hAnsi="Times New Roman" w:cs="Times New Roman"/>
          <w:sz w:val="24"/>
          <w:szCs w:val="24"/>
        </w:rPr>
        <w:t xml:space="preserve"> size </w:t>
      </w:r>
      <w:r w:rsidR="00E564AD" w:rsidRPr="0068631A">
        <w:rPr>
          <w:rFonts w:ascii="Times New Roman" w:hAnsi="Times New Roman" w:cs="Times New Roman"/>
          <w:sz w:val="24"/>
          <w:szCs w:val="24"/>
        </w:rPr>
        <w:t xml:space="preserve">was </w:t>
      </w:r>
      <w:r w:rsidR="00FD1F65" w:rsidRPr="0068631A">
        <w:rPr>
          <w:rFonts w:ascii="Times New Roman" w:hAnsi="Times New Roman" w:cs="Times New Roman"/>
          <w:sz w:val="24"/>
          <w:szCs w:val="24"/>
        </w:rPr>
        <w:t>&gt;</w:t>
      </w:r>
      <w:r w:rsidR="00B03278" w:rsidRPr="0068631A">
        <w:rPr>
          <w:rFonts w:ascii="Times New Roman" w:hAnsi="Times New Roman" w:cs="Times New Roman"/>
          <w:sz w:val="24"/>
          <w:szCs w:val="24"/>
        </w:rPr>
        <w:t xml:space="preserve"> </w:t>
      </w:r>
      <w:r w:rsidR="00FD1F65" w:rsidRPr="0068631A">
        <w:rPr>
          <w:rFonts w:ascii="Times New Roman" w:hAnsi="Times New Roman" w:cs="Times New Roman"/>
          <w:sz w:val="24"/>
          <w:szCs w:val="24"/>
        </w:rPr>
        <w:t>1</w:t>
      </w:r>
      <w:r w:rsidR="008B1EED" w:rsidRPr="0068631A">
        <w:rPr>
          <w:rFonts w:ascii="Times New Roman" w:hAnsi="Times New Roman" w:cs="Times New Roman"/>
          <w:sz w:val="24"/>
          <w:szCs w:val="24"/>
        </w:rPr>
        <w:t xml:space="preserve"> </w:t>
      </w:r>
      <w:r w:rsidR="00FD1F65" w:rsidRPr="0068631A">
        <w:rPr>
          <w:rFonts w:ascii="Times New Roman" w:hAnsi="Times New Roman" w:cs="Times New Roman"/>
          <w:sz w:val="24"/>
          <w:szCs w:val="24"/>
        </w:rPr>
        <w:t>cm</w:t>
      </w:r>
      <w:r w:rsidR="00B03278"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image-guided</w:t>
      </w:r>
      <w:r w:rsidR="00FD1F65" w:rsidRPr="0068631A">
        <w:rPr>
          <w:rFonts w:ascii="Times New Roman" w:hAnsi="Times New Roman" w:cs="Times New Roman"/>
          <w:sz w:val="24"/>
          <w:szCs w:val="24"/>
        </w:rPr>
        <w:t xml:space="preserve"> biopsy was undertaken</w:t>
      </w:r>
      <w:r w:rsidR="008B1EED" w:rsidRPr="0068631A">
        <w:rPr>
          <w:rFonts w:ascii="Times New Roman" w:hAnsi="Times New Roman" w:cs="Times New Roman"/>
          <w:sz w:val="24"/>
          <w:szCs w:val="24"/>
        </w:rPr>
        <w:t>,</w:t>
      </w:r>
      <w:r w:rsidR="00FD1F65" w:rsidRPr="0068631A">
        <w:rPr>
          <w:rFonts w:ascii="Times New Roman" w:hAnsi="Times New Roman" w:cs="Times New Roman"/>
          <w:sz w:val="24"/>
          <w:szCs w:val="24"/>
        </w:rPr>
        <w:t xml:space="preserve"> which revealed </w:t>
      </w:r>
      <w:r w:rsidR="008B1EED" w:rsidRPr="0068631A">
        <w:rPr>
          <w:rFonts w:ascii="Times New Roman" w:hAnsi="Times New Roman" w:cs="Times New Roman"/>
          <w:sz w:val="24"/>
          <w:szCs w:val="24"/>
        </w:rPr>
        <w:t xml:space="preserve">a </w:t>
      </w:r>
      <w:r w:rsidR="00FD1F65" w:rsidRPr="0068631A">
        <w:rPr>
          <w:rFonts w:ascii="Times New Roman" w:hAnsi="Times New Roman" w:cs="Times New Roman"/>
          <w:sz w:val="24"/>
          <w:szCs w:val="24"/>
        </w:rPr>
        <w:t xml:space="preserve">complex sclerosing lesion that was considered concordant on review of the clinic-radio-pathological correlation. </w:t>
      </w:r>
      <w:r w:rsidRPr="0068631A">
        <w:rPr>
          <w:rFonts w:ascii="Times New Roman" w:hAnsi="Times New Roman" w:cs="Times New Roman"/>
          <w:sz w:val="24"/>
          <w:szCs w:val="24"/>
        </w:rPr>
        <w:t xml:space="preserve"> </w:t>
      </w:r>
    </w:p>
    <w:p w14:paraId="62DA1B7A" w14:textId="1A2D0D59" w:rsidR="00250A3A" w:rsidRPr="0068631A" w:rsidRDefault="00D96119" w:rsidP="00250A3A">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pict w14:anchorId="719E666F">
          <v:shape id="_x0000_i1029" type="#_x0000_t75" style="width:450.8pt;height:272.35pt">
            <v:imagedata r:id="rId14" o:title="5"/>
          </v:shape>
        </w:pict>
      </w:r>
    </w:p>
    <w:p w14:paraId="645CF2BB" w14:textId="41DFB285" w:rsidR="00250A3A" w:rsidRPr="0068631A" w:rsidRDefault="00250A3A"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Figure </w:t>
      </w:r>
      <w:r w:rsidR="00A228D1" w:rsidRPr="0068631A">
        <w:rPr>
          <w:rFonts w:ascii="Times New Roman" w:hAnsi="Times New Roman" w:cs="Times New Roman"/>
          <w:b/>
          <w:bCs/>
          <w:sz w:val="24"/>
          <w:szCs w:val="24"/>
        </w:rPr>
        <w:t>5</w:t>
      </w:r>
      <w:r w:rsidRPr="0068631A">
        <w:rPr>
          <w:rFonts w:ascii="Times New Roman" w:hAnsi="Times New Roman" w:cs="Times New Roman"/>
          <w:b/>
          <w:bCs/>
          <w:sz w:val="24"/>
          <w:szCs w:val="24"/>
        </w:rPr>
        <w:t>. Lymphatic malformation</w:t>
      </w:r>
      <w:r w:rsidR="002C1EC9" w:rsidRPr="0068631A">
        <w:rPr>
          <w:rFonts w:ascii="Times New Roman" w:hAnsi="Times New Roman" w:cs="Times New Roman"/>
          <w:b/>
          <w:bCs/>
          <w:sz w:val="24"/>
          <w:szCs w:val="24"/>
        </w:rPr>
        <w:t xml:space="preserve"> in a </w:t>
      </w:r>
      <w:r w:rsidR="00211B5B" w:rsidRPr="0068631A">
        <w:rPr>
          <w:rFonts w:ascii="Times New Roman" w:hAnsi="Times New Roman" w:cs="Times New Roman"/>
          <w:b/>
          <w:bCs/>
          <w:sz w:val="24"/>
          <w:szCs w:val="24"/>
        </w:rPr>
        <w:t>20</w:t>
      </w:r>
      <w:r w:rsidR="00FC2190" w:rsidRPr="0068631A">
        <w:rPr>
          <w:rFonts w:ascii="Times New Roman" w:hAnsi="Times New Roman" w:cs="Times New Roman"/>
          <w:b/>
          <w:bCs/>
          <w:sz w:val="24"/>
          <w:szCs w:val="24"/>
        </w:rPr>
        <w:t>-year-old</w:t>
      </w:r>
      <w:r w:rsidR="002C1EC9" w:rsidRPr="0068631A">
        <w:rPr>
          <w:rFonts w:ascii="Times New Roman" w:hAnsi="Times New Roman" w:cs="Times New Roman"/>
          <w:b/>
          <w:bCs/>
          <w:sz w:val="24"/>
          <w:szCs w:val="24"/>
        </w:rPr>
        <w:t xml:space="preserve"> </w:t>
      </w:r>
      <w:r w:rsidR="001D5C66" w:rsidRPr="0068631A">
        <w:rPr>
          <w:rFonts w:ascii="Times New Roman" w:hAnsi="Times New Roman" w:cs="Times New Roman"/>
          <w:b/>
          <w:bCs/>
          <w:sz w:val="24"/>
          <w:szCs w:val="24"/>
        </w:rPr>
        <w:t xml:space="preserve">female </w:t>
      </w:r>
      <w:r w:rsidR="002C1EC9" w:rsidRPr="0068631A">
        <w:rPr>
          <w:rFonts w:ascii="Times New Roman" w:hAnsi="Times New Roman" w:cs="Times New Roman"/>
          <w:b/>
          <w:bCs/>
          <w:sz w:val="24"/>
          <w:szCs w:val="24"/>
        </w:rPr>
        <w:t>with</w:t>
      </w:r>
      <w:r w:rsidR="00FC2190" w:rsidRPr="0068631A">
        <w:rPr>
          <w:rFonts w:ascii="Times New Roman" w:hAnsi="Times New Roman" w:cs="Times New Roman"/>
          <w:b/>
          <w:bCs/>
          <w:sz w:val="24"/>
          <w:szCs w:val="24"/>
        </w:rPr>
        <w:t xml:space="preserve"> </w:t>
      </w:r>
      <w:r w:rsidR="008B1EED" w:rsidRPr="0068631A">
        <w:rPr>
          <w:rFonts w:ascii="Times New Roman" w:hAnsi="Times New Roman" w:cs="Times New Roman"/>
          <w:b/>
          <w:bCs/>
          <w:sz w:val="24"/>
          <w:szCs w:val="24"/>
        </w:rPr>
        <w:t xml:space="preserve">a </w:t>
      </w:r>
      <w:r w:rsidR="00FC2190" w:rsidRPr="0068631A">
        <w:rPr>
          <w:rFonts w:ascii="Times New Roman" w:hAnsi="Times New Roman" w:cs="Times New Roman"/>
          <w:b/>
          <w:bCs/>
          <w:sz w:val="24"/>
          <w:szCs w:val="24"/>
        </w:rPr>
        <w:t>right breast lump since childhood</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Multiple </w:t>
      </w:r>
      <w:r w:rsidR="008B1EED" w:rsidRPr="0068631A">
        <w:rPr>
          <w:rFonts w:ascii="Times New Roman" w:hAnsi="Times New Roman" w:cs="Times New Roman"/>
          <w:sz w:val="24"/>
          <w:szCs w:val="24"/>
        </w:rPr>
        <w:t>equal-density</w:t>
      </w:r>
      <w:r w:rsidRPr="0068631A">
        <w:rPr>
          <w:rFonts w:ascii="Times New Roman" w:hAnsi="Times New Roman" w:cs="Times New Roman"/>
          <w:sz w:val="24"/>
          <w:szCs w:val="24"/>
        </w:rPr>
        <w:t xml:space="preserve"> masses</w:t>
      </w:r>
      <w:r w:rsidR="008B1EED" w:rsidRPr="0068631A">
        <w:rPr>
          <w:rFonts w:ascii="Times New Roman" w:hAnsi="Times New Roman" w:cs="Times New Roman"/>
          <w:sz w:val="24"/>
          <w:szCs w:val="24"/>
        </w:rPr>
        <w:t>, a few</w:t>
      </w:r>
      <w:r w:rsidRPr="0068631A">
        <w:rPr>
          <w:rFonts w:ascii="Times New Roman" w:hAnsi="Times New Roman" w:cs="Times New Roman"/>
          <w:sz w:val="24"/>
          <w:szCs w:val="24"/>
        </w:rPr>
        <w:t xml:space="preserve"> circumscribed and </w:t>
      </w:r>
      <w:r w:rsidR="008B1EED" w:rsidRPr="0068631A">
        <w:rPr>
          <w:rFonts w:ascii="Times New Roman" w:hAnsi="Times New Roman" w:cs="Times New Roman"/>
          <w:sz w:val="24"/>
          <w:szCs w:val="24"/>
        </w:rPr>
        <w:t xml:space="preserve">a </w:t>
      </w:r>
      <w:r w:rsidRPr="0068631A">
        <w:rPr>
          <w:rFonts w:ascii="Times New Roman" w:hAnsi="Times New Roman" w:cs="Times New Roman"/>
          <w:sz w:val="24"/>
          <w:szCs w:val="24"/>
        </w:rPr>
        <w:t>few with obscured margins</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are seen on the MLO, DBT</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and CC </w:t>
      </w:r>
      <w:r w:rsidR="008B1EED" w:rsidRPr="0068631A">
        <w:rPr>
          <w:rFonts w:ascii="Times New Roman" w:hAnsi="Times New Roman" w:cs="Times New Roman"/>
          <w:sz w:val="24"/>
          <w:szCs w:val="24"/>
        </w:rPr>
        <w:t>views</w:t>
      </w:r>
      <w:r w:rsidRPr="0068631A">
        <w:rPr>
          <w:rFonts w:ascii="Times New Roman" w:hAnsi="Times New Roman" w:cs="Times New Roman"/>
          <w:sz w:val="24"/>
          <w:szCs w:val="24"/>
        </w:rPr>
        <w:t xml:space="preserve"> of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 xml:space="preserve">mammogram (white arrows in a, b, c). They correspond to an </w:t>
      </w:r>
      <w:r w:rsidR="001D5C66" w:rsidRPr="0068631A">
        <w:rPr>
          <w:rFonts w:ascii="Times New Roman" w:hAnsi="Times New Roman" w:cs="Times New Roman"/>
          <w:sz w:val="24"/>
          <w:szCs w:val="24"/>
        </w:rPr>
        <w:t>irregular parallel contiguous anechoic cystic space</w:t>
      </w:r>
      <w:r w:rsidRPr="0068631A">
        <w:rPr>
          <w:rFonts w:ascii="Times New Roman" w:hAnsi="Times New Roman" w:cs="Times New Roman"/>
          <w:sz w:val="24"/>
          <w:szCs w:val="24"/>
        </w:rPr>
        <w:t>, septations, posterior enhancement</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and no internal vascularity (d</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f</w:t>
      </w:r>
      <w:r w:rsidR="00FD1F65" w:rsidRPr="0068631A">
        <w:rPr>
          <w:rFonts w:ascii="Times New Roman" w:hAnsi="Times New Roman" w:cs="Times New Roman"/>
          <w:sz w:val="24"/>
          <w:szCs w:val="24"/>
        </w:rPr>
        <w:t>). The findings represented non-mass features on USG with ductal changes (</w:t>
      </w:r>
      <w:r w:rsidR="008B1EED" w:rsidRPr="0068631A">
        <w:rPr>
          <w:rFonts w:ascii="Times New Roman" w:hAnsi="Times New Roman" w:cs="Times New Roman"/>
          <w:sz w:val="24"/>
          <w:szCs w:val="24"/>
        </w:rPr>
        <w:t>BI-RADS 4</w:t>
      </w:r>
      <w:r w:rsidR="00413BA3" w:rsidRPr="0068631A">
        <w:rPr>
          <w:rFonts w:ascii="Times New Roman" w:hAnsi="Times New Roman" w:cs="Times New Roman"/>
          <w:sz w:val="24"/>
          <w:szCs w:val="24"/>
        </w:rPr>
        <w:t>B</w:t>
      </w:r>
      <w:r w:rsidR="008B1EED" w:rsidRPr="0068631A">
        <w:rPr>
          <w:rFonts w:ascii="Times New Roman" w:hAnsi="Times New Roman" w:cs="Times New Roman"/>
          <w:sz w:val="24"/>
          <w:szCs w:val="24"/>
        </w:rPr>
        <w:t xml:space="preserve"> B</w:t>
      </w:r>
      <w:r w:rsidR="00FD1F65" w:rsidRPr="0068631A">
        <w:rPr>
          <w:rFonts w:ascii="Times New Roman" w:hAnsi="Times New Roman" w:cs="Times New Roman"/>
          <w:sz w:val="24"/>
          <w:szCs w:val="24"/>
        </w:rPr>
        <w:t>); however</w:t>
      </w:r>
      <w:r w:rsidR="008B1EED" w:rsidRPr="0068631A">
        <w:rPr>
          <w:rFonts w:ascii="Times New Roman" w:hAnsi="Times New Roman" w:cs="Times New Roman"/>
          <w:sz w:val="24"/>
          <w:szCs w:val="24"/>
        </w:rPr>
        <w:t>,</w:t>
      </w:r>
      <w:r w:rsidR="00FD1F65" w:rsidRPr="0068631A">
        <w:rPr>
          <w:rFonts w:ascii="Times New Roman" w:hAnsi="Times New Roman" w:cs="Times New Roman"/>
          <w:sz w:val="24"/>
          <w:szCs w:val="24"/>
        </w:rPr>
        <w:t xml:space="preserve"> biopsy confirmed them as lymphatic channels and on MDT review</w:t>
      </w:r>
      <w:r w:rsidR="00E564AD" w:rsidRPr="0068631A">
        <w:rPr>
          <w:rFonts w:ascii="Times New Roman" w:hAnsi="Times New Roman" w:cs="Times New Roman"/>
          <w:sz w:val="24"/>
          <w:szCs w:val="24"/>
        </w:rPr>
        <w:t xml:space="preserve">, </w:t>
      </w:r>
      <w:r w:rsidR="00FD1F65" w:rsidRPr="0068631A">
        <w:rPr>
          <w:rFonts w:ascii="Times New Roman" w:hAnsi="Times New Roman" w:cs="Times New Roman"/>
          <w:sz w:val="24"/>
          <w:szCs w:val="24"/>
        </w:rPr>
        <w:t xml:space="preserve">reassessment with repeat USG was </w:t>
      </w:r>
      <w:r w:rsidR="008B1EED" w:rsidRPr="0068631A">
        <w:rPr>
          <w:rFonts w:ascii="Times New Roman" w:hAnsi="Times New Roman" w:cs="Times New Roman"/>
          <w:sz w:val="24"/>
          <w:szCs w:val="24"/>
        </w:rPr>
        <w:t>performed with a</w:t>
      </w:r>
      <w:r w:rsidR="00FD1F65" w:rsidRPr="0068631A">
        <w:rPr>
          <w:rFonts w:ascii="Times New Roman" w:hAnsi="Times New Roman" w:cs="Times New Roman"/>
          <w:sz w:val="24"/>
          <w:szCs w:val="24"/>
        </w:rPr>
        <w:t xml:space="preserve"> conclusion of concordance. </w:t>
      </w:r>
    </w:p>
    <w:p w14:paraId="5CD8E0D9" w14:textId="1EF57B5A" w:rsidR="00250A3A" w:rsidRPr="0068631A" w:rsidRDefault="00D96119" w:rsidP="00250A3A">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pict w14:anchorId="16BFE955">
          <v:shape id="_x0000_i1030" type="#_x0000_t75" style="width:450.15pt;height:226pt">
            <v:imagedata r:id="rId15" o:title="6"/>
          </v:shape>
        </w:pict>
      </w:r>
    </w:p>
    <w:p w14:paraId="0736DAC6" w14:textId="4DDB6BA1" w:rsidR="00250A3A" w:rsidRPr="0068631A" w:rsidRDefault="00250A3A"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Figure </w:t>
      </w:r>
      <w:r w:rsidR="00A228D1" w:rsidRPr="0068631A">
        <w:rPr>
          <w:rFonts w:ascii="Times New Roman" w:hAnsi="Times New Roman" w:cs="Times New Roman"/>
          <w:b/>
          <w:bCs/>
          <w:sz w:val="24"/>
          <w:szCs w:val="24"/>
        </w:rPr>
        <w:t>6</w:t>
      </w:r>
      <w:r w:rsidRPr="0068631A">
        <w:rPr>
          <w:rFonts w:ascii="Times New Roman" w:hAnsi="Times New Roman" w:cs="Times New Roman"/>
          <w:b/>
          <w:bCs/>
          <w:sz w:val="24"/>
          <w:szCs w:val="24"/>
        </w:rPr>
        <w:t>. Sclerosing fibroadenoma</w:t>
      </w:r>
      <w:r w:rsidR="00FC2190" w:rsidRPr="0068631A">
        <w:rPr>
          <w:rFonts w:ascii="Times New Roman" w:hAnsi="Times New Roman" w:cs="Times New Roman"/>
          <w:b/>
          <w:bCs/>
          <w:sz w:val="24"/>
          <w:szCs w:val="24"/>
        </w:rPr>
        <w:t xml:space="preserve"> in a 70-year-old female, detected during a screening mammogram</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An equal density mass with spiculated margins is seen in the lower outer quadrant on mammogram (white arrows in a &amp; b), categorized as </w:t>
      </w:r>
      <w:r w:rsidR="008B1EED" w:rsidRPr="0068631A">
        <w:rPr>
          <w:rFonts w:ascii="Times New Roman" w:hAnsi="Times New Roman" w:cs="Times New Roman"/>
          <w:sz w:val="24"/>
          <w:szCs w:val="24"/>
        </w:rPr>
        <w:t>BI-RADS</w:t>
      </w:r>
      <w:r w:rsidRPr="0068631A">
        <w:rPr>
          <w:rFonts w:ascii="Times New Roman" w:hAnsi="Times New Roman" w:cs="Times New Roman"/>
          <w:sz w:val="24"/>
          <w:szCs w:val="24"/>
        </w:rPr>
        <w:t xml:space="preserve"> 4</w:t>
      </w:r>
      <w:r w:rsidR="00695620" w:rsidRPr="0068631A">
        <w:rPr>
          <w:rFonts w:ascii="Times New Roman" w:hAnsi="Times New Roman" w:cs="Times New Roman"/>
          <w:sz w:val="24"/>
          <w:szCs w:val="24"/>
        </w:rPr>
        <w:t>C</w:t>
      </w:r>
      <w:r w:rsidRPr="0068631A">
        <w:rPr>
          <w:rFonts w:ascii="Times New Roman" w:hAnsi="Times New Roman" w:cs="Times New Roman"/>
          <w:sz w:val="24"/>
          <w:szCs w:val="24"/>
        </w:rPr>
        <w:t xml:space="preserve">. Corresponding parallel hypoechoic mass with calcific foci and </w:t>
      </w:r>
      <w:r w:rsidR="008B1EED" w:rsidRPr="0068631A">
        <w:rPr>
          <w:rFonts w:ascii="Times New Roman" w:hAnsi="Times New Roman" w:cs="Times New Roman"/>
          <w:sz w:val="24"/>
          <w:szCs w:val="24"/>
        </w:rPr>
        <w:t>microlobulated</w:t>
      </w:r>
      <w:r w:rsidRPr="0068631A">
        <w:rPr>
          <w:rFonts w:ascii="Times New Roman" w:hAnsi="Times New Roman" w:cs="Times New Roman"/>
          <w:sz w:val="24"/>
          <w:szCs w:val="24"/>
        </w:rPr>
        <w:t xml:space="preserve"> margins is seen on ultrasound (c)</w:t>
      </w:r>
      <w:r w:rsidR="006A347F" w:rsidRPr="0068631A">
        <w:rPr>
          <w:rFonts w:ascii="Times New Roman" w:hAnsi="Times New Roman" w:cs="Times New Roman"/>
          <w:sz w:val="24"/>
          <w:szCs w:val="24"/>
        </w:rPr>
        <w:t>, with intermediate stiffness on elastography (d)</w:t>
      </w:r>
      <w:r w:rsidRPr="0068631A">
        <w:rPr>
          <w:rFonts w:ascii="Times New Roman" w:hAnsi="Times New Roman" w:cs="Times New Roman"/>
          <w:sz w:val="24"/>
          <w:szCs w:val="24"/>
        </w:rPr>
        <w:t xml:space="preserve">. Histopathological examination proved it to be a sclerosing fibroadenoma with dense sclerosis around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glands (</w:t>
      </w:r>
      <w:r w:rsidR="006A347F" w:rsidRPr="0068631A">
        <w:rPr>
          <w:rFonts w:ascii="Times New Roman" w:hAnsi="Times New Roman" w:cs="Times New Roman"/>
          <w:sz w:val="24"/>
          <w:szCs w:val="24"/>
        </w:rPr>
        <w:t>k</w:t>
      </w:r>
      <w:r w:rsidRPr="0068631A">
        <w:rPr>
          <w:rFonts w:ascii="Times New Roman" w:hAnsi="Times New Roman" w:cs="Times New Roman"/>
          <w:sz w:val="24"/>
          <w:szCs w:val="24"/>
        </w:rPr>
        <w:t>).</w:t>
      </w:r>
      <w:r w:rsidR="00FD1F65" w:rsidRPr="0068631A">
        <w:rPr>
          <w:rFonts w:ascii="Times New Roman" w:hAnsi="Times New Roman" w:cs="Times New Roman"/>
          <w:sz w:val="24"/>
          <w:szCs w:val="24"/>
        </w:rPr>
        <w:t xml:space="preserve"> </w:t>
      </w:r>
      <w:r w:rsidR="00E564AD" w:rsidRPr="0068631A">
        <w:rPr>
          <w:rFonts w:ascii="Times New Roman" w:hAnsi="Times New Roman" w:cs="Times New Roman"/>
          <w:sz w:val="24"/>
          <w:szCs w:val="24"/>
        </w:rPr>
        <w:t>Due to</w:t>
      </w:r>
      <w:r w:rsidR="00FD1F65"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 xml:space="preserve">the </w:t>
      </w:r>
      <w:r w:rsidR="00FD1F65" w:rsidRPr="0068631A">
        <w:rPr>
          <w:rFonts w:ascii="Times New Roman" w:hAnsi="Times New Roman" w:cs="Times New Roman"/>
          <w:sz w:val="24"/>
          <w:szCs w:val="24"/>
        </w:rPr>
        <w:t xml:space="preserve">discordance, </w:t>
      </w:r>
      <w:r w:rsidR="008B1EED" w:rsidRPr="0068631A">
        <w:rPr>
          <w:rFonts w:ascii="Times New Roman" w:hAnsi="Times New Roman" w:cs="Times New Roman"/>
          <w:sz w:val="24"/>
          <w:szCs w:val="24"/>
        </w:rPr>
        <w:t>MRI was subsequently</w:t>
      </w:r>
      <w:r w:rsidR="00FD1F65" w:rsidRPr="0068631A">
        <w:rPr>
          <w:rFonts w:ascii="Times New Roman" w:hAnsi="Times New Roman" w:cs="Times New Roman"/>
          <w:sz w:val="24"/>
          <w:szCs w:val="24"/>
        </w:rPr>
        <w:t xml:space="preserve"> performed</w:t>
      </w:r>
      <w:r w:rsidR="008B1EED" w:rsidRPr="0068631A">
        <w:rPr>
          <w:rFonts w:ascii="Times New Roman" w:hAnsi="Times New Roman" w:cs="Times New Roman"/>
          <w:sz w:val="24"/>
          <w:szCs w:val="24"/>
        </w:rPr>
        <w:t>,</w:t>
      </w:r>
      <w:r w:rsidR="00FD1F65" w:rsidRPr="0068631A">
        <w:rPr>
          <w:rFonts w:ascii="Times New Roman" w:hAnsi="Times New Roman" w:cs="Times New Roman"/>
          <w:sz w:val="24"/>
          <w:szCs w:val="24"/>
        </w:rPr>
        <w:t xml:space="preserve"> which showed it as T1 hypointense (e), STIR (g) hyperintense mass with T2 shine through on DWI (h) and ADC(i), delayed enhancement and type I curve (f &amp; j); with final MDT decision as downgrading of </w:t>
      </w:r>
      <w:r w:rsidR="008B1EED" w:rsidRPr="0068631A">
        <w:rPr>
          <w:rFonts w:ascii="Times New Roman" w:hAnsi="Times New Roman" w:cs="Times New Roman"/>
          <w:sz w:val="24"/>
          <w:szCs w:val="24"/>
        </w:rPr>
        <w:t>BI-RADS</w:t>
      </w:r>
      <w:r w:rsidR="00FD1F65" w:rsidRPr="0068631A">
        <w:rPr>
          <w:rFonts w:ascii="Times New Roman" w:hAnsi="Times New Roman" w:cs="Times New Roman"/>
          <w:sz w:val="24"/>
          <w:szCs w:val="24"/>
        </w:rPr>
        <w:t xml:space="preserve"> category</w:t>
      </w:r>
      <w:r w:rsidR="006C7D96" w:rsidRPr="0068631A">
        <w:rPr>
          <w:rFonts w:ascii="Times New Roman" w:hAnsi="Times New Roman" w:cs="Times New Roman"/>
          <w:sz w:val="24"/>
          <w:szCs w:val="24"/>
        </w:rPr>
        <w:t>.</w:t>
      </w:r>
    </w:p>
    <w:p w14:paraId="6101D3FA" w14:textId="3F90F948" w:rsidR="00A228D1" w:rsidRPr="0068631A" w:rsidRDefault="0068631A" w:rsidP="00250A3A">
      <w:pPr>
        <w:spacing w:line="480" w:lineRule="auto"/>
        <w:rPr>
          <w:rFonts w:ascii="Times New Roman" w:hAnsi="Times New Roman" w:cs="Times New Roman"/>
          <w:sz w:val="24"/>
          <w:szCs w:val="24"/>
        </w:rPr>
      </w:pPr>
      <w:r w:rsidRPr="0068631A">
        <w:rPr>
          <w:rFonts w:ascii="Times New Roman" w:hAnsi="Times New Roman" w:cs="Times New Roman"/>
          <w:sz w:val="24"/>
          <w:szCs w:val="24"/>
        </w:rPr>
        <w:lastRenderedPageBreak/>
        <w:tab/>
      </w:r>
      <w:r w:rsidR="00D96119">
        <w:rPr>
          <w:rFonts w:ascii="Times New Roman" w:hAnsi="Times New Roman" w:cs="Times New Roman"/>
          <w:sz w:val="24"/>
          <w:szCs w:val="24"/>
        </w:rPr>
        <w:pict w14:anchorId="0B0E2DA5">
          <v:shape id="_x0000_i1031" type="#_x0000_t75" style="width:453.3pt;height:209.1pt">
            <v:imagedata r:id="rId16" o:title="7"/>
          </v:shape>
        </w:pict>
      </w:r>
    </w:p>
    <w:p w14:paraId="3247893E" w14:textId="36D8255C" w:rsidR="00FD1F65" w:rsidRPr="0068631A" w:rsidRDefault="00A228D1"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Figure 7. Inflammatory breast carcinoma</w:t>
      </w:r>
      <w:r w:rsidR="00FC2190" w:rsidRPr="0068631A">
        <w:rPr>
          <w:rFonts w:ascii="Times New Roman" w:hAnsi="Times New Roman" w:cs="Times New Roman"/>
          <w:b/>
          <w:bCs/>
          <w:sz w:val="24"/>
          <w:szCs w:val="24"/>
        </w:rPr>
        <w:t xml:space="preserve"> in a 49-year-old female with swelling, redness</w:t>
      </w:r>
      <w:r w:rsidR="008B1EED" w:rsidRPr="0068631A">
        <w:rPr>
          <w:rFonts w:ascii="Times New Roman" w:hAnsi="Times New Roman" w:cs="Times New Roman"/>
          <w:b/>
          <w:bCs/>
          <w:sz w:val="24"/>
          <w:szCs w:val="24"/>
        </w:rPr>
        <w:t>,</w:t>
      </w:r>
      <w:r w:rsidR="00FC2190" w:rsidRPr="0068631A">
        <w:rPr>
          <w:rFonts w:ascii="Times New Roman" w:hAnsi="Times New Roman" w:cs="Times New Roman"/>
          <w:b/>
          <w:bCs/>
          <w:sz w:val="24"/>
          <w:szCs w:val="24"/>
        </w:rPr>
        <w:t xml:space="preserve"> and peau d’orange appearance of </w:t>
      </w:r>
      <w:r w:rsidR="008B1EED" w:rsidRPr="0068631A">
        <w:rPr>
          <w:rFonts w:ascii="Times New Roman" w:hAnsi="Times New Roman" w:cs="Times New Roman"/>
          <w:b/>
          <w:bCs/>
          <w:sz w:val="24"/>
          <w:szCs w:val="24"/>
        </w:rPr>
        <w:t xml:space="preserve">the </w:t>
      </w:r>
      <w:r w:rsidR="00FC2190" w:rsidRPr="0068631A">
        <w:rPr>
          <w:rFonts w:ascii="Times New Roman" w:hAnsi="Times New Roman" w:cs="Times New Roman"/>
          <w:b/>
          <w:bCs/>
          <w:sz w:val="24"/>
          <w:szCs w:val="24"/>
        </w:rPr>
        <w:t>right breast</w:t>
      </w:r>
      <w:r w:rsidRPr="0068631A">
        <w:rPr>
          <w:rFonts w:ascii="Times New Roman" w:hAnsi="Times New Roman" w:cs="Times New Roman"/>
          <w:b/>
          <w:bCs/>
          <w:sz w:val="24"/>
          <w:szCs w:val="24"/>
        </w:rPr>
        <w:t xml:space="preserve">. </w:t>
      </w:r>
      <w:r w:rsidR="008B1EED" w:rsidRPr="0068631A">
        <w:rPr>
          <w:rFonts w:ascii="Times New Roman" w:hAnsi="Times New Roman" w:cs="Times New Roman"/>
          <w:sz w:val="24"/>
          <w:szCs w:val="24"/>
        </w:rPr>
        <w:t>A large</w:t>
      </w:r>
      <w:r w:rsidRPr="0068631A">
        <w:rPr>
          <w:rFonts w:ascii="Times New Roman" w:hAnsi="Times New Roman" w:cs="Times New Roman"/>
          <w:sz w:val="24"/>
          <w:szCs w:val="24"/>
        </w:rPr>
        <w:t xml:space="preserve"> necrotic mass with trabecular extension to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nipple (asterisk) is seen in the right breast (a</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d), with surrounding inflammatory edema and skin thickening (arrowheads) in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STIR, T2</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and ADC images (a, c</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 xml:space="preserve">and </w:t>
      </w:r>
      <w:r w:rsidRPr="0068631A">
        <w:rPr>
          <w:rFonts w:ascii="Times New Roman" w:hAnsi="Times New Roman" w:cs="Times New Roman"/>
          <w:sz w:val="24"/>
          <w:szCs w:val="24"/>
        </w:rPr>
        <w:t>d</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respectively). Heterogeneous peripheral enhancement is </w:t>
      </w:r>
      <w:r w:rsidR="008B1EED" w:rsidRPr="0068631A">
        <w:rPr>
          <w:rFonts w:ascii="Times New Roman" w:hAnsi="Times New Roman" w:cs="Times New Roman"/>
          <w:sz w:val="24"/>
          <w:szCs w:val="24"/>
        </w:rPr>
        <w:t>observed</w:t>
      </w:r>
      <w:r w:rsidRPr="0068631A">
        <w:rPr>
          <w:rFonts w:ascii="Times New Roman" w:hAnsi="Times New Roman" w:cs="Times New Roman"/>
          <w:sz w:val="24"/>
          <w:szCs w:val="24"/>
        </w:rPr>
        <w:t xml:space="preserve"> in the mass (asterisk in b), with metastatic enhancing axillary nodes (white arrows in b).</w:t>
      </w:r>
      <w:r w:rsidR="000923E4" w:rsidRPr="0068631A">
        <w:rPr>
          <w:rFonts w:ascii="Times New Roman" w:hAnsi="Times New Roman" w:cs="Times New Roman"/>
          <w:sz w:val="24"/>
          <w:szCs w:val="24"/>
        </w:rPr>
        <w:t xml:space="preserve"> Diffusion restriction is </w:t>
      </w:r>
      <w:r w:rsidR="008B1EED" w:rsidRPr="0068631A">
        <w:rPr>
          <w:rFonts w:ascii="Times New Roman" w:hAnsi="Times New Roman" w:cs="Times New Roman"/>
          <w:sz w:val="24"/>
          <w:szCs w:val="24"/>
        </w:rPr>
        <w:t>observed</w:t>
      </w:r>
      <w:r w:rsidR="000923E4" w:rsidRPr="0068631A">
        <w:rPr>
          <w:rFonts w:ascii="Times New Roman" w:hAnsi="Times New Roman" w:cs="Times New Roman"/>
          <w:sz w:val="24"/>
          <w:szCs w:val="24"/>
        </w:rPr>
        <w:t xml:space="preserve"> in the solid component of the mass and </w:t>
      </w:r>
      <w:r w:rsidR="00E564AD" w:rsidRPr="0068631A">
        <w:rPr>
          <w:rFonts w:ascii="Times New Roman" w:hAnsi="Times New Roman" w:cs="Times New Roman"/>
          <w:sz w:val="24"/>
          <w:szCs w:val="24"/>
        </w:rPr>
        <w:t xml:space="preserve">the </w:t>
      </w:r>
      <w:r w:rsidR="000923E4" w:rsidRPr="0068631A">
        <w:rPr>
          <w:rFonts w:ascii="Times New Roman" w:hAnsi="Times New Roman" w:cs="Times New Roman"/>
          <w:sz w:val="24"/>
          <w:szCs w:val="24"/>
        </w:rPr>
        <w:t>axillary node (arrow in d).</w:t>
      </w:r>
      <w:r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BI-RADS</w:t>
      </w:r>
      <w:r w:rsidR="009D7EB1" w:rsidRPr="0068631A">
        <w:rPr>
          <w:rFonts w:ascii="Times New Roman" w:hAnsi="Times New Roman" w:cs="Times New Roman"/>
          <w:sz w:val="24"/>
          <w:szCs w:val="24"/>
        </w:rPr>
        <w:t xml:space="preserve"> category 5 was given on imaging, and it was later proven to be an inflammatory breast carcinoma on biopsy.</w:t>
      </w:r>
    </w:p>
    <w:p w14:paraId="5E738DA8" w14:textId="2E8402C0" w:rsidR="00250A3A" w:rsidRPr="0068631A" w:rsidRDefault="00A228D1" w:rsidP="00250A3A">
      <w:pPr>
        <w:spacing w:line="480" w:lineRule="auto"/>
        <w:rPr>
          <w:rFonts w:ascii="Times New Roman" w:hAnsi="Times New Roman" w:cs="Times New Roman"/>
          <w:sz w:val="24"/>
          <w:szCs w:val="24"/>
        </w:rPr>
      </w:pPr>
      <w:r w:rsidRPr="0068631A">
        <w:rPr>
          <w:rFonts w:ascii="Times New Roman" w:hAnsi="Times New Roman" w:cs="Times New Roman"/>
          <w:sz w:val="24"/>
          <w:szCs w:val="24"/>
        </w:rPr>
        <w:t>A different patient with SLE who presented with unilateral breast enlargement</w:t>
      </w:r>
      <w:r w:rsidR="00FC2190" w:rsidRPr="0068631A">
        <w:rPr>
          <w:rFonts w:ascii="Times New Roman" w:hAnsi="Times New Roman" w:cs="Times New Roman"/>
          <w:sz w:val="24"/>
          <w:szCs w:val="24"/>
        </w:rPr>
        <w:t xml:space="preserve"> due to congestive heart disease and dependent edema</w:t>
      </w:r>
      <w:r w:rsidRPr="0068631A">
        <w:rPr>
          <w:rFonts w:ascii="Times New Roman" w:hAnsi="Times New Roman" w:cs="Times New Roman"/>
          <w:sz w:val="24"/>
          <w:szCs w:val="24"/>
        </w:rPr>
        <w:t xml:space="preserve"> mimicking inflammatory breast carcinoma (</w:t>
      </w:r>
      <w:r w:rsidR="00C541E7" w:rsidRPr="0068631A">
        <w:rPr>
          <w:rFonts w:ascii="Times New Roman" w:hAnsi="Times New Roman" w:cs="Times New Roman"/>
          <w:sz w:val="24"/>
          <w:szCs w:val="24"/>
        </w:rPr>
        <w:t>f</w:t>
      </w:r>
      <w:r w:rsidR="008B1EED" w:rsidRPr="0068631A">
        <w:rPr>
          <w:rFonts w:ascii="Times New Roman" w:hAnsi="Times New Roman" w:cs="Times New Roman"/>
          <w:sz w:val="24"/>
          <w:szCs w:val="24"/>
        </w:rPr>
        <w:t>–</w:t>
      </w:r>
      <w:r w:rsidR="00C541E7" w:rsidRPr="0068631A">
        <w:rPr>
          <w:rFonts w:ascii="Times New Roman" w:hAnsi="Times New Roman" w:cs="Times New Roman"/>
          <w:sz w:val="24"/>
          <w:szCs w:val="24"/>
        </w:rPr>
        <w:t>j</w:t>
      </w:r>
      <w:r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had</w:t>
      </w:r>
      <w:r w:rsidRPr="0068631A">
        <w:rPr>
          <w:rFonts w:ascii="Times New Roman" w:hAnsi="Times New Roman" w:cs="Times New Roman"/>
          <w:sz w:val="24"/>
          <w:szCs w:val="24"/>
        </w:rPr>
        <w:t xml:space="preserve"> diffuse skin and trabecular thickening, seen in the MLO view of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 xml:space="preserve">mammogram (arrow in </w:t>
      </w:r>
      <w:r w:rsidR="00C541E7" w:rsidRPr="0068631A">
        <w:rPr>
          <w:rFonts w:ascii="Times New Roman" w:hAnsi="Times New Roman" w:cs="Times New Roman"/>
          <w:sz w:val="24"/>
          <w:szCs w:val="24"/>
        </w:rPr>
        <w:t>f</w:t>
      </w:r>
      <w:r w:rsidRPr="0068631A">
        <w:rPr>
          <w:rFonts w:ascii="Times New Roman" w:hAnsi="Times New Roman" w:cs="Times New Roman"/>
          <w:sz w:val="24"/>
          <w:szCs w:val="24"/>
        </w:rPr>
        <w:t xml:space="preserve">). </w:t>
      </w:r>
      <w:r w:rsidR="00FD1F65" w:rsidRPr="0068631A">
        <w:rPr>
          <w:rFonts w:ascii="Times New Roman" w:hAnsi="Times New Roman" w:cs="Times New Roman"/>
          <w:sz w:val="24"/>
          <w:szCs w:val="24"/>
        </w:rPr>
        <w:t xml:space="preserve">In view of inconclusive conventional imaging, subsequently performed </w:t>
      </w:r>
      <w:r w:rsidRPr="0068631A">
        <w:rPr>
          <w:rFonts w:ascii="Times New Roman" w:hAnsi="Times New Roman" w:cs="Times New Roman"/>
          <w:sz w:val="24"/>
          <w:szCs w:val="24"/>
        </w:rPr>
        <w:t>MRI showed diffuse STIR hyperintensity (</w:t>
      </w:r>
      <w:r w:rsidR="00C541E7" w:rsidRPr="0068631A">
        <w:rPr>
          <w:rFonts w:ascii="Times New Roman" w:hAnsi="Times New Roman" w:cs="Times New Roman"/>
          <w:sz w:val="24"/>
          <w:szCs w:val="24"/>
        </w:rPr>
        <w:t>g) and T2 shine through on DWI and ADC (h &amp; i)</w:t>
      </w:r>
      <w:r w:rsidR="00E564AD" w:rsidRPr="0068631A">
        <w:rPr>
          <w:rFonts w:ascii="Times New Roman" w:hAnsi="Times New Roman" w:cs="Times New Roman"/>
          <w:sz w:val="24"/>
          <w:szCs w:val="24"/>
        </w:rPr>
        <w:t>,</w:t>
      </w:r>
      <w:r w:rsidR="00C541E7" w:rsidRPr="0068631A">
        <w:rPr>
          <w:rFonts w:ascii="Times New Roman" w:hAnsi="Times New Roman" w:cs="Times New Roman"/>
          <w:sz w:val="24"/>
          <w:szCs w:val="24"/>
        </w:rPr>
        <w:t xml:space="preserve"> </w:t>
      </w:r>
      <w:r w:rsidRPr="0068631A">
        <w:rPr>
          <w:rFonts w:ascii="Times New Roman" w:hAnsi="Times New Roman" w:cs="Times New Roman"/>
          <w:sz w:val="24"/>
          <w:szCs w:val="24"/>
        </w:rPr>
        <w:t>and no abnormal enhancement (h)</w:t>
      </w:r>
      <w:r w:rsidR="00FD1F65" w:rsidRPr="0068631A">
        <w:rPr>
          <w:rFonts w:ascii="Times New Roman" w:hAnsi="Times New Roman" w:cs="Times New Roman"/>
          <w:sz w:val="24"/>
          <w:szCs w:val="24"/>
        </w:rPr>
        <w:t>- considered as mastitis (</w:t>
      </w:r>
      <w:r w:rsidR="008B1EED" w:rsidRPr="0068631A">
        <w:rPr>
          <w:rFonts w:ascii="Times New Roman" w:hAnsi="Times New Roman" w:cs="Times New Roman"/>
          <w:sz w:val="24"/>
          <w:szCs w:val="24"/>
        </w:rPr>
        <w:t>BI-RADS</w:t>
      </w:r>
      <w:r w:rsidR="00FD1F65" w:rsidRPr="0068631A">
        <w:rPr>
          <w:rFonts w:ascii="Times New Roman" w:hAnsi="Times New Roman" w:cs="Times New Roman"/>
          <w:sz w:val="24"/>
          <w:szCs w:val="24"/>
        </w:rPr>
        <w:t xml:space="preserve"> category 3 was assigned </w:t>
      </w:r>
      <w:r w:rsidR="00FD1F65" w:rsidRPr="0068631A">
        <w:rPr>
          <w:rFonts w:ascii="Times New Roman" w:hAnsi="Times New Roman" w:cs="Times New Roman"/>
          <w:sz w:val="24"/>
          <w:szCs w:val="24"/>
        </w:rPr>
        <w:lastRenderedPageBreak/>
        <w:t>with re-evaluation if no improvement is seen on conservative line of management</w:t>
      </w:r>
      <w:r w:rsidRPr="0068631A">
        <w:rPr>
          <w:rFonts w:ascii="Times New Roman" w:hAnsi="Times New Roman" w:cs="Times New Roman"/>
          <w:sz w:val="24"/>
          <w:szCs w:val="24"/>
        </w:rPr>
        <w:t>.</w:t>
      </w:r>
      <w:r w:rsidR="00A01696" w:rsidRPr="0068631A">
        <w:rPr>
          <w:rFonts w:ascii="Times New Roman" w:hAnsi="Times New Roman" w:cs="Times New Roman"/>
          <w:sz w:val="24"/>
          <w:szCs w:val="24"/>
        </w:rPr>
        <w:t xml:space="preserve"> </w:t>
      </w:r>
      <w:r w:rsidR="009D7EB1" w:rsidRPr="0068631A">
        <w:rPr>
          <w:rFonts w:ascii="Times New Roman" w:hAnsi="Times New Roman" w:cs="Times New Roman"/>
          <w:sz w:val="24"/>
          <w:szCs w:val="24"/>
        </w:rPr>
        <w:t>The swelling reduced with medical management</w:t>
      </w:r>
      <w:r w:rsidR="008B1EED" w:rsidRPr="0068631A">
        <w:rPr>
          <w:rFonts w:ascii="Times New Roman" w:hAnsi="Times New Roman" w:cs="Times New Roman"/>
          <w:sz w:val="24"/>
          <w:szCs w:val="24"/>
        </w:rPr>
        <w:t>,</w:t>
      </w:r>
      <w:r w:rsidR="00FD1F65" w:rsidRPr="0068631A">
        <w:rPr>
          <w:rFonts w:ascii="Times New Roman" w:hAnsi="Times New Roman" w:cs="Times New Roman"/>
          <w:sz w:val="24"/>
          <w:szCs w:val="24"/>
        </w:rPr>
        <w:t xml:space="preserve"> confirming the diagnosis</w:t>
      </w:r>
      <w:r w:rsidR="00695620" w:rsidRPr="0068631A">
        <w:rPr>
          <w:rFonts w:ascii="Times New Roman" w:hAnsi="Times New Roman" w:cs="Times New Roman"/>
          <w:sz w:val="24"/>
          <w:szCs w:val="24"/>
        </w:rPr>
        <w:t>.</w:t>
      </w:r>
    </w:p>
    <w:p w14:paraId="0A295D5A" w14:textId="21622E1D" w:rsidR="00695620" w:rsidRPr="0068631A" w:rsidRDefault="00D96119" w:rsidP="00250A3A">
      <w:pPr>
        <w:spacing w:line="480" w:lineRule="auto"/>
        <w:rPr>
          <w:rFonts w:ascii="Times New Roman" w:hAnsi="Times New Roman" w:cs="Times New Roman"/>
          <w:b/>
          <w:bCs/>
          <w:sz w:val="24"/>
          <w:szCs w:val="24"/>
        </w:rPr>
      </w:pPr>
      <w:r>
        <w:rPr>
          <w:rFonts w:ascii="Times New Roman" w:hAnsi="Times New Roman" w:cs="Times New Roman"/>
          <w:b/>
          <w:bCs/>
          <w:sz w:val="24"/>
          <w:szCs w:val="24"/>
        </w:rPr>
        <w:pict w14:anchorId="5E2C1106">
          <v:shape id="_x0000_i1032" type="#_x0000_t75" style="width:450.8pt;height:264.2pt">
            <v:imagedata r:id="rId17" o:title="8"/>
          </v:shape>
        </w:pict>
      </w:r>
    </w:p>
    <w:p w14:paraId="120E5AEC" w14:textId="7F64BEA6" w:rsidR="00250A3A" w:rsidRPr="0068631A" w:rsidRDefault="00250A3A" w:rsidP="00250A3A">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Figure 8. Tubular carcinoma</w:t>
      </w:r>
      <w:r w:rsidR="00FC2190" w:rsidRPr="0068631A">
        <w:rPr>
          <w:rFonts w:ascii="Times New Roman" w:hAnsi="Times New Roman" w:cs="Times New Roman"/>
          <w:b/>
          <w:bCs/>
          <w:sz w:val="24"/>
          <w:szCs w:val="24"/>
        </w:rPr>
        <w:t xml:space="preserve"> in a 50-year-old female with </w:t>
      </w:r>
      <w:r w:rsidR="008B1EED" w:rsidRPr="0068631A">
        <w:rPr>
          <w:rFonts w:ascii="Times New Roman" w:hAnsi="Times New Roman" w:cs="Times New Roman"/>
          <w:b/>
          <w:bCs/>
          <w:sz w:val="24"/>
          <w:szCs w:val="24"/>
        </w:rPr>
        <w:t xml:space="preserve">a </w:t>
      </w:r>
      <w:r w:rsidR="00FC2190" w:rsidRPr="0068631A">
        <w:rPr>
          <w:rFonts w:ascii="Times New Roman" w:hAnsi="Times New Roman" w:cs="Times New Roman"/>
          <w:b/>
          <w:bCs/>
          <w:sz w:val="24"/>
          <w:szCs w:val="24"/>
        </w:rPr>
        <w:t>right breast lump</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A high-density lobulated mass with spiculations and surrounding architectural distortion is seen in the upper outer quadrant </w:t>
      </w:r>
      <w:r w:rsidR="008B1EED" w:rsidRPr="0068631A">
        <w:rPr>
          <w:rFonts w:ascii="Times New Roman" w:hAnsi="Times New Roman" w:cs="Times New Roman"/>
          <w:sz w:val="24"/>
          <w:szCs w:val="24"/>
        </w:rPr>
        <w:t>of</w:t>
      </w:r>
      <w:r w:rsidRPr="0068631A">
        <w:rPr>
          <w:rFonts w:ascii="Times New Roman" w:hAnsi="Times New Roman" w:cs="Times New Roman"/>
          <w:sz w:val="24"/>
          <w:szCs w:val="24"/>
        </w:rPr>
        <w:t xml:space="preserve">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MLO (arrow in a)</w:t>
      </w:r>
      <w:r w:rsidR="00E564AD" w:rsidRPr="0068631A">
        <w:rPr>
          <w:rFonts w:ascii="Times New Roman" w:hAnsi="Times New Roman" w:cs="Times New Roman"/>
          <w:sz w:val="24"/>
          <w:szCs w:val="24"/>
        </w:rPr>
        <w:t>. It</w:t>
      </w:r>
      <w:r w:rsidRPr="0068631A">
        <w:rPr>
          <w:rFonts w:ascii="Times New Roman" w:hAnsi="Times New Roman" w:cs="Times New Roman"/>
          <w:sz w:val="24"/>
          <w:szCs w:val="24"/>
        </w:rPr>
        <w:t xml:space="preserve"> is partially visualized </w:t>
      </w:r>
      <w:r w:rsidR="008B1EED" w:rsidRPr="0068631A">
        <w:rPr>
          <w:rFonts w:ascii="Times New Roman" w:hAnsi="Times New Roman" w:cs="Times New Roman"/>
          <w:sz w:val="24"/>
          <w:szCs w:val="24"/>
        </w:rPr>
        <w:t>in</w:t>
      </w:r>
      <w:r w:rsidRPr="0068631A">
        <w:rPr>
          <w:rFonts w:ascii="Times New Roman" w:hAnsi="Times New Roman" w:cs="Times New Roman"/>
          <w:sz w:val="24"/>
          <w:szCs w:val="24"/>
        </w:rPr>
        <w:t xml:space="preserve"> the CC view (arrow in b). One suspicious axillary lymph node was also </w:t>
      </w:r>
      <w:r w:rsidR="008B1EED" w:rsidRPr="0068631A">
        <w:rPr>
          <w:rFonts w:ascii="Times New Roman" w:hAnsi="Times New Roman" w:cs="Times New Roman"/>
          <w:sz w:val="24"/>
          <w:szCs w:val="24"/>
        </w:rPr>
        <w:t>observed</w:t>
      </w:r>
      <w:r w:rsidRPr="0068631A">
        <w:rPr>
          <w:rFonts w:ascii="Times New Roman" w:hAnsi="Times New Roman" w:cs="Times New Roman"/>
          <w:sz w:val="24"/>
          <w:szCs w:val="24"/>
        </w:rPr>
        <w:t xml:space="preserve"> (asterisk in a). Ultrasound correlation showed a parallel hypoechoic mass with </w:t>
      </w:r>
      <w:r w:rsidR="008B1EED" w:rsidRPr="0068631A">
        <w:rPr>
          <w:rFonts w:ascii="Times New Roman" w:hAnsi="Times New Roman" w:cs="Times New Roman"/>
          <w:sz w:val="24"/>
          <w:szCs w:val="24"/>
        </w:rPr>
        <w:t>microlobulated</w:t>
      </w:r>
      <w:r w:rsidRPr="0068631A">
        <w:rPr>
          <w:rFonts w:ascii="Times New Roman" w:hAnsi="Times New Roman" w:cs="Times New Roman"/>
          <w:sz w:val="24"/>
          <w:szCs w:val="24"/>
        </w:rPr>
        <w:t xml:space="preserve"> margins (c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d)</w:t>
      </w:r>
      <w:r w:rsidR="00E564AD" w:rsidRPr="0068631A">
        <w:rPr>
          <w:rFonts w:ascii="Times New Roman" w:hAnsi="Times New Roman" w:cs="Times New Roman"/>
          <w:sz w:val="24"/>
          <w:szCs w:val="24"/>
        </w:rPr>
        <w:t>. T</w:t>
      </w:r>
      <w:r w:rsidR="00FD1F65" w:rsidRPr="0068631A">
        <w:rPr>
          <w:rFonts w:ascii="Times New Roman" w:hAnsi="Times New Roman" w:cs="Times New Roman"/>
          <w:sz w:val="24"/>
          <w:szCs w:val="24"/>
        </w:rPr>
        <w:t xml:space="preserve">he mass was categorized as </w:t>
      </w:r>
      <w:r w:rsidR="008B1EED" w:rsidRPr="0068631A">
        <w:rPr>
          <w:rFonts w:ascii="Times New Roman" w:hAnsi="Times New Roman" w:cs="Times New Roman"/>
          <w:sz w:val="24"/>
          <w:szCs w:val="24"/>
        </w:rPr>
        <w:t>BI-RADS 4</w:t>
      </w:r>
      <w:r w:rsidR="00413BA3" w:rsidRPr="0068631A">
        <w:rPr>
          <w:rFonts w:ascii="Times New Roman" w:hAnsi="Times New Roman" w:cs="Times New Roman"/>
          <w:sz w:val="24"/>
          <w:szCs w:val="24"/>
        </w:rPr>
        <w:t>B</w:t>
      </w:r>
      <w:r w:rsidR="008B1EED" w:rsidRPr="0068631A">
        <w:rPr>
          <w:rFonts w:ascii="Times New Roman" w:hAnsi="Times New Roman" w:cs="Times New Roman"/>
          <w:sz w:val="24"/>
          <w:szCs w:val="24"/>
        </w:rPr>
        <w:t xml:space="preserve"> </w:t>
      </w:r>
      <w:r w:rsidRPr="0068631A">
        <w:rPr>
          <w:rFonts w:ascii="Times New Roman" w:hAnsi="Times New Roman" w:cs="Times New Roman"/>
          <w:sz w:val="24"/>
          <w:szCs w:val="24"/>
        </w:rPr>
        <w:t xml:space="preserve">. Histopathological examination (e) showed well-formed tubules (black arrow), devoid of myoepithelial cells and </w:t>
      </w:r>
      <w:r w:rsidR="00E564AD" w:rsidRPr="0068631A">
        <w:rPr>
          <w:rFonts w:ascii="Times New Roman" w:hAnsi="Times New Roman" w:cs="Times New Roman"/>
          <w:sz w:val="24"/>
          <w:szCs w:val="24"/>
        </w:rPr>
        <w:t xml:space="preserve">an </w:t>
      </w:r>
      <w:r w:rsidRPr="0068631A">
        <w:rPr>
          <w:rFonts w:ascii="Times New Roman" w:hAnsi="Times New Roman" w:cs="Times New Roman"/>
          <w:sz w:val="24"/>
          <w:szCs w:val="24"/>
        </w:rPr>
        <w:t>angulated appearance of glands consistent with tubular carcinoma</w:t>
      </w:r>
      <w:r w:rsidR="00E564AD" w:rsidRPr="0068631A">
        <w:rPr>
          <w:rFonts w:ascii="Times New Roman" w:hAnsi="Times New Roman" w:cs="Times New Roman"/>
          <w:sz w:val="24"/>
          <w:szCs w:val="24"/>
        </w:rPr>
        <w:t xml:space="preserve">. </w:t>
      </w:r>
      <w:r w:rsidR="00FD1F65" w:rsidRPr="0068631A">
        <w:rPr>
          <w:rFonts w:ascii="Times New Roman" w:hAnsi="Times New Roman" w:cs="Times New Roman"/>
          <w:sz w:val="24"/>
          <w:szCs w:val="24"/>
        </w:rPr>
        <w:t xml:space="preserve">MDT reassessment was targeted at </w:t>
      </w:r>
      <w:r w:rsidR="00E564AD" w:rsidRPr="0068631A">
        <w:rPr>
          <w:rFonts w:ascii="Times New Roman" w:hAnsi="Times New Roman" w:cs="Times New Roman"/>
          <w:sz w:val="24"/>
          <w:szCs w:val="24"/>
        </w:rPr>
        <w:t xml:space="preserve">the </w:t>
      </w:r>
      <w:r w:rsidR="00FD1F65" w:rsidRPr="0068631A">
        <w:rPr>
          <w:rFonts w:ascii="Times New Roman" w:hAnsi="Times New Roman" w:cs="Times New Roman"/>
          <w:sz w:val="24"/>
          <w:szCs w:val="24"/>
        </w:rPr>
        <w:t>occurrence of uncommon malignancy and to decide further management</w:t>
      </w:r>
      <w:r w:rsidRPr="0068631A">
        <w:rPr>
          <w:rFonts w:ascii="Times New Roman" w:hAnsi="Times New Roman" w:cs="Times New Roman"/>
          <w:sz w:val="24"/>
          <w:szCs w:val="24"/>
        </w:rPr>
        <w:t>.</w:t>
      </w:r>
      <w:r w:rsidRPr="0068631A">
        <w:rPr>
          <w:rFonts w:ascii="Times New Roman" w:hAnsi="Times New Roman" w:cs="Times New Roman"/>
          <w:b/>
          <w:bCs/>
          <w:sz w:val="24"/>
          <w:szCs w:val="24"/>
        </w:rPr>
        <w:t xml:space="preserve"> </w:t>
      </w:r>
    </w:p>
    <w:p w14:paraId="4BC2D0FF" w14:textId="2970A9DD" w:rsidR="00250A3A" w:rsidRPr="0068631A" w:rsidRDefault="00D96119" w:rsidP="00250A3A">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pict w14:anchorId="346EBD54">
          <v:shape id="_x0000_i1033" type="#_x0000_t75" style="width:450.15pt;height:271.1pt">
            <v:imagedata r:id="rId18" o:title="9"/>
          </v:shape>
        </w:pict>
      </w:r>
    </w:p>
    <w:p w14:paraId="0BD8A87F" w14:textId="77594A05" w:rsidR="00250A3A" w:rsidRPr="0068631A" w:rsidRDefault="00250A3A"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Figure 9. Neuroendocrine carcinoma</w:t>
      </w:r>
      <w:r w:rsidR="00FC2190" w:rsidRPr="0068631A">
        <w:rPr>
          <w:rFonts w:ascii="Times New Roman" w:hAnsi="Times New Roman" w:cs="Times New Roman"/>
          <w:b/>
          <w:bCs/>
          <w:sz w:val="24"/>
          <w:szCs w:val="24"/>
        </w:rPr>
        <w:t xml:space="preserve"> in a 52-year-old female with </w:t>
      </w:r>
      <w:r w:rsidR="00E564AD" w:rsidRPr="0068631A">
        <w:rPr>
          <w:rFonts w:ascii="Times New Roman" w:hAnsi="Times New Roman" w:cs="Times New Roman"/>
          <w:b/>
          <w:bCs/>
          <w:sz w:val="24"/>
          <w:szCs w:val="24"/>
        </w:rPr>
        <w:t xml:space="preserve">a </w:t>
      </w:r>
      <w:r w:rsidR="00FC2190" w:rsidRPr="0068631A">
        <w:rPr>
          <w:rFonts w:ascii="Times New Roman" w:hAnsi="Times New Roman" w:cs="Times New Roman"/>
          <w:b/>
          <w:bCs/>
          <w:sz w:val="24"/>
          <w:szCs w:val="24"/>
        </w:rPr>
        <w:t>left breast and axillary lump</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Two </w:t>
      </w:r>
      <w:r w:rsidR="008B1EED" w:rsidRPr="0068631A">
        <w:rPr>
          <w:rFonts w:ascii="Times New Roman" w:hAnsi="Times New Roman" w:cs="Times New Roman"/>
          <w:sz w:val="24"/>
          <w:szCs w:val="24"/>
        </w:rPr>
        <w:t>high-density</w:t>
      </w:r>
      <w:r w:rsidRPr="0068631A">
        <w:rPr>
          <w:rFonts w:ascii="Times New Roman" w:hAnsi="Times New Roman" w:cs="Times New Roman"/>
          <w:sz w:val="24"/>
          <w:szCs w:val="24"/>
        </w:rPr>
        <w:t xml:space="preserve"> masses with circumscribed margins in </w:t>
      </w:r>
      <w:r w:rsidR="00FC2190" w:rsidRPr="0068631A">
        <w:rPr>
          <w:rFonts w:ascii="Times New Roman" w:hAnsi="Times New Roman" w:cs="Times New Roman"/>
          <w:sz w:val="24"/>
          <w:szCs w:val="24"/>
        </w:rPr>
        <w:t xml:space="preserve">the </w:t>
      </w:r>
      <w:r w:rsidRPr="0068631A">
        <w:rPr>
          <w:rFonts w:ascii="Times New Roman" w:hAnsi="Times New Roman" w:cs="Times New Roman"/>
          <w:sz w:val="24"/>
          <w:szCs w:val="24"/>
        </w:rPr>
        <w:t xml:space="preserve">axillary tail (mass, white arrow) and right axilla (node, black arrow), seen partially on the MLO view (a). US shows a heterogeneous hypoechoic mass with hyperechoic areas within, reaching up to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skin, with internal vascularity (b) and hardness on elastography (c). A</w:t>
      </w:r>
      <w:r w:rsidR="00E564AD" w:rsidRPr="0068631A">
        <w:rPr>
          <w:rFonts w:ascii="Times New Roman" w:hAnsi="Times New Roman" w:cs="Times New Roman"/>
          <w:sz w:val="24"/>
          <w:szCs w:val="24"/>
        </w:rPr>
        <w:t>n a</w:t>
      </w:r>
      <w:r w:rsidRPr="0068631A">
        <w:rPr>
          <w:rFonts w:ascii="Times New Roman" w:hAnsi="Times New Roman" w:cs="Times New Roman"/>
          <w:sz w:val="24"/>
          <w:szCs w:val="24"/>
        </w:rPr>
        <w:t xml:space="preserve">ssociated metastatic oval homogeneous right axillary node with cortical vascularity is </w:t>
      </w:r>
      <w:r w:rsidR="008B1EED" w:rsidRPr="0068631A">
        <w:rPr>
          <w:rFonts w:ascii="Times New Roman" w:hAnsi="Times New Roman" w:cs="Times New Roman"/>
          <w:sz w:val="24"/>
          <w:szCs w:val="24"/>
        </w:rPr>
        <w:t>shown</w:t>
      </w:r>
      <w:r w:rsidRPr="0068631A">
        <w:rPr>
          <w:rFonts w:ascii="Times New Roman" w:hAnsi="Times New Roman" w:cs="Times New Roman"/>
          <w:sz w:val="24"/>
          <w:szCs w:val="24"/>
        </w:rPr>
        <w:t xml:space="preserve"> in (d). </w:t>
      </w:r>
      <w:r w:rsidR="008B1EED" w:rsidRPr="0068631A">
        <w:rPr>
          <w:rFonts w:ascii="Times New Roman" w:hAnsi="Times New Roman" w:cs="Times New Roman"/>
          <w:sz w:val="24"/>
          <w:szCs w:val="24"/>
        </w:rPr>
        <w:t>BI-RADS</w:t>
      </w:r>
      <w:r w:rsidR="00FB0CC1" w:rsidRPr="0068631A">
        <w:rPr>
          <w:rFonts w:ascii="Times New Roman" w:hAnsi="Times New Roman" w:cs="Times New Roman"/>
          <w:sz w:val="24"/>
          <w:szCs w:val="24"/>
        </w:rPr>
        <w:t xml:space="preserve"> category 4C was given. </w:t>
      </w:r>
      <w:r w:rsidRPr="0068631A">
        <w:rPr>
          <w:rFonts w:ascii="Times New Roman" w:hAnsi="Times New Roman" w:cs="Times New Roman"/>
          <w:sz w:val="24"/>
          <w:szCs w:val="24"/>
        </w:rPr>
        <w:t xml:space="preserve">Histopathological examination </w:t>
      </w:r>
      <w:r w:rsidR="008B1EED" w:rsidRPr="0068631A">
        <w:rPr>
          <w:rFonts w:ascii="Times New Roman" w:hAnsi="Times New Roman" w:cs="Times New Roman"/>
          <w:sz w:val="24"/>
          <w:szCs w:val="24"/>
        </w:rPr>
        <w:t>showing numerous hyperchromatic nuclei with</w:t>
      </w:r>
      <w:r w:rsidRPr="0068631A">
        <w:rPr>
          <w:rFonts w:ascii="Times New Roman" w:hAnsi="Times New Roman" w:cs="Times New Roman"/>
          <w:sz w:val="24"/>
          <w:szCs w:val="24"/>
        </w:rPr>
        <w:t xml:space="preserve"> scant cytoplasm (e), proven to be neuroendocrine carcinoma.</w:t>
      </w:r>
      <w:r w:rsidR="00FD1F65" w:rsidRPr="0068631A">
        <w:rPr>
          <w:rFonts w:ascii="Times New Roman" w:hAnsi="Times New Roman" w:cs="Times New Roman"/>
          <w:sz w:val="24"/>
          <w:szCs w:val="24"/>
        </w:rPr>
        <w:t xml:space="preserve"> In view of unusual malignancy of </w:t>
      </w:r>
      <w:r w:rsidR="00E564AD" w:rsidRPr="0068631A">
        <w:rPr>
          <w:rFonts w:ascii="Times New Roman" w:hAnsi="Times New Roman" w:cs="Times New Roman"/>
          <w:sz w:val="24"/>
          <w:szCs w:val="24"/>
        </w:rPr>
        <w:t xml:space="preserve">the </w:t>
      </w:r>
      <w:r w:rsidR="00FD1F65" w:rsidRPr="0068631A">
        <w:rPr>
          <w:rFonts w:ascii="Times New Roman" w:hAnsi="Times New Roman" w:cs="Times New Roman"/>
          <w:sz w:val="24"/>
          <w:szCs w:val="24"/>
        </w:rPr>
        <w:t>breast</w:t>
      </w:r>
      <w:r w:rsidR="00E564AD" w:rsidRPr="0068631A">
        <w:rPr>
          <w:rFonts w:ascii="Times New Roman" w:hAnsi="Times New Roman" w:cs="Times New Roman"/>
          <w:sz w:val="24"/>
          <w:szCs w:val="24"/>
        </w:rPr>
        <w:t xml:space="preserve">, </w:t>
      </w:r>
      <w:r w:rsidR="00FD1F65" w:rsidRPr="0068631A">
        <w:rPr>
          <w:rFonts w:ascii="Times New Roman" w:hAnsi="Times New Roman" w:cs="Times New Roman"/>
          <w:sz w:val="24"/>
          <w:szCs w:val="24"/>
        </w:rPr>
        <w:t xml:space="preserve">reassessment was considered for clinic-pathological correlation and deciding </w:t>
      </w:r>
      <w:r w:rsidR="00E564AD" w:rsidRPr="0068631A">
        <w:rPr>
          <w:rFonts w:ascii="Times New Roman" w:hAnsi="Times New Roman" w:cs="Times New Roman"/>
          <w:sz w:val="24"/>
          <w:szCs w:val="24"/>
        </w:rPr>
        <w:t xml:space="preserve">on </w:t>
      </w:r>
      <w:r w:rsidR="00FD1F65" w:rsidRPr="0068631A">
        <w:rPr>
          <w:rFonts w:ascii="Times New Roman" w:hAnsi="Times New Roman" w:cs="Times New Roman"/>
          <w:sz w:val="24"/>
          <w:szCs w:val="24"/>
        </w:rPr>
        <w:t>further line</w:t>
      </w:r>
      <w:r w:rsidR="00E564AD" w:rsidRPr="0068631A">
        <w:rPr>
          <w:rFonts w:ascii="Times New Roman" w:hAnsi="Times New Roman" w:cs="Times New Roman"/>
          <w:sz w:val="24"/>
          <w:szCs w:val="24"/>
        </w:rPr>
        <w:t>s</w:t>
      </w:r>
      <w:r w:rsidR="00FD1F65" w:rsidRPr="0068631A">
        <w:rPr>
          <w:rFonts w:ascii="Times New Roman" w:hAnsi="Times New Roman" w:cs="Times New Roman"/>
          <w:sz w:val="24"/>
          <w:szCs w:val="24"/>
        </w:rPr>
        <w:t xml:space="preserve"> of management</w:t>
      </w:r>
      <w:r w:rsidR="00E564AD" w:rsidRPr="0068631A">
        <w:rPr>
          <w:rFonts w:ascii="Times New Roman" w:hAnsi="Times New Roman" w:cs="Times New Roman"/>
          <w:sz w:val="24"/>
          <w:szCs w:val="24"/>
        </w:rPr>
        <w:t>.</w:t>
      </w:r>
    </w:p>
    <w:p w14:paraId="11C4CC28" w14:textId="003FA9F4" w:rsidR="00250A3A" w:rsidRPr="0068631A" w:rsidRDefault="00D96119" w:rsidP="00250A3A">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pict w14:anchorId="1C3FFF59">
          <v:shape id="_x0000_i1034" type="#_x0000_t75" style="width:450.8pt;height:251.05pt">
            <v:imagedata r:id="rId19" o:title="10"/>
          </v:shape>
        </w:pict>
      </w:r>
    </w:p>
    <w:p w14:paraId="45D8E0F7" w14:textId="69D7D1BE" w:rsidR="00250A3A" w:rsidRPr="0068631A" w:rsidRDefault="00250A3A"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Figure 10. Hemangioendothelioma</w:t>
      </w:r>
      <w:r w:rsidR="00FC2190" w:rsidRPr="0068631A">
        <w:rPr>
          <w:rFonts w:ascii="Times New Roman" w:hAnsi="Times New Roman" w:cs="Times New Roman"/>
          <w:b/>
          <w:bCs/>
          <w:sz w:val="24"/>
          <w:szCs w:val="24"/>
        </w:rPr>
        <w:t xml:space="preserve"> in a </w:t>
      </w:r>
      <w:r w:rsidR="00FB0CC1" w:rsidRPr="0068631A">
        <w:rPr>
          <w:rFonts w:ascii="Times New Roman" w:hAnsi="Times New Roman" w:cs="Times New Roman"/>
          <w:b/>
          <w:bCs/>
          <w:sz w:val="24"/>
          <w:szCs w:val="24"/>
        </w:rPr>
        <w:t>40-year-old</w:t>
      </w:r>
      <w:r w:rsidR="00FC2190" w:rsidRPr="0068631A">
        <w:rPr>
          <w:rFonts w:ascii="Times New Roman" w:hAnsi="Times New Roman" w:cs="Times New Roman"/>
          <w:b/>
          <w:bCs/>
          <w:sz w:val="24"/>
          <w:szCs w:val="24"/>
        </w:rPr>
        <w:t xml:space="preserve"> female with </w:t>
      </w:r>
      <w:r w:rsidR="008B1EED" w:rsidRPr="0068631A">
        <w:rPr>
          <w:rFonts w:ascii="Times New Roman" w:hAnsi="Times New Roman" w:cs="Times New Roman"/>
          <w:b/>
          <w:bCs/>
          <w:sz w:val="24"/>
          <w:szCs w:val="24"/>
        </w:rPr>
        <w:t xml:space="preserve">a </w:t>
      </w:r>
      <w:r w:rsidR="00FC2190" w:rsidRPr="0068631A">
        <w:rPr>
          <w:rFonts w:ascii="Times New Roman" w:hAnsi="Times New Roman" w:cs="Times New Roman"/>
          <w:b/>
          <w:bCs/>
          <w:sz w:val="24"/>
          <w:szCs w:val="24"/>
        </w:rPr>
        <w:t>right breast lump</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MLO and CC views of mammogram show an irregular mass (asterisk in a) with obscured margins, associated skin thickening</w:t>
      </w:r>
      <w:r w:rsidR="008B1EED" w:rsidRPr="0068631A">
        <w:rPr>
          <w:rFonts w:ascii="Times New Roman" w:hAnsi="Times New Roman" w:cs="Times New Roman"/>
          <w:sz w:val="24"/>
          <w:szCs w:val="24"/>
        </w:rPr>
        <w:t>,</w:t>
      </w:r>
      <w:r w:rsidRPr="0068631A">
        <w:rPr>
          <w:rFonts w:ascii="Times New Roman" w:hAnsi="Times New Roman" w:cs="Times New Roman"/>
          <w:sz w:val="24"/>
          <w:szCs w:val="24"/>
        </w:rPr>
        <w:t xml:space="preserve"> and fine pleomorphic microcalcifications (arrows in a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b) in </w:t>
      </w:r>
      <w:r w:rsidR="008B1EE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central quadrant.</w:t>
      </w:r>
      <w:r w:rsidRPr="0068631A">
        <w:rPr>
          <w:rFonts w:ascii="Times New Roman" w:hAnsi="Times New Roman" w:cs="Times New Roman"/>
          <w:b/>
          <w:bCs/>
          <w:sz w:val="24"/>
          <w:szCs w:val="24"/>
        </w:rPr>
        <w:t xml:space="preserve"> </w:t>
      </w:r>
      <w:r w:rsidRPr="0068631A">
        <w:rPr>
          <w:rFonts w:ascii="Times New Roman" w:hAnsi="Times New Roman" w:cs="Times New Roman"/>
          <w:sz w:val="24"/>
          <w:szCs w:val="24"/>
        </w:rPr>
        <w:t xml:space="preserve">On MRI, there is a large STIR (c) and T2 hyperintense (d) mass infiltrating the skin (asterisks) in the right breast, with significant </w:t>
      </w:r>
      <w:r w:rsidR="008B1EED" w:rsidRPr="0068631A">
        <w:rPr>
          <w:rFonts w:ascii="Times New Roman" w:hAnsi="Times New Roman" w:cs="Times New Roman"/>
          <w:sz w:val="24"/>
          <w:szCs w:val="24"/>
        </w:rPr>
        <w:t>post-contrast</w:t>
      </w:r>
      <w:r w:rsidRPr="0068631A">
        <w:rPr>
          <w:rFonts w:ascii="Times New Roman" w:hAnsi="Times New Roman" w:cs="Times New Roman"/>
          <w:sz w:val="24"/>
          <w:szCs w:val="24"/>
        </w:rPr>
        <w:t xml:space="preserve"> enhancement (e &amp; f), showing rapid enhancement and washout (type III curve in g). Ultrasound shows multiple cystic spaces and vascular channels within the mass (h)</w:t>
      </w:r>
      <w:r w:rsidR="008B1EED" w:rsidRPr="0068631A">
        <w:rPr>
          <w:rFonts w:ascii="Times New Roman" w:hAnsi="Times New Roman" w:cs="Times New Roman"/>
          <w:sz w:val="24"/>
          <w:szCs w:val="24"/>
        </w:rPr>
        <w:t>,</w:t>
      </w:r>
      <w:r w:rsidR="00C7043F" w:rsidRPr="0068631A">
        <w:rPr>
          <w:rFonts w:ascii="Times New Roman" w:hAnsi="Times New Roman" w:cs="Times New Roman"/>
          <w:sz w:val="24"/>
          <w:szCs w:val="24"/>
        </w:rPr>
        <w:t xml:space="preserve"> which appears intermediate in stiffness on elastography (i)</w:t>
      </w:r>
      <w:r w:rsidRPr="0068631A">
        <w:rPr>
          <w:rFonts w:ascii="Times New Roman" w:hAnsi="Times New Roman" w:cs="Times New Roman"/>
          <w:sz w:val="24"/>
          <w:szCs w:val="24"/>
        </w:rPr>
        <w:t>.</w:t>
      </w:r>
      <w:r w:rsidR="00FB0CC1" w:rsidRPr="0068631A">
        <w:rPr>
          <w:rFonts w:ascii="Times New Roman" w:hAnsi="Times New Roman" w:cs="Times New Roman"/>
          <w:sz w:val="24"/>
          <w:szCs w:val="24"/>
        </w:rPr>
        <w:t xml:space="preserve"> </w:t>
      </w:r>
      <w:r w:rsidR="008B1EED" w:rsidRPr="0068631A">
        <w:rPr>
          <w:rFonts w:ascii="Times New Roman" w:hAnsi="Times New Roman" w:cs="Times New Roman"/>
          <w:color w:val="000000" w:themeColor="text1"/>
          <w:sz w:val="24"/>
          <w:szCs w:val="24"/>
        </w:rPr>
        <w:t>BI-RADS</w:t>
      </w:r>
      <w:r w:rsidR="00FB0CC1" w:rsidRPr="0068631A">
        <w:rPr>
          <w:rFonts w:ascii="Times New Roman" w:hAnsi="Times New Roman" w:cs="Times New Roman"/>
          <w:color w:val="000000" w:themeColor="text1"/>
          <w:sz w:val="24"/>
          <w:szCs w:val="24"/>
        </w:rPr>
        <w:t xml:space="preserve"> category </w:t>
      </w:r>
      <w:r w:rsidR="008B1EED" w:rsidRPr="0068631A">
        <w:rPr>
          <w:rFonts w:ascii="Times New Roman" w:hAnsi="Times New Roman" w:cs="Times New Roman"/>
          <w:color w:val="000000" w:themeColor="text1"/>
          <w:sz w:val="24"/>
          <w:szCs w:val="24"/>
        </w:rPr>
        <w:t>4B</w:t>
      </w:r>
      <w:r w:rsidR="00FB0CC1" w:rsidRPr="0068631A">
        <w:rPr>
          <w:rFonts w:ascii="Times New Roman" w:hAnsi="Times New Roman" w:cs="Times New Roman"/>
          <w:color w:val="000000" w:themeColor="text1"/>
          <w:sz w:val="24"/>
          <w:szCs w:val="24"/>
        </w:rPr>
        <w:t xml:space="preserve"> </w:t>
      </w:r>
      <w:r w:rsidR="00FB0CC1" w:rsidRPr="0068631A">
        <w:rPr>
          <w:rFonts w:ascii="Times New Roman" w:hAnsi="Times New Roman" w:cs="Times New Roman"/>
          <w:sz w:val="24"/>
          <w:szCs w:val="24"/>
        </w:rPr>
        <w:t>was given on the initial assessment</w:t>
      </w:r>
      <w:r w:rsidR="008B1EED" w:rsidRPr="0068631A">
        <w:rPr>
          <w:rFonts w:ascii="Times New Roman" w:hAnsi="Times New Roman" w:cs="Times New Roman"/>
          <w:sz w:val="24"/>
          <w:szCs w:val="24"/>
        </w:rPr>
        <w:t>,</w:t>
      </w:r>
      <w:r w:rsidR="00FB0CC1" w:rsidRPr="0068631A">
        <w:rPr>
          <w:rFonts w:ascii="Times New Roman" w:hAnsi="Times New Roman" w:cs="Times New Roman"/>
          <w:sz w:val="24"/>
          <w:szCs w:val="24"/>
        </w:rPr>
        <w:t xml:space="preserve"> and biopsy revealed a hemangioendothelioma.</w:t>
      </w:r>
      <w:r w:rsidR="008557D6" w:rsidRPr="0068631A">
        <w:rPr>
          <w:rFonts w:ascii="Times New Roman" w:hAnsi="Times New Roman" w:cs="Times New Roman"/>
          <w:sz w:val="24"/>
          <w:szCs w:val="24"/>
        </w:rPr>
        <w:t xml:space="preserve"> The imaging underwent </w:t>
      </w:r>
      <w:r w:rsidR="008B1EED" w:rsidRPr="0068631A">
        <w:rPr>
          <w:rFonts w:ascii="Times New Roman" w:hAnsi="Times New Roman" w:cs="Times New Roman"/>
          <w:sz w:val="24"/>
          <w:szCs w:val="24"/>
        </w:rPr>
        <w:t>reassessment</w:t>
      </w:r>
      <w:r w:rsidR="008557D6" w:rsidRPr="0068631A">
        <w:rPr>
          <w:rFonts w:ascii="Times New Roman" w:hAnsi="Times New Roman" w:cs="Times New Roman"/>
          <w:sz w:val="24"/>
          <w:szCs w:val="24"/>
        </w:rPr>
        <w:t xml:space="preserve"> with pathological and clinical </w:t>
      </w:r>
      <w:r w:rsidR="008B1EED" w:rsidRPr="0068631A">
        <w:rPr>
          <w:rFonts w:ascii="Times New Roman" w:hAnsi="Times New Roman" w:cs="Times New Roman"/>
          <w:sz w:val="24"/>
          <w:szCs w:val="24"/>
        </w:rPr>
        <w:t>profiles</w:t>
      </w:r>
      <w:r w:rsidR="008557D6" w:rsidRPr="0068631A">
        <w:rPr>
          <w:rFonts w:ascii="Times New Roman" w:hAnsi="Times New Roman" w:cs="Times New Roman"/>
          <w:sz w:val="24"/>
          <w:szCs w:val="24"/>
        </w:rPr>
        <w:t xml:space="preserve"> to establish concordance and rule out any sarcomatous component.</w:t>
      </w:r>
    </w:p>
    <w:p w14:paraId="2C3B33AE" w14:textId="4976FE03" w:rsidR="00250A3A" w:rsidRPr="0068631A" w:rsidRDefault="00D96119" w:rsidP="00250A3A">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pict w14:anchorId="0F84E45C">
          <v:shape id="_x0000_i1035" type="#_x0000_t75" style="width:450.15pt;height:225.4pt">
            <v:imagedata r:id="rId20" o:title="11"/>
          </v:shape>
        </w:pict>
      </w:r>
    </w:p>
    <w:p w14:paraId="763A6CC7" w14:textId="46A1FE36" w:rsidR="00250A3A" w:rsidRPr="0068631A" w:rsidRDefault="00250A3A" w:rsidP="00250A3A">
      <w:pPr>
        <w:spacing w:line="480" w:lineRule="auto"/>
        <w:rPr>
          <w:rFonts w:ascii="Times New Roman" w:hAnsi="Times New Roman" w:cs="Times New Roman"/>
          <w:sz w:val="24"/>
          <w:szCs w:val="24"/>
        </w:rPr>
      </w:pPr>
      <w:r w:rsidRPr="0068631A">
        <w:rPr>
          <w:rFonts w:ascii="Times New Roman" w:hAnsi="Times New Roman" w:cs="Times New Roman"/>
          <w:b/>
          <w:bCs/>
          <w:sz w:val="24"/>
          <w:szCs w:val="24"/>
        </w:rPr>
        <w:t xml:space="preserve">Figure 11. Hyperprolactinemia </w:t>
      </w:r>
      <w:r w:rsidR="008B1EED" w:rsidRPr="0068631A">
        <w:rPr>
          <w:rFonts w:ascii="Times New Roman" w:hAnsi="Times New Roman" w:cs="Times New Roman"/>
          <w:b/>
          <w:bCs/>
          <w:sz w:val="24"/>
          <w:szCs w:val="24"/>
        </w:rPr>
        <w:t>induc</w:t>
      </w:r>
      <w:r w:rsidR="00413BA3" w:rsidRPr="0068631A">
        <w:rPr>
          <w:rFonts w:ascii="Times New Roman" w:hAnsi="Times New Roman" w:cs="Times New Roman"/>
          <w:b/>
          <w:bCs/>
          <w:sz w:val="24"/>
          <w:szCs w:val="24"/>
        </w:rPr>
        <w:t>ed</w:t>
      </w:r>
      <w:r w:rsidRPr="0068631A">
        <w:rPr>
          <w:rFonts w:ascii="Times New Roman" w:hAnsi="Times New Roman" w:cs="Times New Roman"/>
          <w:b/>
          <w:bCs/>
          <w:sz w:val="24"/>
          <w:szCs w:val="24"/>
        </w:rPr>
        <w:t xml:space="preserve"> galactoceles. </w:t>
      </w:r>
      <w:r w:rsidRPr="0068631A">
        <w:rPr>
          <w:rFonts w:ascii="Times New Roman" w:hAnsi="Times New Roman" w:cs="Times New Roman"/>
          <w:sz w:val="24"/>
          <w:szCs w:val="24"/>
        </w:rPr>
        <w:t xml:space="preserve">Mammogram of a young female receiving treatment for prolactinoma shows two </w:t>
      </w:r>
      <w:r w:rsidR="008B1EED" w:rsidRPr="0068631A">
        <w:rPr>
          <w:rFonts w:ascii="Times New Roman" w:hAnsi="Times New Roman" w:cs="Times New Roman"/>
          <w:sz w:val="24"/>
          <w:szCs w:val="24"/>
        </w:rPr>
        <w:t>equal-density</w:t>
      </w:r>
      <w:r w:rsidRPr="0068631A">
        <w:rPr>
          <w:rFonts w:ascii="Times New Roman" w:hAnsi="Times New Roman" w:cs="Times New Roman"/>
          <w:sz w:val="24"/>
          <w:szCs w:val="24"/>
        </w:rPr>
        <w:t xml:space="preserve"> masses with obscured margins (a </w:t>
      </w:r>
      <w:r w:rsidR="008B1EED" w:rsidRPr="0068631A">
        <w:rPr>
          <w:rFonts w:ascii="Times New Roman" w:hAnsi="Times New Roman" w:cs="Times New Roman"/>
          <w:sz w:val="24"/>
          <w:szCs w:val="24"/>
        </w:rPr>
        <w:t>and</w:t>
      </w:r>
      <w:r w:rsidRPr="0068631A">
        <w:rPr>
          <w:rFonts w:ascii="Times New Roman" w:hAnsi="Times New Roman" w:cs="Times New Roman"/>
          <w:sz w:val="24"/>
          <w:szCs w:val="24"/>
        </w:rPr>
        <w:t xml:space="preserve"> b). </w:t>
      </w:r>
      <w:r w:rsidR="008557D6" w:rsidRPr="0068631A">
        <w:rPr>
          <w:rFonts w:ascii="Times New Roman" w:hAnsi="Times New Roman" w:cs="Times New Roman"/>
          <w:sz w:val="24"/>
          <w:szCs w:val="24"/>
        </w:rPr>
        <w:t>Ultrasound (not shown) revealed cystic lesions with dense internal echoes</w:t>
      </w:r>
      <w:r w:rsidR="008B1EED" w:rsidRPr="0068631A">
        <w:rPr>
          <w:rFonts w:ascii="Times New Roman" w:hAnsi="Times New Roman" w:cs="Times New Roman"/>
          <w:sz w:val="24"/>
          <w:szCs w:val="24"/>
        </w:rPr>
        <w:t>,</w:t>
      </w:r>
      <w:r w:rsidR="008557D6" w:rsidRPr="0068631A">
        <w:rPr>
          <w:rFonts w:ascii="Times New Roman" w:hAnsi="Times New Roman" w:cs="Times New Roman"/>
          <w:sz w:val="24"/>
          <w:szCs w:val="24"/>
        </w:rPr>
        <w:t xml:space="preserve"> and internal solid components could not be confidently ruled out. Hence, clinic-radiological </w:t>
      </w:r>
      <w:r w:rsidR="008B1EED" w:rsidRPr="0068631A">
        <w:rPr>
          <w:rFonts w:ascii="Times New Roman" w:hAnsi="Times New Roman" w:cs="Times New Roman"/>
          <w:sz w:val="24"/>
          <w:szCs w:val="24"/>
        </w:rPr>
        <w:t>reassessment/discussion</w:t>
      </w:r>
      <w:r w:rsidR="008557D6" w:rsidRPr="0068631A">
        <w:rPr>
          <w:rFonts w:ascii="Times New Roman" w:hAnsi="Times New Roman" w:cs="Times New Roman"/>
          <w:sz w:val="24"/>
          <w:szCs w:val="24"/>
        </w:rPr>
        <w:t xml:space="preserve"> was </w:t>
      </w:r>
      <w:r w:rsidR="008B1EED" w:rsidRPr="0068631A">
        <w:rPr>
          <w:rFonts w:ascii="Times New Roman" w:hAnsi="Times New Roman" w:cs="Times New Roman"/>
          <w:sz w:val="24"/>
          <w:szCs w:val="24"/>
        </w:rPr>
        <w:t>performed</w:t>
      </w:r>
      <w:r w:rsidR="008557D6" w:rsidRPr="0068631A">
        <w:rPr>
          <w:rFonts w:ascii="Times New Roman" w:hAnsi="Times New Roman" w:cs="Times New Roman"/>
          <w:sz w:val="24"/>
          <w:szCs w:val="24"/>
        </w:rPr>
        <w:t xml:space="preserve"> for evaluation with MRI. </w:t>
      </w:r>
      <w:r w:rsidRPr="0068631A">
        <w:rPr>
          <w:rFonts w:ascii="Times New Roman" w:hAnsi="Times New Roman" w:cs="Times New Roman"/>
          <w:sz w:val="24"/>
          <w:szCs w:val="24"/>
        </w:rPr>
        <w:t xml:space="preserve">On MRI, they are filled with fluid signal intensity with T2 </w:t>
      </w:r>
      <w:r w:rsidR="008B1EED" w:rsidRPr="0068631A">
        <w:rPr>
          <w:rFonts w:ascii="Times New Roman" w:hAnsi="Times New Roman" w:cs="Times New Roman"/>
          <w:sz w:val="24"/>
          <w:szCs w:val="24"/>
        </w:rPr>
        <w:t>hypointens</w:t>
      </w:r>
      <w:r w:rsidR="00413BA3" w:rsidRPr="0068631A">
        <w:rPr>
          <w:rFonts w:ascii="Times New Roman" w:hAnsi="Times New Roman" w:cs="Times New Roman"/>
          <w:sz w:val="24"/>
          <w:szCs w:val="24"/>
        </w:rPr>
        <w:t>e</w:t>
      </w:r>
      <w:r w:rsidRPr="0068631A">
        <w:rPr>
          <w:rFonts w:ascii="Times New Roman" w:hAnsi="Times New Roman" w:cs="Times New Roman"/>
          <w:sz w:val="24"/>
          <w:szCs w:val="24"/>
        </w:rPr>
        <w:t xml:space="preserve"> (c) and T1 </w:t>
      </w:r>
      <w:r w:rsidR="008B1EED" w:rsidRPr="0068631A">
        <w:rPr>
          <w:rFonts w:ascii="Times New Roman" w:hAnsi="Times New Roman" w:cs="Times New Roman"/>
          <w:sz w:val="24"/>
          <w:szCs w:val="24"/>
        </w:rPr>
        <w:t>hyperintens</w:t>
      </w:r>
      <w:r w:rsidR="00413BA3" w:rsidRPr="0068631A">
        <w:rPr>
          <w:rFonts w:ascii="Times New Roman" w:hAnsi="Times New Roman" w:cs="Times New Roman"/>
          <w:sz w:val="24"/>
          <w:szCs w:val="24"/>
        </w:rPr>
        <w:t>e</w:t>
      </w:r>
      <w:r w:rsidRPr="0068631A">
        <w:rPr>
          <w:rFonts w:ascii="Times New Roman" w:hAnsi="Times New Roman" w:cs="Times New Roman"/>
          <w:sz w:val="24"/>
          <w:szCs w:val="24"/>
        </w:rPr>
        <w:t xml:space="preserve"> (e)</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 fat-fluid level (asterisks). Diffusion hyperintensity (d) was seen due to T2 </w:t>
      </w:r>
      <w:r w:rsidR="00E564AD" w:rsidRPr="0068631A">
        <w:rPr>
          <w:rFonts w:ascii="Times New Roman" w:hAnsi="Times New Roman" w:cs="Times New Roman"/>
          <w:sz w:val="24"/>
          <w:szCs w:val="24"/>
        </w:rPr>
        <w:t>shine-through</w:t>
      </w:r>
      <w:r w:rsidRPr="0068631A">
        <w:rPr>
          <w:rFonts w:ascii="Times New Roman" w:hAnsi="Times New Roman" w:cs="Times New Roman"/>
          <w:sz w:val="24"/>
          <w:szCs w:val="24"/>
        </w:rPr>
        <w:t xml:space="preserve">. Peripheral enhancement (f) </w:t>
      </w:r>
      <w:r w:rsidR="00E564AD" w:rsidRPr="0068631A">
        <w:rPr>
          <w:rFonts w:ascii="Times New Roman" w:hAnsi="Times New Roman" w:cs="Times New Roman"/>
          <w:sz w:val="24"/>
          <w:szCs w:val="24"/>
        </w:rPr>
        <w:t>is</w:t>
      </w:r>
      <w:r w:rsidRPr="0068631A">
        <w:rPr>
          <w:rFonts w:ascii="Times New Roman" w:hAnsi="Times New Roman" w:cs="Times New Roman"/>
          <w:sz w:val="24"/>
          <w:szCs w:val="24"/>
        </w:rPr>
        <w:t xml:space="preserve"> seen </w:t>
      </w:r>
      <w:r w:rsidR="00E564AD" w:rsidRPr="0068631A">
        <w:rPr>
          <w:rFonts w:ascii="Times New Roman" w:hAnsi="Times New Roman" w:cs="Times New Roman"/>
          <w:sz w:val="24"/>
          <w:szCs w:val="24"/>
        </w:rPr>
        <w:t>post-contrast</w:t>
      </w:r>
      <w:r w:rsidRPr="0068631A">
        <w:rPr>
          <w:rFonts w:ascii="Times New Roman" w:hAnsi="Times New Roman" w:cs="Times New Roman"/>
          <w:sz w:val="24"/>
          <w:szCs w:val="24"/>
        </w:rPr>
        <w:t xml:space="preserve">. </w:t>
      </w:r>
      <w:r w:rsidR="008557D6" w:rsidRPr="0068631A">
        <w:rPr>
          <w:rFonts w:ascii="Times New Roman" w:hAnsi="Times New Roman" w:cs="Times New Roman"/>
          <w:sz w:val="24"/>
          <w:szCs w:val="24"/>
        </w:rPr>
        <w:t>Finally, a</w:t>
      </w:r>
      <w:r w:rsidR="00FB0CC1" w:rsidRPr="0068631A">
        <w:rPr>
          <w:rFonts w:ascii="Times New Roman" w:hAnsi="Times New Roman" w:cs="Times New Roman"/>
          <w:sz w:val="24"/>
          <w:szCs w:val="24"/>
        </w:rPr>
        <w:t xml:space="preserve"> combined </w:t>
      </w:r>
      <w:r w:rsidR="00E564AD" w:rsidRPr="0068631A">
        <w:rPr>
          <w:rFonts w:ascii="Times New Roman" w:hAnsi="Times New Roman" w:cs="Times New Roman"/>
          <w:sz w:val="24"/>
          <w:szCs w:val="24"/>
        </w:rPr>
        <w:t>BI-RADS</w:t>
      </w:r>
      <w:r w:rsidR="00FB0CC1" w:rsidRPr="0068631A">
        <w:rPr>
          <w:rFonts w:ascii="Times New Roman" w:hAnsi="Times New Roman" w:cs="Times New Roman"/>
          <w:sz w:val="24"/>
          <w:szCs w:val="24"/>
        </w:rPr>
        <w:t xml:space="preserve"> category 2 was </w:t>
      </w:r>
      <w:r w:rsidR="00083FE1" w:rsidRPr="0068631A">
        <w:rPr>
          <w:rFonts w:ascii="Times New Roman" w:hAnsi="Times New Roman" w:cs="Times New Roman"/>
          <w:sz w:val="24"/>
          <w:szCs w:val="24"/>
        </w:rPr>
        <w:t>assigned</w:t>
      </w:r>
      <w:r w:rsidR="00FB0CC1" w:rsidRPr="0068631A">
        <w:rPr>
          <w:rFonts w:ascii="Times New Roman" w:hAnsi="Times New Roman" w:cs="Times New Roman"/>
          <w:sz w:val="24"/>
          <w:szCs w:val="24"/>
        </w:rPr>
        <w:t xml:space="preserve">. </w:t>
      </w:r>
      <w:r w:rsidRPr="0068631A">
        <w:rPr>
          <w:rFonts w:ascii="Times New Roman" w:hAnsi="Times New Roman" w:cs="Times New Roman"/>
          <w:sz w:val="24"/>
          <w:szCs w:val="24"/>
        </w:rPr>
        <w:t xml:space="preserve">Aspiration of fluid from the cystic lesions proved them to be galactoceles.  </w:t>
      </w:r>
    </w:p>
    <w:p w14:paraId="4DEBE1BD" w14:textId="0D0658CA" w:rsidR="00DE4337" w:rsidRPr="0068631A" w:rsidRDefault="00D96119" w:rsidP="00250A3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pict w14:anchorId="30AD66AD">
          <v:shape id="_x0000_i1036" type="#_x0000_t75" style="width:450.8pt;height:319.95pt">
            <v:imagedata r:id="rId21" o:title="12"/>
          </v:shape>
        </w:pict>
      </w:r>
    </w:p>
    <w:p w14:paraId="020193E2" w14:textId="02BEA498" w:rsidR="00B6115E" w:rsidRPr="0068631A" w:rsidRDefault="00B6115E" w:rsidP="00EA0ECC">
      <w:pPr>
        <w:spacing w:line="480" w:lineRule="auto"/>
        <w:rPr>
          <w:rFonts w:ascii="Times New Roman" w:hAnsi="Times New Roman" w:cs="Times New Roman"/>
          <w:b/>
          <w:bCs/>
          <w:sz w:val="24"/>
          <w:szCs w:val="24"/>
        </w:rPr>
      </w:pPr>
      <w:r w:rsidRPr="0068631A">
        <w:rPr>
          <w:rFonts w:ascii="Times New Roman" w:hAnsi="Times New Roman" w:cs="Times New Roman"/>
          <w:b/>
          <w:bCs/>
          <w:sz w:val="24"/>
          <w:szCs w:val="24"/>
        </w:rPr>
        <w:t xml:space="preserve">Figure 12. Cysticercosis in a 20-year-old female with </w:t>
      </w:r>
      <w:r w:rsidR="00E564AD" w:rsidRPr="0068631A">
        <w:rPr>
          <w:rFonts w:ascii="Times New Roman" w:hAnsi="Times New Roman" w:cs="Times New Roman"/>
          <w:b/>
          <w:bCs/>
          <w:sz w:val="24"/>
          <w:szCs w:val="24"/>
        </w:rPr>
        <w:t xml:space="preserve">a </w:t>
      </w:r>
      <w:r w:rsidRPr="0068631A">
        <w:rPr>
          <w:rFonts w:ascii="Times New Roman" w:hAnsi="Times New Roman" w:cs="Times New Roman"/>
          <w:b/>
          <w:bCs/>
          <w:sz w:val="24"/>
          <w:szCs w:val="24"/>
        </w:rPr>
        <w:t xml:space="preserve">right breast lump at different time points. </w:t>
      </w:r>
      <w:r w:rsidRPr="0068631A">
        <w:rPr>
          <w:rFonts w:ascii="Times New Roman" w:hAnsi="Times New Roman" w:cs="Times New Roman"/>
          <w:sz w:val="24"/>
          <w:szCs w:val="24"/>
        </w:rPr>
        <w:t>US</w:t>
      </w:r>
      <w:r w:rsidR="008557D6" w:rsidRPr="0068631A">
        <w:rPr>
          <w:rFonts w:ascii="Times New Roman" w:hAnsi="Times New Roman" w:cs="Times New Roman"/>
          <w:sz w:val="24"/>
          <w:szCs w:val="24"/>
        </w:rPr>
        <w:t>G</w:t>
      </w:r>
      <w:r w:rsidRPr="0068631A">
        <w:rPr>
          <w:rFonts w:ascii="Times New Roman" w:hAnsi="Times New Roman" w:cs="Times New Roman"/>
          <w:sz w:val="24"/>
          <w:szCs w:val="24"/>
        </w:rPr>
        <w:t xml:space="preserve"> shows an anechoic cyst with </w:t>
      </w:r>
      <w:r w:rsidR="00E564AD" w:rsidRPr="0068631A">
        <w:rPr>
          <w:rFonts w:ascii="Times New Roman" w:hAnsi="Times New Roman" w:cs="Times New Roman"/>
          <w:sz w:val="24"/>
          <w:szCs w:val="24"/>
        </w:rPr>
        <w:t xml:space="preserve">an </w:t>
      </w:r>
      <w:r w:rsidRPr="0068631A">
        <w:rPr>
          <w:rFonts w:ascii="Times New Roman" w:hAnsi="Times New Roman" w:cs="Times New Roman"/>
          <w:sz w:val="24"/>
          <w:szCs w:val="24"/>
        </w:rPr>
        <w:t>eccentric echogenic nodule and a surrounding anechoic fluid collection. US</w:t>
      </w:r>
      <w:r w:rsidR="008557D6" w:rsidRPr="0068631A">
        <w:rPr>
          <w:rFonts w:ascii="Times New Roman" w:hAnsi="Times New Roman" w:cs="Times New Roman"/>
          <w:sz w:val="24"/>
          <w:szCs w:val="24"/>
        </w:rPr>
        <w:t>G</w:t>
      </w:r>
      <w:r w:rsidRPr="0068631A">
        <w:rPr>
          <w:rFonts w:ascii="Times New Roman" w:hAnsi="Times New Roman" w:cs="Times New Roman"/>
          <w:sz w:val="24"/>
          <w:szCs w:val="24"/>
        </w:rPr>
        <w:t xml:space="preserve"> one month later shows</w:t>
      </w:r>
      <w:r w:rsidR="00E564AD" w:rsidRPr="0068631A">
        <w:rPr>
          <w:rFonts w:ascii="Times New Roman" w:hAnsi="Times New Roman" w:cs="Times New Roman"/>
          <w:sz w:val="24"/>
          <w:szCs w:val="24"/>
        </w:rPr>
        <w:t xml:space="preserve"> </w:t>
      </w:r>
      <w:r w:rsidRPr="0068631A">
        <w:rPr>
          <w:rFonts w:ascii="Times New Roman" w:hAnsi="Times New Roman" w:cs="Times New Roman"/>
          <w:sz w:val="24"/>
          <w:szCs w:val="24"/>
        </w:rPr>
        <w:t xml:space="preserve">disappearance of </w:t>
      </w:r>
      <w:r w:rsidR="00E564A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 xml:space="preserve">cyst wall, with the cyst merging into the collection that has increased in size. </w:t>
      </w:r>
      <w:r w:rsidR="00E564AD" w:rsidRPr="0068631A">
        <w:rPr>
          <w:rFonts w:ascii="Times New Roman" w:hAnsi="Times New Roman" w:cs="Times New Roman"/>
          <w:sz w:val="24"/>
          <w:szCs w:val="24"/>
        </w:rPr>
        <w:t>BI-RADS</w:t>
      </w:r>
      <w:r w:rsidRPr="0068631A">
        <w:rPr>
          <w:rFonts w:ascii="Times New Roman" w:hAnsi="Times New Roman" w:cs="Times New Roman"/>
          <w:sz w:val="24"/>
          <w:szCs w:val="24"/>
        </w:rPr>
        <w:t xml:space="preserve"> category 4A was </w:t>
      </w:r>
      <w:r w:rsidR="00083FE1" w:rsidRPr="0068631A">
        <w:rPr>
          <w:rFonts w:ascii="Times New Roman" w:hAnsi="Times New Roman" w:cs="Times New Roman"/>
          <w:sz w:val="24"/>
          <w:szCs w:val="24"/>
        </w:rPr>
        <w:t>assigned</w:t>
      </w:r>
      <w:r w:rsidRPr="0068631A">
        <w:rPr>
          <w:rFonts w:ascii="Times New Roman" w:hAnsi="Times New Roman" w:cs="Times New Roman"/>
          <w:sz w:val="24"/>
          <w:szCs w:val="24"/>
        </w:rPr>
        <w:t xml:space="preserve"> on initial imaging</w:t>
      </w:r>
      <w:r w:rsidR="00E564AD" w:rsidRPr="0068631A">
        <w:rPr>
          <w:rFonts w:ascii="Times New Roman" w:hAnsi="Times New Roman" w:cs="Times New Roman"/>
          <w:sz w:val="24"/>
          <w:szCs w:val="24"/>
        </w:rPr>
        <w:t>; however,</w:t>
      </w:r>
      <w:r w:rsidRPr="0068631A">
        <w:rPr>
          <w:rFonts w:ascii="Times New Roman" w:hAnsi="Times New Roman" w:cs="Times New Roman"/>
          <w:sz w:val="24"/>
          <w:szCs w:val="24"/>
        </w:rPr>
        <w:t xml:space="preserve"> biopsy revealed scolex and fragments of cyst walls</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 suggesting the diagnosis of cysticercosis. US </w:t>
      </w:r>
      <w:r w:rsidR="00E564AD" w:rsidRPr="0068631A">
        <w:rPr>
          <w:rFonts w:ascii="Times New Roman" w:hAnsi="Times New Roman" w:cs="Times New Roman"/>
          <w:sz w:val="24"/>
          <w:szCs w:val="24"/>
        </w:rPr>
        <w:t xml:space="preserve">done </w:t>
      </w:r>
      <w:r w:rsidR="000923E4" w:rsidRPr="0068631A">
        <w:rPr>
          <w:rFonts w:ascii="Times New Roman" w:hAnsi="Times New Roman" w:cs="Times New Roman"/>
          <w:sz w:val="24"/>
          <w:szCs w:val="24"/>
        </w:rPr>
        <w:t xml:space="preserve">six </w:t>
      </w:r>
      <w:r w:rsidRPr="0068631A">
        <w:rPr>
          <w:rFonts w:ascii="Times New Roman" w:hAnsi="Times New Roman" w:cs="Times New Roman"/>
          <w:sz w:val="24"/>
          <w:szCs w:val="24"/>
        </w:rPr>
        <w:t xml:space="preserve">months </w:t>
      </w:r>
      <w:r w:rsidR="00E564AD" w:rsidRPr="0068631A">
        <w:rPr>
          <w:rFonts w:ascii="Times New Roman" w:hAnsi="Times New Roman" w:cs="Times New Roman"/>
          <w:sz w:val="24"/>
          <w:szCs w:val="24"/>
        </w:rPr>
        <w:t>post-treatment</w:t>
      </w:r>
      <w:r w:rsidRPr="0068631A">
        <w:rPr>
          <w:rFonts w:ascii="Times New Roman" w:hAnsi="Times New Roman" w:cs="Times New Roman"/>
          <w:sz w:val="24"/>
          <w:szCs w:val="24"/>
        </w:rPr>
        <w:t xml:space="preserve"> reveals </w:t>
      </w:r>
      <w:r w:rsidR="00E564AD" w:rsidRPr="0068631A">
        <w:rPr>
          <w:rFonts w:ascii="Times New Roman" w:hAnsi="Times New Roman" w:cs="Times New Roman"/>
          <w:sz w:val="24"/>
          <w:szCs w:val="24"/>
        </w:rPr>
        <w:t xml:space="preserve">an </w:t>
      </w:r>
      <w:r w:rsidRPr="0068631A">
        <w:rPr>
          <w:rFonts w:ascii="Times New Roman" w:hAnsi="Times New Roman" w:cs="Times New Roman"/>
          <w:sz w:val="24"/>
          <w:szCs w:val="24"/>
        </w:rPr>
        <w:t>irregular collapsed cyst with eccentric echogenic scolex (arrow in C), which appears soft on elastography (D).</w:t>
      </w:r>
      <w:r w:rsidRPr="0068631A">
        <w:rPr>
          <w:rFonts w:ascii="Times New Roman" w:hAnsi="Times New Roman" w:cs="Times New Roman"/>
          <w:b/>
          <w:bCs/>
          <w:sz w:val="24"/>
          <w:szCs w:val="24"/>
        </w:rPr>
        <w:t xml:space="preserve"> </w:t>
      </w:r>
    </w:p>
    <w:p w14:paraId="3A6C14F1" w14:textId="222A9ECD" w:rsidR="00250A3A" w:rsidRPr="0068631A" w:rsidRDefault="00D96119" w:rsidP="00250A3A">
      <w:pPr>
        <w:spacing w:line="480" w:lineRule="auto"/>
        <w:rPr>
          <w:rFonts w:ascii="Times New Roman" w:hAnsi="Times New Roman" w:cs="Times New Roman"/>
          <w:b/>
          <w:bCs/>
          <w:sz w:val="24"/>
          <w:szCs w:val="24"/>
        </w:rPr>
      </w:pPr>
      <w:r>
        <w:rPr>
          <w:rFonts w:ascii="Times New Roman" w:hAnsi="Times New Roman" w:cs="Times New Roman"/>
          <w:b/>
          <w:bCs/>
          <w:sz w:val="24"/>
          <w:szCs w:val="24"/>
        </w:rPr>
        <w:pict w14:anchorId="6AF30576">
          <v:shape id="_x0000_i1037" type="#_x0000_t75" style="width:450.8pt;height:144.65pt">
            <v:imagedata r:id="rId22" o:title="13"/>
          </v:shape>
        </w:pict>
      </w:r>
    </w:p>
    <w:p w14:paraId="5FF1AABC" w14:textId="54F507EB" w:rsidR="0065475A" w:rsidRPr="0068631A" w:rsidRDefault="00250A3A" w:rsidP="00A91E2E">
      <w:pPr>
        <w:spacing w:line="480" w:lineRule="auto"/>
        <w:rPr>
          <w:rFonts w:ascii="Times New Roman" w:hAnsi="Times New Roman" w:cs="Times New Roman"/>
          <w:bCs/>
          <w:sz w:val="24"/>
          <w:szCs w:val="24"/>
        </w:rPr>
      </w:pPr>
      <w:r w:rsidRPr="0068631A">
        <w:rPr>
          <w:rFonts w:ascii="Times New Roman" w:hAnsi="Times New Roman" w:cs="Times New Roman"/>
          <w:b/>
          <w:bCs/>
          <w:sz w:val="24"/>
          <w:szCs w:val="24"/>
        </w:rPr>
        <w:t>Figure 1</w:t>
      </w:r>
      <w:r w:rsidR="00DE4337" w:rsidRPr="0068631A">
        <w:rPr>
          <w:rFonts w:ascii="Times New Roman" w:hAnsi="Times New Roman" w:cs="Times New Roman"/>
          <w:b/>
          <w:bCs/>
          <w:sz w:val="24"/>
          <w:szCs w:val="24"/>
        </w:rPr>
        <w:t>3</w:t>
      </w:r>
      <w:r w:rsidRPr="0068631A">
        <w:rPr>
          <w:rFonts w:ascii="Times New Roman" w:hAnsi="Times New Roman" w:cs="Times New Roman"/>
          <w:b/>
          <w:bCs/>
          <w:sz w:val="24"/>
          <w:szCs w:val="24"/>
        </w:rPr>
        <w:t xml:space="preserve">. Asymmetrical PET uptake in </w:t>
      </w:r>
      <w:r w:rsidR="00E564AD" w:rsidRPr="0068631A">
        <w:rPr>
          <w:rFonts w:ascii="Times New Roman" w:hAnsi="Times New Roman" w:cs="Times New Roman"/>
          <w:b/>
          <w:bCs/>
          <w:sz w:val="24"/>
          <w:szCs w:val="24"/>
        </w:rPr>
        <w:t xml:space="preserve">the </w:t>
      </w:r>
      <w:r w:rsidRPr="0068631A">
        <w:rPr>
          <w:rFonts w:ascii="Times New Roman" w:hAnsi="Times New Roman" w:cs="Times New Roman"/>
          <w:b/>
          <w:bCs/>
          <w:sz w:val="24"/>
          <w:szCs w:val="24"/>
        </w:rPr>
        <w:t>right breast of a 28-year-old female:</w:t>
      </w:r>
      <w:r w:rsidRPr="0068631A">
        <w:rPr>
          <w:rFonts w:ascii="Times New Roman" w:hAnsi="Times New Roman" w:cs="Times New Roman"/>
          <w:bCs/>
          <w:sz w:val="24"/>
          <w:szCs w:val="24"/>
        </w:rPr>
        <w:t xml:space="preserve"> (a) CECT head performed for </w:t>
      </w:r>
      <w:r w:rsidR="00E564AD" w:rsidRPr="0068631A">
        <w:rPr>
          <w:rFonts w:ascii="Times New Roman" w:hAnsi="Times New Roman" w:cs="Times New Roman"/>
          <w:bCs/>
          <w:sz w:val="24"/>
          <w:szCs w:val="24"/>
        </w:rPr>
        <w:t>left-sided</w:t>
      </w:r>
      <w:r w:rsidRPr="0068631A">
        <w:rPr>
          <w:rFonts w:ascii="Times New Roman" w:hAnsi="Times New Roman" w:cs="Times New Roman"/>
          <w:bCs/>
          <w:sz w:val="24"/>
          <w:szCs w:val="24"/>
        </w:rPr>
        <w:t xml:space="preserve"> </w:t>
      </w:r>
      <w:r w:rsidRPr="0068631A">
        <w:rPr>
          <w:rFonts w:ascii="Times New Roman" w:hAnsi="Times New Roman" w:cs="Times New Roman"/>
          <w:sz w:val="24"/>
          <w:szCs w:val="24"/>
        </w:rPr>
        <w:t>tinnitus, sensorineural hearing loss</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 and hemifacial weakness </w:t>
      </w:r>
      <w:r w:rsidR="00E564AD" w:rsidRPr="0068631A">
        <w:rPr>
          <w:rFonts w:ascii="Times New Roman" w:hAnsi="Times New Roman" w:cs="Times New Roman"/>
          <w:sz w:val="24"/>
          <w:szCs w:val="24"/>
        </w:rPr>
        <w:t>showing</w:t>
      </w:r>
      <w:r w:rsidRPr="0068631A">
        <w:rPr>
          <w:rFonts w:ascii="Times New Roman" w:hAnsi="Times New Roman" w:cs="Times New Roman"/>
          <w:bCs/>
          <w:sz w:val="24"/>
          <w:szCs w:val="24"/>
        </w:rPr>
        <w:t xml:space="preserve"> an intensely enhancing left petrous apex mass; </w:t>
      </w:r>
      <w:r w:rsidR="00E564AD" w:rsidRPr="0068631A">
        <w:rPr>
          <w:rFonts w:ascii="Times New Roman" w:hAnsi="Times New Roman" w:cs="Times New Roman"/>
          <w:bCs/>
          <w:sz w:val="24"/>
          <w:szCs w:val="24"/>
        </w:rPr>
        <w:t>whole-body</w:t>
      </w:r>
      <w:r w:rsidRPr="0068631A">
        <w:rPr>
          <w:rFonts w:ascii="Times New Roman" w:hAnsi="Times New Roman" w:cs="Times New Roman"/>
          <w:bCs/>
          <w:sz w:val="24"/>
          <w:szCs w:val="24"/>
        </w:rPr>
        <w:t xml:space="preserve"> FDG-PET/CT </w:t>
      </w:r>
      <w:r w:rsidR="00E564AD" w:rsidRPr="0068631A">
        <w:rPr>
          <w:rFonts w:ascii="Times New Roman" w:hAnsi="Times New Roman" w:cs="Times New Roman"/>
          <w:bCs/>
          <w:sz w:val="24"/>
          <w:szCs w:val="24"/>
        </w:rPr>
        <w:t>showing</w:t>
      </w:r>
      <w:r w:rsidRPr="0068631A">
        <w:rPr>
          <w:rFonts w:ascii="Times New Roman" w:hAnsi="Times New Roman" w:cs="Times New Roman"/>
          <w:bCs/>
          <w:sz w:val="24"/>
          <w:szCs w:val="24"/>
        </w:rPr>
        <w:t xml:space="preserve"> uptake in </w:t>
      </w:r>
      <w:r w:rsidR="00E564AD" w:rsidRPr="0068631A">
        <w:rPr>
          <w:rFonts w:ascii="Times New Roman" w:hAnsi="Times New Roman" w:cs="Times New Roman"/>
          <w:bCs/>
          <w:sz w:val="24"/>
          <w:szCs w:val="24"/>
        </w:rPr>
        <w:t xml:space="preserve">the </w:t>
      </w:r>
      <w:r w:rsidRPr="0068631A">
        <w:rPr>
          <w:rFonts w:ascii="Times New Roman" w:hAnsi="Times New Roman" w:cs="Times New Roman"/>
          <w:bCs/>
          <w:sz w:val="24"/>
          <w:szCs w:val="24"/>
        </w:rPr>
        <w:t xml:space="preserve">petrous apex mass (b). </w:t>
      </w:r>
      <w:r w:rsidR="00E564AD" w:rsidRPr="0068631A">
        <w:rPr>
          <w:rFonts w:ascii="Times New Roman" w:hAnsi="Times New Roman" w:cs="Times New Roman"/>
          <w:bCs/>
          <w:sz w:val="24"/>
          <w:szCs w:val="24"/>
        </w:rPr>
        <w:t>In addition,</w:t>
      </w:r>
      <w:r w:rsidRPr="0068631A">
        <w:rPr>
          <w:rFonts w:ascii="Times New Roman" w:hAnsi="Times New Roman" w:cs="Times New Roman"/>
          <w:bCs/>
          <w:sz w:val="24"/>
          <w:szCs w:val="24"/>
        </w:rPr>
        <w:t xml:space="preserve"> there was diffuse intense uptake in </w:t>
      </w:r>
      <w:r w:rsidR="00E564AD" w:rsidRPr="0068631A">
        <w:rPr>
          <w:rFonts w:ascii="Times New Roman" w:hAnsi="Times New Roman" w:cs="Times New Roman"/>
          <w:bCs/>
          <w:sz w:val="24"/>
          <w:szCs w:val="24"/>
        </w:rPr>
        <w:t xml:space="preserve">the </w:t>
      </w:r>
      <w:r w:rsidRPr="0068631A">
        <w:rPr>
          <w:rFonts w:ascii="Times New Roman" w:hAnsi="Times New Roman" w:cs="Times New Roman"/>
          <w:bCs/>
          <w:sz w:val="24"/>
          <w:szCs w:val="24"/>
        </w:rPr>
        <w:t>right breast (c)</w:t>
      </w:r>
      <w:r w:rsidR="00E564AD" w:rsidRPr="0068631A">
        <w:rPr>
          <w:rFonts w:ascii="Times New Roman" w:hAnsi="Times New Roman" w:cs="Times New Roman"/>
          <w:bCs/>
          <w:sz w:val="24"/>
          <w:szCs w:val="24"/>
        </w:rPr>
        <w:t>,</w:t>
      </w:r>
      <w:r w:rsidRPr="0068631A">
        <w:rPr>
          <w:rFonts w:ascii="Times New Roman" w:hAnsi="Times New Roman" w:cs="Times New Roman"/>
          <w:bCs/>
          <w:sz w:val="24"/>
          <w:szCs w:val="24"/>
        </w:rPr>
        <w:t xml:space="preserve"> which was enlarged compared to the contralateral side. No mass could be identified on other imaging modalities</w:t>
      </w:r>
      <w:r w:rsidR="00E564AD" w:rsidRPr="0068631A">
        <w:rPr>
          <w:rFonts w:ascii="Times New Roman" w:hAnsi="Times New Roman" w:cs="Times New Roman"/>
          <w:bCs/>
          <w:sz w:val="24"/>
          <w:szCs w:val="24"/>
        </w:rPr>
        <w:t>,</w:t>
      </w:r>
      <w:r w:rsidRPr="0068631A">
        <w:rPr>
          <w:rFonts w:ascii="Times New Roman" w:hAnsi="Times New Roman" w:cs="Times New Roman"/>
          <w:bCs/>
          <w:sz w:val="24"/>
          <w:szCs w:val="24"/>
        </w:rPr>
        <w:t xml:space="preserve"> and she underwent punch biopsy to rule out inflammatory breast carcinoma with petrous metastasis</w:t>
      </w:r>
      <w:r w:rsidR="008557D6" w:rsidRPr="0068631A">
        <w:rPr>
          <w:rFonts w:ascii="Times New Roman" w:hAnsi="Times New Roman" w:cs="Times New Roman"/>
          <w:bCs/>
          <w:sz w:val="24"/>
          <w:szCs w:val="24"/>
        </w:rPr>
        <w:t xml:space="preserve"> (Initial </w:t>
      </w:r>
      <w:r w:rsidR="00E564AD" w:rsidRPr="0068631A">
        <w:rPr>
          <w:rFonts w:ascii="Times New Roman" w:hAnsi="Times New Roman" w:cs="Times New Roman"/>
          <w:bCs/>
          <w:sz w:val="24"/>
          <w:szCs w:val="24"/>
        </w:rPr>
        <w:t>BI-RADS</w:t>
      </w:r>
      <w:r w:rsidR="008557D6" w:rsidRPr="0068631A">
        <w:rPr>
          <w:rFonts w:ascii="Times New Roman" w:hAnsi="Times New Roman" w:cs="Times New Roman"/>
          <w:bCs/>
          <w:sz w:val="24"/>
          <w:szCs w:val="24"/>
        </w:rPr>
        <w:t xml:space="preserve"> assessment of category 4)</w:t>
      </w:r>
      <w:r w:rsidR="00E564AD" w:rsidRPr="0068631A">
        <w:rPr>
          <w:rFonts w:ascii="Times New Roman" w:hAnsi="Times New Roman" w:cs="Times New Roman"/>
          <w:bCs/>
          <w:sz w:val="24"/>
          <w:szCs w:val="24"/>
        </w:rPr>
        <w:t xml:space="preserve">, which came out to be </w:t>
      </w:r>
      <w:r w:rsidRPr="0068631A">
        <w:rPr>
          <w:rFonts w:ascii="Times New Roman" w:hAnsi="Times New Roman" w:cs="Times New Roman"/>
          <w:bCs/>
          <w:sz w:val="24"/>
          <w:szCs w:val="24"/>
        </w:rPr>
        <w:t xml:space="preserve">negative for malignancy. </w:t>
      </w:r>
      <w:r w:rsidRPr="0068631A">
        <w:rPr>
          <w:rFonts w:ascii="Times New Roman" w:hAnsi="Times New Roman" w:cs="Times New Roman"/>
          <w:sz w:val="24"/>
          <w:szCs w:val="24"/>
        </w:rPr>
        <w:t xml:space="preserve">To rule out </w:t>
      </w:r>
      <w:r w:rsidR="00E564AD" w:rsidRPr="0068631A">
        <w:rPr>
          <w:rFonts w:ascii="Times New Roman" w:hAnsi="Times New Roman" w:cs="Times New Roman"/>
          <w:sz w:val="24"/>
          <w:szCs w:val="24"/>
        </w:rPr>
        <w:t>false-positive</w:t>
      </w:r>
      <w:r w:rsidRPr="0068631A">
        <w:rPr>
          <w:rFonts w:ascii="Times New Roman" w:hAnsi="Times New Roman" w:cs="Times New Roman"/>
          <w:sz w:val="24"/>
          <w:szCs w:val="24"/>
        </w:rPr>
        <w:t xml:space="preserve"> results </w:t>
      </w:r>
      <w:r w:rsidR="00E564AD" w:rsidRPr="0068631A">
        <w:rPr>
          <w:rFonts w:ascii="Times New Roman" w:hAnsi="Times New Roman" w:cs="Times New Roman"/>
          <w:sz w:val="24"/>
          <w:szCs w:val="24"/>
        </w:rPr>
        <w:t>on</w:t>
      </w:r>
      <w:r w:rsidRPr="0068631A">
        <w:rPr>
          <w:rFonts w:ascii="Times New Roman" w:hAnsi="Times New Roman" w:cs="Times New Roman"/>
          <w:sz w:val="24"/>
          <w:szCs w:val="24"/>
        </w:rPr>
        <w:t xml:space="preserve"> FDG-PET/CT during lactation, the patient was probed regarding nursing practices. She admitted </w:t>
      </w:r>
      <w:r w:rsidR="00E564AD" w:rsidRPr="0068631A">
        <w:rPr>
          <w:rFonts w:ascii="Times New Roman" w:hAnsi="Times New Roman" w:cs="Times New Roman"/>
          <w:sz w:val="24"/>
          <w:szCs w:val="24"/>
        </w:rPr>
        <w:t xml:space="preserve">to </w:t>
      </w:r>
      <w:r w:rsidRPr="0068631A">
        <w:rPr>
          <w:rFonts w:ascii="Times New Roman" w:hAnsi="Times New Roman" w:cs="Times New Roman"/>
          <w:sz w:val="24"/>
          <w:szCs w:val="24"/>
        </w:rPr>
        <w:t xml:space="preserve">feeding from </w:t>
      </w:r>
      <w:r w:rsidR="00E564AD" w:rsidRPr="0068631A">
        <w:rPr>
          <w:rFonts w:ascii="Times New Roman" w:hAnsi="Times New Roman" w:cs="Times New Roman"/>
          <w:sz w:val="24"/>
          <w:szCs w:val="24"/>
        </w:rPr>
        <w:t xml:space="preserve">the </w:t>
      </w:r>
      <w:r w:rsidRPr="0068631A">
        <w:rPr>
          <w:rFonts w:ascii="Times New Roman" w:hAnsi="Times New Roman" w:cs="Times New Roman"/>
          <w:sz w:val="24"/>
          <w:szCs w:val="24"/>
        </w:rPr>
        <w:t>right breast only as per her infant’s preference</w:t>
      </w:r>
      <w:r w:rsidR="00E564AD" w:rsidRPr="0068631A">
        <w:rPr>
          <w:rFonts w:ascii="Times New Roman" w:hAnsi="Times New Roman" w:cs="Times New Roman"/>
          <w:sz w:val="24"/>
          <w:szCs w:val="24"/>
        </w:rPr>
        <w:t>,</w:t>
      </w:r>
      <w:r w:rsidRPr="0068631A">
        <w:rPr>
          <w:rFonts w:ascii="Times New Roman" w:hAnsi="Times New Roman" w:cs="Times New Roman"/>
          <w:sz w:val="24"/>
          <w:szCs w:val="24"/>
        </w:rPr>
        <w:t xml:space="preserve"> which </w:t>
      </w:r>
      <w:r w:rsidR="00E564AD" w:rsidRPr="0068631A">
        <w:rPr>
          <w:rFonts w:ascii="Times New Roman" w:hAnsi="Times New Roman" w:cs="Times New Roman"/>
          <w:sz w:val="24"/>
          <w:szCs w:val="24"/>
        </w:rPr>
        <w:t xml:space="preserve">explained </w:t>
      </w:r>
      <w:r w:rsidRPr="0068631A">
        <w:rPr>
          <w:rFonts w:ascii="Times New Roman" w:hAnsi="Times New Roman" w:cs="Times New Roman"/>
          <w:sz w:val="24"/>
          <w:szCs w:val="24"/>
        </w:rPr>
        <w:t>the asymmetric FDG-PET uptake during lactation.</w:t>
      </w:r>
      <w:r w:rsidR="008557D6" w:rsidRPr="0068631A">
        <w:rPr>
          <w:rFonts w:ascii="Times New Roman" w:hAnsi="Times New Roman" w:cs="Times New Roman"/>
          <w:sz w:val="24"/>
          <w:szCs w:val="24"/>
        </w:rPr>
        <w:t xml:space="preserve"> The petrous mass was further evaluated with MRI (not available)</w:t>
      </w:r>
      <w:r w:rsidR="00E564AD" w:rsidRPr="0068631A">
        <w:rPr>
          <w:rFonts w:ascii="Times New Roman" w:hAnsi="Times New Roman" w:cs="Times New Roman"/>
          <w:sz w:val="24"/>
          <w:szCs w:val="24"/>
        </w:rPr>
        <w:t>,</w:t>
      </w:r>
      <w:r w:rsidR="008557D6" w:rsidRPr="0068631A">
        <w:rPr>
          <w:rFonts w:ascii="Times New Roman" w:hAnsi="Times New Roman" w:cs="Times New Roman"/>
          <w:sz w:val="24"/>
          <w:szCs w:val="24"/>
        </w:rPr>
        <w:t xml:space="preserve"> and </w:t>
      </w:r>
      <w:r w:rsidR="00E564AD" w:rsidRPr="0068631A">
        <w:rPr>
          <w:rFonts w:ascii="Times New Roman" w:hAnsi="Times New Roman" w:cs="Times New Roman"/>
          <w:sz w:val="24"/>
          <w:szCs w:val="24"/>
        </w:rPr>
        <w:t xml:space="preserve">a </w:t>
      </w:r>
      <w:r w:rsidR="008557D6" w:rsidRPr="0068631A">
        <w:rPr>
          <w:rFonts w:ascii="Times New Roman" w:hAnsi="Times New Roman" w:cs="Times New Roman"/>
          <w:sz w:val="24"/>
          <w:szCs w:val="24"/>
        </w:rPr>
        <w:t>diagnosis of glomus jugulare was considered.</w:t>
      </w:r>
    </w:p>
    <w:sectPr w:rsidR="0065475A" w:rsidRPr="0068631A" w:rsidSect="0068631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D65E3E" w14:textId="77777777" w:rsidR="0068631A" w:rsidRDefault="0068631A" w:rsidP="0068631A">
      <w:pPr>
        <w:spacing w:after="0" w:line="240" w:lineRule="auto"/>
      </w:pPr>
      <w:r>
        <w:separator/>
      </w:r>
    </w:p>
  </w:endnote>
  <w:endnote w:type="continuationSeparator" w:id="0">
    <w:p w14:paraId="49BD48B5" w14:textId="77777777" w:rsidR="0068631A" w:rsidRDefault="0068631A" w:rsidP="006863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atha">
    <w:altName w:val="Leelawadee UI Semilight"/>
    <w:panose1 w:val="02000400000000000000"/>
    <w:charset w:val="01"/>
    <w:family w:val="roman"/>
    <w:notTrueType/>
    <w:pitch w:val="variable"/>
    <w:sig w:usb0="00040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9D7470" w14:textId="77777777" w:rsidR="0068631A" w:rsidRDefault="0068631A" w:rsidP="0068631A">
      <w:pPr>
        <w:spacing w:after="0" w:line="240" w:lineRule="auto"/>
      </w:pPr>
      <w:r>
        <w:separator/>
      </w:r>
    </w:p>
  </w:footnote>
  <w:footnote w:type="continuationSeparator" w:id="0">
    <w:p w14:paraId="5D3A1DDB" w14:textId="77777777" w:rsidR="0068631A" w:rsidRDefault="0068631A" w:rsidP="0068631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D6E6DDA"/>
    <w:multiLevelType w:val="hybridMultilevel"/>
    <w:tmpl w:val="7A3A65BE"/>
    <w:lvl w:ilvl="0" w:tplc="01E61FC6">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tDS0MDQwNzUzMTU3tbRQ0lEKTi0uzszPAykwrAUA3FiVnCwAAAA="/>
  </w:docVars>
  <w:rsids>
    <w:rsidRoot w:val="007D7875"/>
    <w:rsid w:val="00000441"/>
    <w:rsid w:val="00013627"/>
    <w:rsid w:val="00020B26"/>
    <w:rsid w:val="000247EF"/>
    <w:rsid w:val="00027915"/>
    <w:rsid w:val="00037D21"/>
    <w:rsid w:val="000500BD"/>
    <w:rsid w:val="00054288"/>
    <w:rsid w:val="0005556F"/>
    <w:rsid w:val="00083FE1"/>
    <w:rsid w:val="00090FB0"/>
    <w:rsid w:val="000923E4"/>
    <w:rsid w:val="00092B42"/>
    <w:rsid w:val="000B5BBD"/>
    <w:rsid w:val="000E334E"/>
    <w:rsid w:val="000E760A"/>
    <w:rsid w:val="000F21C5"/>
    <w:rsid w:val="001055EF"/>
    <w:rsid w:val="00110E7E"/>
    <w:rsid w:val="001160EC"/>
    <w:rsid w:val="00127DC5"/>
    <w:rsid w:val="00133E68"/>
    <w:rsid w:val="00134270"/>
    <w:rsid w:val="001502A9"/>
    <w:rsid w:val="001575B4"/>
    <w:rsid w:val="00162E4E"/>
    <w:rsid w:val="0016536B"/>
    <w:rsid w:val="001733A8"/>
    <w:rsid w:val="00186802"/>
    <w:rsid w:val="00195760"/>
    <w:rsid w:val="00195EF1"/>
    <w:rsid w:val="001A1FF7"/>
    <w:rsid w:val="001A4D54"/>
    <w:rsid w:val="001B1565"/>
    <w:rsid w:val="001C3DEF"/>
    <w:rsid w:val="001D32A6"/>
    <w:rsid w:val="001D572B"/>
    <w:rsid w:val="001D5C66"/>
    <w:rsid w:val="001D771A"/>
    <w:rsid w:val="001F4200"/>
    <w:rsid w:val="00200892"/>
    <w:rsid w:val="00211B5B"/>
    <w:rsid w:val="002142A1"/>
    <w:rsid w:val="002272A1"/>
    <w:rsid w:val="0024123E"/>
    <w:rsid w:val="00243E1A"/>
    <w:rsid w:val="00246541"/>
    <w:rsid w:val="00250A3A"/>
    <w:rsid w:val="00252D7E"/>
    <w:rsid w:val="00255883"/>
    <w:rsid w:val="00273AFE"/>
    <w:rsid w:val="0027498C"/>
    <w:rsid w:val="00292A13"/>
    <w:rsid w:val="002935A2"/>
    <w:rsid w:val="00295268"/>
    <w:rsid w:val="0029601F"/>
    <w:rsid w:val="002A2AB8"/>
    <w:rsid w:val="002B4509"/>
    <w:rsid w:val="002C1EC9"/>
    <w:rsid w:val="002D566A"/>
    <w:rsid w:val="002E3698"/>
    <w:rsid w:val="00300916"/>
    <w:rsid w:val="00301EFC"/>
    <w:rsid w:val="0031111E"/>
    <w:rsid w:val="003226F4"/>
    <w:rsid w:val="003250AF"/>
    <w:rsid w:val="00327BEB"/>
    <w:rsid w:val="00344AD0"/>
    <w:rsid w:val="00350FD5"/>
    <w:rsid w:val="0035319D"/>
    <w:rsid w:val="003640CC"/>
    <w:rsid w:val="00373BFC"/>
    <w:rsid w:val="003844D6"/>
    <w:rsid w:val="003A13AB"/>
    <w:rsid w:val="003A2A30"/>
    <w:rsid w:val="003B3BBA"/>
    <w:rsid w:val="003B56BA"/>
    <w:rsid w:val="003C2F35"/>
    <w:rsid w:val="003C5BEB"/>
    <w:rsid w:val="003D59BC"/>
    <w:rsid w:val="003D705A"/>
    <w:rsid w:val="003D7B4F"/>
    <w:rsid w:val="003E3753"/>
    <w:rsid w:val="003E49E6"/>
    <w:rsid w:val="003F0E66"/>
    <w:rsid w:val="00401E8D"/>
    <w:rsid w:val="0040571A"/>
    <w:rsid w:val="00413BA3"/>
    <w:rsid w:val="0042417E"/>
    <w:rsid w:val="00430A42"/>
    <w:rsid w:val="00430EF7"/>
    <w:rsid w:val="004629E2"/>
    <w:rsid w:val="004665B1"/>
    <w:rsid w:val="00477452"/>
    <w:rsid w:val="00483862"/>
    <w:rsid w:val="004901DA"/>
    <w:rsid w:val="004A4FF9"/>
    <w:rsid w:val="004A587F"/>
    <w:rsid w:val="004A6E46"/>
    <w:rsid w:val="004C74FB"/>
    <w:rsid w:val="004D573B"/>
    <w:rsid w:val="004E100F"/>
    <w:rsid w:val="004E5753"/>
    <w:rsid w:val="004F1071"/>
    <w:rsid w:val="005011D9"/>
    <w:rsid w:val="005155E1"/>
    <w:rsid w:val="00516F9C"/>
    <w:rsid w:val="0053156B"/>
    <w:rsid w:val="005334DA"/>
    <w:rsid w:val="00535B5D"/>
    <w:rsid w:val="00555E74"/>
    <w:rsid w:val="0055657E"/>
    <w:rsid w:val="0056175F"/>
    <w:rsid w:val="005749C9"/>
    <w:rsid w:val="00575667"/>
    <w:rsid w:val="00575683"/>
    <w:rsid w:val="00584B8F"/>
    <w:rsid w:val="0059708C"/>
    <w:rsid w:val="005976D8"/>
    <w:rsid w:val="005A042E"/>
    <w:rsid w:val="005B6FA5"/>
    <w:rsid w:val="005C0124"/>
    <w:rsid w:val="005C1076"/>
    <w:rsid w:val="005C65E6"/>
    <w:rsid w:val="005C7C43"/>
    <w:rsid w:val="005D1CD0"/>
    <w:rsid w:val="005F2316"/>
    <w:rsid w:val="005F303F"/>
    <w:rsid w:val="00614A48"/>
    <w:rsid w:val="00617724"/>
    <w:rsid w:val="00620EDC"/>
    <w:rsid w:val="00627E89"/>
    <w:rsid w:val="006347DD"/>
    <w:rsid w:val="0063649E"/>
    <w:rsid w:val="0064412A"/>
    <w:rsid w:val="006479A9"/>
    <w:rsid w:val="00647D46"/>
    <w:rsid w:val="0065475A"/>
    <w:rsid w:val="00656ABF"/>
    <w:rsid w:val="00663A67"/>
    <w:rsid w:val="006711F7"/>
    <w:rsid w:val="00676C6B"/>
    <w:rsid w:val="00683805"/>
    <w:rsid w:val="0068631A"/>
    <w:rsid w:val="00687492"/>
    <w:rsid w:val="00690DEA"/>
    <w:rsid w:val="006919E6"/>
    <w:rsid w:val="00692061"/>
    <w:rsid w:val="00695620"/>
    <w:rsid w:val="006A347F"/>
    <w:rsid w:val="006B0FB4"/>
    <w:rsid w:val="006C7D96"/>
    <w:rsid w:val="006C7DA9"/>
    <w:rsid w:val="006D3D60"/>
    <w:rsid w:val="006F25CC"/>
    <w:rsid w:val="006F6C60"/>
    <w:rsid w:val="006F7123"/>
    <w:rsid w:val="00700B58"/>
    <w:rsid w:val="00712284"/>
    <w:rsid w:val="007154DA"/>
    <w:rsid w:val="007157B0"/>
    <w:rsid w:val="00733BF3"/>
    <w:rsid w:val="0074621D"/>
    <w:rsid w:val="007500E8"/>
    <w:rsid w:val="0076137C"/>
    <w:rsid w:val="00773DA0"/>
    <w:rsid w:val="0078430F"/>
    <w:rsid w:val="007B1A48"/>
    <w:rsid w:val="007C0F90"/>
    <w:rsid w:val="007D7875"/>
    <w:rsid w:val="007E1004"/>
    <w:rsid w:val="0080140B"/>
    <w:rsid w:val="00805B98"/>
    <w:rsid w:val="00806611"/>
    <w:rsid w:val="00811D32"/>
    <w:rsid w:val="00836747"/>
    <w:rsid w:val="008407F0"/>
    <w:rsid w:val="00845EF7"/>
    <w:rsid w:val="00853676"/>
    <w:rsid w:val="0085438B"/>
    <w:rsid w:val="008557D6"/>
    <w:rsid w:val="0087290B"/>
    <w:rsid w:val="008B1E23"/>
    <w:rsid w:val="008B1EED"/>
    <w:rsid w:val="008B6626"/>
    <w:rsid w:val="008C237F"/>
    <w:rsid w:val="008E2E0C"/>
    <w:rsid w:val="008F72AD"/>
    <w:rsid w:val="00906B01"/>
    <w:rsid w:val="009175E6"/>
    <w:rsid w:val="00922DB0"/>
    <w:rsid w:val="00934CB2"/>
    <w:rsid w:val="00937436"/>
    <w:rsid w:val="00956EC7"/>
    <w:rsid w:val="00957793"/>
    <w:rsid w:val="00961AB5"/>
    <w:rsid w:val="009655F5"/>
    <w:rsid w:val="00965CE6"/>
    <w:rsid w:val="009677AE"/>
    <w:rsid w:val="00975593"/>
    <w:rsid w:val="00976415"/>
    <w:rsid w:val="009948CA"/>
    <w:rsid w:val="009A151B"/>
    <w:rsid w:val="009A2190"/>
    <w:rsid w:val="009A2B65"/>
    <w:rsid w:val="009B5344"/>
    <w:rsid w:val="009C075B"/>
    <w:rsid w:val="009D13F1"/>
    <w:rsid w:val="009D6E96"/>
    <w:rsid w:val="009D7EB1"/>
    <w:rsid w:val="009F2E57"/>
    <w:rsid w:val="00A01696"/>
    <w:rsid w:val="00A10119"/>
    <w:rsid w:val="00A11779"/>
    <w:rsid w:val="00A16F36"/>
    <w:rsid w:val="00A228D1"/>
    <w:rsid w:val="00A36088"/>
    <w:rsid w:val="00A50FA6"/>
    <w:rsid w:val="00A533F2"/>
    <w:rsid w:val="00A55F48"/>
    <w:rsid w:val="00A61D4F"/>
    <w:rsid w:val="00A75861"/>
    <w:rsid w:val="00A7769D"/>
    <w:rsid w:val="00A91E2E"/>
    <w:rsid w:val="00AB283B"/>
    <w:rsid w:val="00AB319A"/>
    <w:rsid w:val="00AC1680"/>
    <w:rsid w:val="00AC4265"/>
    <w:rsid w:val="00AD4214"/>
    <w:rsid w:val="00AD5275"/>
    <w:rsid w:val="00AD71AB"/>
    <w:rsid w:val="00AE3144"/>
    <w:rsid w:val="00AE4C8C"/>
    <w:rsid w:val="00AF01CB"/>
    <w:rsid w:val="00AF1358"/>
    <w:rsid w:val="00B03278"/>
    <w:rsid w:val="00B16741"/>
    <w:rsid w:val="00B16DE7"/>
    <w:rsid w:val="00B30019"/>
    <w:rsid w:val="00B345EF"/>
    <w:rsid w:val="00B400AC"/>
    <w:rsid w:val="00B52951"/>
    <w:rsid w:val="00B5319C"/>
    <w:rsid w:val="00B6115E"/>
    <w:rsid w:val="00B72321"/>
    <w:rsid w:val="00B92EC6"/>
    <w:rsid w:val="00B955AC"/>
    <w:rsid w:val="00B9706A"/>
    <w:rsid w:val="00BA2859"/>
    <w:rsid w:val="00BA539D"/>
    <w:rsid w:val="00BA5A67"/>
    <w:rsid w:val="00BB03BD"/>
    <w:rsid w:val="00BC09E5"/>
    <w:rsid w:val="00BD0FED"/>
    <w:rsid w:val="00BD11C6"/>
    <w:rsid w:val="00BD7688"/>
    <w:rsid w:val="00BE5B02"/>
    <w:rsid w:val="00BE768B"/>
    <w:rsid w:val="00BF255C"/>
    <w:rsid w:val="00C00400"/>
    <w:rsid w:val="00C04226"/>
    <w:rsid w:val="00C069B1"/>
    <w:rsid w:val="00C170CC"/>
    <w:rsid w:val="00C3070C"/>
    <w:rsid w:val="00C42866"/>
    <w:rsid w:val="00C541E7"/>
    <w:rsid w:val="00C54EEC"/>
    <w:rsid w:val="00C61E71"/>
    <w:rsid w:val="00C63067"/>
    <w:rsid w:val="00C7043F"/>
    <w:rsid w:val="00C71B20"/>
    <w:rsid w:val="00C84CBD"/>
    <w:rsid w:val="00C97E9C"/>
    <w:rsid w:val="00CA64E6"/>
    <w:rsid w:val="00CC629B"/>
    <w:rsid w:val="00CC74AF"/>
    <w:rsid w:val="00CF13F8"/>
    <w:rsid w:val="00D0649F"/>
    <w:rsid w:val="00D157B1"/>
    <w:rsid w:val="00D17679"/>
    <w:rsid w:val="00D21A66"/>
    <w:rsid w:val="00D223C9"/>
    <w:rsid w:val="00D225B9"/>
    <w:rsid w:val="00D3025E"/>
    <w:rsid w:val="00D30E9F"/>
    <w:rsid w:val="00D42549"/>
    <w:rsid w:val="00D56DF1"/>
    <w:rsid w:val="00D6102B"/>
    <w:rsid w:val="00D63673"/>
    <w:rsid w:val="00D65C30"/>
    <w:rsid w:val="00D66A8E"/>
    <w:rsid w:val="00D73818"/>
    <w:rsid w:val="00D82355"/>
    <w:rsid w:val="00D870E7"/>
    <w:rsid w:val="00D96119"/>
    <w:rsid w:val="00D97EA0"/>
    <w:rsid w:val="00DB3702"/>
    <w:rsid w:val="00DC428B"/>
    <w:rsid w:val="00DD00F7"/>
    <w:rsid w:val="00DD4C80"/>
    <w:rsid w:val="00DD7DE1"/>
    <w:rsid w:val="00DE4337"/>
    <w:rsid w:val="00DF7BE1"/>
    <w:rsid w:val="00DF7EEB"/>
    <w:rsid w:val="00E03C73"/>
    <w:rsid w:val="00E050C1"/>
    <w:rsid w:val="00E12F7C"/>
    <w:rsid w:val="00E4353F"/>
    <w:rsid w:val="00E439DE"/>
    <w:rsid w:val="00E564AD"/>
    <w:rsid w:val="00E645C5"/>
    <w:rsid w:val="00E833D5"/>
    <w:rsid w:val="00E87095"/>
    <w:rsid w:val="00E957C7"/>
    <w:rsid w:val="00EA0ECC"/>
    <w:rsid w:val="00EA1452"/>
    <w:rsid w:val="00EA4A0B"/>
    <w:rsid w:val="00EA610E"/>
    <w:rsid w:val="00EA7771"/>
    <w:rsid w:val="00EB518C"/>
    <w:rsid w:val="00ED2392"/>
    <w:rsid w:val="00ED3E9E"/>
    <w:rsid w:val="00ED69B2"/>
    <w:rsid w:val="00ED6EAA"/>
    <w:rsid w:val="00EE1B0A"/>
    <w:rsid w:val="00EE466A"/>
    <w:rsid w:val="00EE523E"/>
    <w:rsid w:val="00EF53FB"/>
    <w:rsid w:val="00F16389"/>
    <w:rsid w:val="00F17738"/>
    <w:rsid w:val="00F33D57"/>
    <w:rsid w:val="00F347F3"/>
    <w:rsid w:val="00F43EF8"/>
    <w:rsid w:val="00F53D56"/>
    <w:rsid w:val="00F6781F"/>
    <w:rsid w:val="00F851CA"/>
    <w:rsid w:val="00F851D5"/>
    <w:rsid w:val="00F91324"/>
    <w:rsid w:val="00F92486"/>
    <w:rsid w:val="00FA0DC4"/>
    <w:rsid w:val="00FB0CC1"/>
    <w:rsid w:val="00FB3835"/>
    <w:rsid w:val="00FB5F53"/>
    <w:rsid w:val="00FC2190"/>
    <w:rsid w:val="00FC4437"/>
    <w:rsid w:val="00FD1F65"/>
    <w:rsid w:val="00FF3EEE"/>
    <w:rsid w:val="00FF44C1"/>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9"/>
    <o:shapelayout v:ext="edit">
      <o:idmap v:ext="edit" data="1"/>
    </o:shapelayout>
  </w:shapeDefaults>
  <w:decimalSymbol w:val="."/>
  <w:listSeparator w:val=","/>
  <w14:docId w14:val="374A441F"/>
  <w15:docId w15:val="{6B3B844E-B0A1-4E7B-995B-7202ED305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72A1"/>
    <w:pPr>
      <w:spacing w:after="200" w:line="276" w:lineRule="auto"/>
    </w:pPr>
    <w:rPr>
      <w:lang w:val="en-US"/>
    </w:rPr>
  </w:style>
  <w:style w:type="paragraph" w:styleId="Heading1">
    <w:name w:val="heading 1"/>
    <w:basedOn w:val="Normal"/>
    <w:next w:val="Normal"/>
    <w:link w:val="Heading1Char"/>
    <w:autoRedefine/>
    <w:uiPriority w:val="9"/>
    <w:qFormat/>
    <w:rsid w:val="002272A1"/>
    <w:pPr>
      <w:keepNext/>
      <w:keepLines/>
      <w:spacing w:before="48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2272A1"/>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2272A1"/>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2272A1"/>
    <w:pPr>
      <w:keepNext/>
      <w:keepLines/>
      <w:spacing w:before="200" w:after="0"/>
      <w:outlineLvl w:val="3"/>
    </w:pPr>
    <w:rPr>
      <w:rFonts w:asciiTheme="majorHAnsi" w:eastAsiaTheme="majorEastAsia" w:hAnsiTheme="majorHAnsi" w:cstheme="majorBidi"/>
      <w:bCs/>
      <w:iCs/>
    </w:rPr>
  </w:style>
  <w:style w:type="paragraph" w:styleId="Heading5">
    <w:name w:val="heading 5"/>
    <w:basedOn w:val="Normal"/>
    <w:next w:val="Normal"/>
    <w:link w:val="Heading5Char"/>
    <w:uiPriority w:val="9"/>
    <w:unhideWhenUsed/>
    <w:qFormat/>
    <w:rsid w:val="002272A1"/>
    <w:pPr>
      <w:keepNext/>
      <w:keepLines/>
      <w:spacing w:before="200" w:after="0"/>
      <w:outlineLvl w:val="4"/>
    </w:pPr>
    <w:rPr>
      <w:rFonts w:asciiTheme="majorHAnsi" w:eastAsiaTheme="majorEastAsia" w:hAnsiTheme="majorHAnsi" w:cstheme="majorBidi"/>
      <w:b/>
      <w:sz w:val="20"/>
    </w:rPr>
  </w:style>
  <w:style w:type="paragraph" w:styleId="Heading6">
    <w:name w:val="heading 6"/>
    <w:basedOn w:val="Normal"/>
    <w:next w:val="Normal"/>
    <w:link w:val="Heading6Char"/>
    <w:unhideWhenUsed/>
    <w:qFormat/>
    <w:rsid w:val="002272A1"/>
    <w:pPr>
      <w:keepNext/>
      <w:numPr>
        <w:ilvl w:val="5"/>
        <w:numId w:val="2"/>
      </w:numPr>
      <w:spacing w:before="240" w:after="240"/>
      <w:outlineLvl w:val="5"/>
    </w:pPr>
    <w:rPr>
      <w:rFonts w:eastAsia="Times New Roman"/>
      <w:bCs/>
      <w:sz w:val="24"/>
      <w:lang w:val="en-GB" w:bidi="ar-DZ"/>
    </w:rPr>
  </w:style>
  <w:style w:type="paragraph" w:styleId="Heading7">
    <w:name w:val="heading 7"/>
    <w:basedOn w:val="Normal"/>
    <w:next w:val="Normal"/>
    <w:link w:val="Heading7Char"/>
    <w:unhideWhenUsed/>
    <w:qFormat/>
    <w:rsid w:val="002272A1"/>
    <w:pPr>
      <w:keepNext/>
      <w:numPr>
        <w:ilvl w:val="6"/>
        <w:numId w:val="2"/>
      </w:numPr>
      <w:spacing w:before="240" w:after="240"/>
      <w:outlineLvl w:val="6"/>
    </w:pPr>
    <w:rPr>
      <w:rFonts w:eastAsia="Times New Roman"/>
      <w:b/>
      <w:sz w:val="24"/>
      <w:szCs w:val="24"/>
      <w:lang w:val="en-GB" w:bidi="ar-DZ"/>
    </w:rPr>
  </w:style>
  <w:style w:type="paragraph" w:styleId="Heading8">
    <w:name w:val="heading 8"/>
    <w:basedOn w:val="Normal"/>
    <w:next w:val="Normal"/>
    <w:link w:val="Heading8Char"/>
    <w:unhideWhenUsed/>
    <w:qFormat/>
    <w:rsid w:val="002272A1"/>
    <w:pPr>
      <w:keepNext/>
      <w:numPr>
        <w:ilvl w:val="7"/>
        <w:numId w:val="2"/>
      </w:numPr>
      <w:spacing w:before="240" w:after="240"/>
      <w:outlineLvl w:val="7"/>
    </w:pPr>
    <w:rPr>
      <w:rFonts w:eastAsia="Times New Roman"/>
      <w:b/>
      <w:i/>
      <w:iCs/>
      <w:sz w:val="24"/>
      <w:szCs w:val="24"/>
      <w:lang w:val="en-GB" w:bidi="ar-DZ"/>
    </w:rPr>
  </w:style>
  <w:style w:type="paragraph" w:styleId="Heading9">
    <w:name w:val="heading 9"/>
    <w:basedOn w:val="Normal"/>
    <w:next w:val="Normal"/>
    <w:link w:val="Heading9Char"/>
    <w:unhideWhenUsed/>
    <w:qFormat/>
    <w:rsid w:val="002272A1"/>
    <w:pPr>
      <w:keepNext/>
      <w:numPr>
        <w:ilvl w:val="8"/>
        <w:numId w:val="2"/>
      </w:numPr>
      <w:spacing w:before="240" w:after="240"/>
      <w:outlineLvl w:val="8"/>
    </w:pPr>
    <w:rPr>
      <w:rFonts w:eastAsia="Times New Roman" w:cs="Arial"/>
      <w:i/>
      <w:sz w:val="24"/>
      <w:lang w:val="en-GB" w:bidi="ar-DZ"/>
    </w:rPr>
  </w:style>
  <w:style w:type="character" w:default="1" w:styleId="DefaultParagraphFont">
    <w:name w:val="Default Paragraph Font"/>
    <w:uiPriority w:val="1"/>
    <w:semiHidden/>
    <w:unhideWhenUsed/>
    <w:rsid w:val="002272A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272A1"/>
  </w:style>
  <w:style w:type="paragraph" w:styleId="ListParagraph">
    <w:name w:val="List Paragraph"/>
    <w:uiPriority w:val="34"/>
    <w:qFormat/>
    <w:rsid w:val="002272A1"/>
    <w:pPr>
      <w:spacing w:after="200" w:line="276" w:lineRule="auto"/>
      <w:ind w:left="720"/>
      <w:contextualSpacing/>
    </w:pPr>
    <w:rPr>
      <w:lang w:val="en-US"/>
    </w:rPr>
  </w:style>
  <w:style w:type="paragraph" w:styleId="Bibliography">
    <w:name w:val="Bibliography"/>
    <w:basedOn w:val="Normal"/>
    <w:next w:val="Normal"/>
    <w:uiPriority w:val="37"/>
    <w:unhideWhenUsed/>
    <w:rsid w:val="00F16389"/>
    <w:pPr>
      <w:tabs>
        <w:tab w:val="left" w:pos="384"/>
      </w:tabs>
      <w:spacing w:after="240" w:line="240" w:lineRule="auto"/>
      <w:ind w:left="384" w:hanging="384"/>
    </w:pPr>
  </w:style>
  <w:style w:type="character" w:styleId="CommentReference">
    <w:name w:val="annotation reference"/>
    <w:basedOn w:val="DefaultParagraphFont"/>
    <w:semiHidden/>
    <w:rsid w:val="002272A1"/>
    <w:rPr>
      <w:sz w:val="16"/>
      <w:szCs w:val="16"/>
    </w:rPr>
  </w:style>
  <w:style w:type="paragraph" w:styleId="CommentText">
    <w:name w:val="annotation text"/>
    <w:basedOn w:val="Normal"/>
    <w:link w:val="CommentTextChar"/>
    <w:uiPriority w:val="99"/>
    <w:semiHidden/>
    <w:unhideWhenUsed/>
    <w:rsid w:val="00A50FA6"/>
    <w:pPr>
      <w:spacing w:line="240" w:lineRule="auto"/>
    </w:pPr>
    <w:rPr>
      <w:sz w:val="20"/>
      <w:szCs w:val="20"/>
    </w:rPr>
  </w:style>
  <w:style w:type="character" w:customStyle="1" w:styleId="CommentTextChar">
    <w:name w:val="Comment Text Char"/>
    <w:basedOn w:val="DefaultParagraphFont"/>
    <w:link w:val="CommentText"/>
    <w:uiPriority w:val="99"/>
    <w:semiHidden/>
    <w:rsid w:val="00A50FA6"/>
    <w:rPr>
      <w:sz w:val="20"/>
      <w:szCs w:val="20"/>
    </w:rPr>
  </w:style>
  <w:style w:type="paragraph" w:styleId="CommentSubject">
    <w:name w:val="annotation subject"/>
    <w:basedOn w:val="CommentText"/>
    <w:next w:val="CommentText"/>
    <w:link w:val="CommentSubjectChar"/>
    <w:uiPriority w:val="99"/>
    <w:semiHidden/>
    <w:unhideWhenUsed/>
    <w:rsid w:val="00A50FA6"/>
    <w:rPr>
      <w:b/>
      <w:bCs/>
    </w:rPr>
  </w:style>
  <w:style w:type="character" w:customStyle="1" w:styleId="CommentSubjectChar">
    <w:name w:val="Comment Subject Char"/>
    <w:basedOn w:val="CommentTextChar"/>
    <w:link w:val="CommentSubject"/>
    <w:uiPriority w:val="99"/>
    <w:semiHidden/>
    <w:rsid w:val="00A50FA6"/>
    <w:rPr>
      <w:b/>
      <w:bCs/>
      <w:sz w:val="20"/>
      <w:szCs w:val="20"/>
    </w:rPr>
  </w:style>
  <w:style w:type="paragraph" w:styleId="Revision">
    <w:name w:val="Revision"/>
    <w:hidden/>
    <w:uiPriority w:val="99"/>
    <w:semiHidden/>
    <w:rsid w:val="00A50FA6"/>
    <w:pPr>
      <w:spacing w:after="0" w:line="240" w:lineRule="auto"/>
    </w:pPr>
  </w:style>
  <w:style w:type="paragraph" w:styleId="BalloonText">
    <w:name w:val="Balloon Text"/>
    <w:basedOn w:val="Normal"/>
    <w:link w:val="BalloonTextChar"/>
    <w:uiPriority w:val="99"/>
    <w:semiHidden/>
    <w:unhideWhenUsed/>
    <w:rsid w:val="00A50FA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50FA6"/>
    <w:rPr>
      <w:rFonts w:ascii="Times New Roman" w:hAnsi="Times New Roman" w:cs="Times New Roman"/>
      <w:sz w:val="18"/>
      <w:szCs w:val="18"/>
    </w:rPr>
  </w:style>
  <w:style w:type="paragraph" w:styleId="NormalWeb">
    <w:name w:val="Normal (Web)"/>
    <w:basedOn w:val="Normal"/>
    <w:uiPriority w:val="99"/>
    <w:semiHidden/>
    <w:unhideWhenUsed/>
    <w:rsid w:val="00B345EF"/>
    <w:pPr>
      <w:spacing w:before="100" w:beforeAutospacing="1" w:after="100" w:afterAutospacing="1" w:line="240" w:lineRule="auto"/>
    </w:pPr>
    <w:rPr>
      <w:rFonts w:ascii="Times New Roman" w:eastAsia="Times New Roman" w:hAnsi="Times New Roman" w:cs="Times New Roman"/>
      <w:sz w:val="24"/>
      <w:szCs w:val="24"/>
      <w:lang w:eastAsia="en-IN"/>
    </w:rPr>
  </w:style>
  <w:style w:type="table" w:styleId="TableGrid">
    <w:name w:val="Table Grid"/>
    <w:basedOn w:val="TableNormal"/>
    <w:uiPriority w:val="59"/>
    <w:rsid w:val="002272A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272A1"/>
    <w:rPr>
      <w:color w:val="0563C1" w:themeColor="hyperlink"/>
      <w:u w:val="single"/>
    </w:rPr>
  </w:style>
  <w:style w:type="paragraph" w:styleId="Header">
    <w:name w:val="header"/>
    <w:basedOn w:val="Normal"/>
    <w:link w:val="HeaderChar"/>
    <w:uiPriority w:val="99"/>
    <w:unhideWhenUsed/>
    <w:rsid w:val="006863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631A"/>
  </w:style>
  <w:style w:type="paragraph" w:styleId="Footer">
    <w:name w:val="footer"/>
    <w:basedOn w:val="Normal"/>
    <w:link w:val="FooterChar"/>
    <w:uiPriority w:val="99"/>
    <w:unhideWhenUsed/>
    <w:rsid w:val="006863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631A"/>
  </w:style>
  <w:style w:type="character" w:customStyle="1" w:styleId="Heading1Char">
    <w:name w:val="Heading 1 Char"/>
    <w:basedOn w:val="DefaultParagraphFont"/>
    <w:link w:val="Heading1"/>
    <w:uiPriority w:val="9"/>
    <w:rsid w:val="002272A1"/>
    <w:rPr>
      <w:rFonts w:asciiTheme="majorHAnsi" w:eastAsiaTheme="majorEastAsia" w:hAnsiTheme="majorHAnsi" w:cstheme="majorBidi"/>
      <w:b/>
      <w:bCs/>
      <w:sz w:val="28"/>
      <w:szCs w:val="28"/>
      <w:lang w:val="en-US"/>
    </w:rPr>
  </w:style>
  <w:style w:type="character" w:customStyle="1" w:styleId="Heading2Char">
    <w:name w:val="Heading 2 Char"/>
    <w:basedOn w:val="DefaultParagraphFont"/>
    <w:link w:val="Heading2"/>
    <w:uiPriority w:val="9"/>
    <w:rsid w:val="002272A1"/>
    <w:rPr>
      <w:rFonts w:asciiTheme="majorHAnsi" w:eastAsiaTheme="majorEastAsia" w:hAnsiTheme="majorHAnsi" w:cstheme="majorBidi"/>
      <w:b/>
      <w:bCs/>
      <w:sz w:val="26"/>
      <w:szCs w:val="26"/>
      <w:lang w:val="en-US"/>
    </w:rPr>
  </w:style>
  <w:style w:type="character" w:customStyle="1" w:styleId="Heading3Char">
    <w:name w:val="Heading 3 Char"/>
    <w:basedOn w:val="DefaultParagraphFont"/>
    <w:link w:val="Heading3"/>
    <w:uiPriority w:val="9"/>
    <w:rsid w:val="002272A1"/>
    <w:rPr>
      <w:rFonts w:asciiTheme="majorHAnsi" w:eastAsiaTheme="majorEastAsia" w:hAnsiTheme="majorHAnsi" w:cstheme="majorBidi"/>
      <w:b/>
      <w:bCs/>
      <w:lang w:val="en-US"/>
    </w:rPr>
  </w:style>
  <w:style w:type="character" w:customStyle="1" w:styleId="Heading4Char">
    <w:name w:val="Heading 4 Char"/>
    <w:basedOn w:val="DefaultParagraphFont"/>
    <w:link w:val="Heading4"/>
    <w:uiPriority w:val="9"/>
    <w:rsid w:val="002272A1"/>
    <w:rPr>
      <w:rFonts w:asciiTheme="majorHAnsi" w:eastAsiaTheme="majorEastAsia" w:hAnsiTheme="majorHAnsi" w:cstheme="majorBidi"/>
      <w:bCs/>
      <w:iCs/>
      <w:lang w:val="en-US"/>
    </w:rPr>
  </w:style>
  <w:style w:type="character" w:customStyle="1" w:styleId="Heading5Char">
    <w:name w:val="Heading 5 Char"/>
    <w:basedOn w:val="DefaultParagraphFont"/>
    <w:link w:val="Heading5"/>
    <w:uiPriority w:val="9"/>
    <w:rsid w:val="002272A1"/>
    <w:rPr>
      <w:rFonts w:asciiTheme="majorHAnsi" w:eastAsiaTheme="majorEastAsia" w:hAnsiTheme="majorHAnsi" w:cstheme="majorBidi"/>
      <w:b/>
      <w:sz w:val="20"/>
      <w:lang w:val="en-US"/>
    </w:rPr>
  </w:style>
  <w:style w:type="character" w:customStyle="1" w:styleId="Heading6Char">
    <w:name w:val="Heading 6 Char"/>
    <w:basedOn w:val="DefaultParagraphFont"/>
    <w:link w:val="Heading6"/>
    <w:rsid w:val="002272A1"/>
    <w:rPr>
      <w:rFonts w:eastAsia="Times New Roman"/>
      <w:bCs/>
      <w:sz w:val="24"/>
      <w:lang w:val="en-GB" w:bidi="ar-DZ"/>
    </w:rPr>
  </w:style>
  <w:style w:type="character" w:customStyle="1" w:styleId="Heading7Char">
    <w:name w:val="Heading 7 Char"/>
    <w:basedOn w:val="DefaultParagraphFont"/>
    <w:link w:val="Heading7"/>
    <w:rsid w:val="002272A1"/>
    <w:rPr>
      <w:rFonts w:eastAsia="Times New Roman"/>
      <w:b/>
      <w:sz w:val="24"/>
      <w:szCs w:val="24"/>
      <w:lang w:val="en-GB" w:bidi="ar-DZ"/>
    </w:rPr>
  </w:style>
  <w:style w:type="character" w:customStyle="1" w:styleId="Heading8Char">
    <w:name w:val="Heading 8 Char"/>
    <w:basedOn w:val="DefaultParagraphFont"/>
    <w:link w:val="Heading8"/>
    <w:rsid w:val="002272A1"/>
    <w:rPr>
      <w:rFonts w:eastAsia="Times New Roman"/>
      <w:b/>
      <w:i/>
      <w:iCs/>
      <w:sz w:val="24"/>
      <w:szCs w:val="24"/>
      <w:lang w:val="en-GB" w:bidi="ar-DZ"/>
    </w:rPr>
  </w:style>
  <w:style w:type="character" w:customStyle="1" w:styleId="Heading9Char">
    <w:name w:val="Heading 9 Char"/>
    <w:basedOn w:val="DefaultParagraphFont"/>
    <w:link w:val="Heading9"/>
    <w:rsid w:val="002272A1"/>
    <w:rPr>
      <w:rFonts w:eastAsia="Times New Roman" w:cs="Arial"/>
      <w:i/>
      <w:sz w:val="24"/>
      <w:lang w:val="en-GB" w:bidi="ar-DZ"/>
    </w:rPr>
  </w:style>
  <w:style w:type="paragraph" w:customStyle="1" w:styleId="Abstract">
    <w:name w:val="Abstract"/>
    <w:qFormat/>
    <w:rsid w:val="002272A1"/>
    <w:pPr>
      <w:spacing w:after="200" w:line="276" w:lineRule="auto"/>
      <w:ind w:left="720"/>
      <w:jc w:val="both"/>
    </w:pPr>
    <w:rPr>
      <w:rFonts w:ascii="Times New Roman" w:hAnsi="Times New Roman"/>
      <w:sz w:val="20"/>
      <w:lang w:val="en-US"/>
    </w:rPr>
  </w:style>
  <w:style w:type="paragraph" w:customStyle="1" w:styleId="Affiliation">
    <w:name w:val="Affiliation"/>
    <w:rsid w:val="002272A1"/>
    <w:pPr>
      <w:spacing w:after="0" w:line="360" w:lineRule="exact"/>
      <w:jc w:val="center"/>
    </w:pPr>
    <w:rPr>
      <w:rFonts w:ascii="Times New Roman" w:eastAsia="Times New Roman" w:hAnsi="Times New Roman" w:cs="Times New Roman"/>
      <w:color w:val="E88446"/>
      <w:sz w:val="24"/>
      <w:szCs w:val="20"/>
      <w:lang w:val="en-US"/>
    </w:rPr>
  </w:style>
  <w:style w:type="paragraph" w:customStyle="1" w:styleId="Appendix">
    <w:name w:val="Appendix"/>
    <w:link w:val="AppendixChar"/>
    <w:qFormat/>
    <w:rsid w:val="002272A1"/>
    <w:pPr>
      <w:spacing w:before="480" w:after="200" w:line="276" w:lineRule="auto"/>
    </w:pPr>
    <w:rPr>
      <w:rFonts w:asciiTheme="majorHAnsi" w:hAnsiTheme="majorHAnsi"/>
      <w:color w:val="44546A" w:themeColor="text2"/>
      <w:sz w:val="28"/>
      <w:lang w:val="en-US"/>
    </w:rPr>
  </w:style>
  <w:style w:type="character" w:customStyle="1" w:styleId="DOI">
    <w:name w:val="DOI"/>
    <w:basedOn w:val="DefaultParagraphFont"/>
    <w:uiPriority w:val="1"/>
    <w:qFormat/>
    <w:rsid w:val="002272A1"/>
    <w:rPr>
      <w:color w:val="auto"/>
      <w:bdr w:val="none" w:sz="0" w:space="0" w:color="auto"/>
      <w:shd w:val="clear" w:color="auto" w:fill="CFBFB1"/>
    </w:rPr>
  </w:style>
  <w:style w:type="character" w:styleId="EndnoteReference">
    <w:name w:val="endnote reference"/>
    <w:basedOn w:val="DefaultParagraphFont"/>
    <w:uiPriority w:val="99"/>
    <w:semiHidden/>
    <w:unhideWhenUsed/>
    <w:rsid w:val="002272A1"/>
    <w:rPr>
      <w:vertAlign w:val="superscript"/>
    </w:rPr>
  </w:style>
  <w:style w:type="paragraph" w:styleId="EndnoteText">
    <w:name w:val="endnote text"/>
    <w:basedOn w:val="Normal"/>
    <w:link w:val="EndnoteTextChar"/>
    <w:uiPriority w:val="99"/>
    <w:semiHidden/>
    <w:unhideWhenUsed/>
    <w:rsid w:val="002272A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272A1"/>
    <w:rPr>
      <w:sz w:val="20"/>
      <w:szCs w:val="20"/>
      <w:lang w:val="en-US"/>
    </w:rPr>
  </w:style>
  <w:style w:type="character" w:styleId="FollowedHyperlink">
    <w:name w:val="FollowedHyperlink"/>
    <w:basedOn w:val="DefaultParagraphFont"/>
    <w:uiPriority w:val="99"/>
    <w:semiHidden/>
    <w:unhideWhenUsed/>
    <w:rsid w:val="002272A1"/>
    <w:rPr>
      <w:color w:val="954F72" w:themeColor="followedHyperlink"/>
      <w:u w:val="single"/>
    </w:rPr>
  </w:style>
  <w:style w:type="character" w:styleId="FootnoteReference">
    <w:name w:val="footnote reference"/>
    <w:basedOn w:val="DefaultParagraphFont"/>
    <w:uiPriority w:val="99"/>
    <w:semiHidden/>
    <w:unhideWhenUsed/>
    <w:rsid w:val="002272A1"/>
    <w:rPr>
      <w:vertAlign w:val="superscript"/>
    </w:rPr>
  </w:style>
  <w:style w:type="paragraph" w:customStyle="1" w:styleId="Head1">
    <w:name w:val="Head1"/>
    <w:rsid w:val="002272A1"/>
    <w:pPr>
      <w:spacing w:before="360" w:after="120" w:line="360" w:lineRule="auto"/>
    </w:pPr>
    <w:rPr>
      <w:rFonts w:ascii="Times New Roman" w:eastAsia="Times New Roman" w:hAnsi="Times New Roman" w:cs="Times New Roman"/>
      <w:color w:val="002060"/>
      <w:sz w:val="32"/>
      <w:szCs w:val="20"/>
      <w:lang w:val="en-US"/>
    </w:rPr>
  </w:style>
  <w:style w:type="paragraph" w:customStyle="1" w:styleId="Head2">
    <w:name w:val="Head2"/>
    <w:autoRedefine/>
    <w:qFormat/>
    <w:rsid w:val="002272A1"/>
    <w:pPr>
      <w:spacing w:before="240" w:after="120" w:line="360" w:lineRule="auto"/>
    </w:pPr>
    <w:rPr>
      <w:rFonts w:ascii="Times New Roman" w:eastAsia="Times New Roman" w:hAnsi="Times New Roman" w:cs="Times New Roman"/>
      <w:color w:val="C45911" w:themeColor="accent2" w:themeShade="BF"/>
      <w:sz w:val="30"/>
      <w:szCs w:val="20"/>
      <w:lang w:val="en-US"/>
    </w:rPr>
  </w:style>
  <w:style w:type="paragraph" w:customStyle="1" w:styleId="Head3">
    <w:name w:val="Head3"/>
    <w:autoRedefine/>
    <w:qFormat/>
    <w:rsid w:val="002272A1"/>
    <w:pPr>
      <w:spacing w:before="240" w:after="120" w:line="360" w:lineRule="auto"/>
    </w:pPr>
    <w:rPr>
      <w:rFonts w:ascii="Times New Roman" w:eastAsia="Times New Roman" w:hAnsi="Times New Roman" w:cs="Times New Roman"/>
      <w:color w:val="1F4E79" w:themeColor="accent5" w:themeShade="80"/>
      <w:sz w:val="28"/>
      <w:szCs w:val="20"/>
      <w:lang w:val="en-US"/>
    </w:rPr>
  </w:style>
  <w:style w:type="paragraph" w:customStyle="1" w:styleId="Head4">
    <w:name w:val="Head4"/>
    <w:autoRedefine/>
    <w:qFormat/>
    <w:rsid w:val="002272A1"/>
    <w:pPr>
      <w:spacing w:before="240" w:after="120" w:line="360" w:lineRule="auto"/>
    </w:pPr>
    <w:rPr>
      <w:rFonts w:ascii="Times New Roman" w:eastAsia="Times New Roman" w:hAnsi="Times New Roman" w:cs="Times New Roman"/>
      <w:color w:val="0070C0"/>
      <w:sz w:val="24"/>
      <w:szCs w:val="20"/>
      <w:lang w:val="en-US"/>
    </w:rPr>
  </w:style>
  <w:style w:type="paragraph" w:customStyle="1" w:styleId="Head5">
    <w:name w:val="Head5"/>
    <w:autoRedefine/>
    <w:qFormat/>
    <w:rsid w:val="002272A1"/>
    <w:pPr>
      <w:spacing w:before="240" w:after="120" w:line="360" w:lineRule="auto"/>
    </w:pPr>
    <w:rPr>
      <w:rFonts w:ascii="Times New Roman" w:eastAsia="Times New Roman" w:hAnsi="Times New Roman" w:cs="Times New Roman"/>
      <w:color w:val="385623" w:themeColor="accent6" w:themeShade="80"/>
      <w:szCs w:val="20"/>
      <w:lang w:val="en-US"/>
    </w:rPr>
  </w:style>
  <w:style w:type="paragraph" w:customStyle="1" w:styleId="History">
    <w:name w:val="History"/>
    <w:basedOn w:val="Normal"/>
    <w:autoRedefine/>
    <w:qFormat/>
    <w:rsid w:val="002272A1"/>
    <w:rPr>
      <w:color w:val="ED7D31" w:themeColor="accent2"/>
    </w:rPr>
  </w:style>
  <w:style w:type="paragraph" w:customStyle="1" w:styleId="Titledocument">
    <w:name w:val="Title_document"/>
    <w:autoRedefine/>
    <w:qFormat/>
    <w:rsid w:val="002272A1"/>
    <w:pPr>
      <w:spacing w:before="480" w:after="480" w:line="240" w:lineRule="atLeast"/>
      <w:jc w:val="center"/>
    </w:pPr>
    <w:rPr>
      <w:rFonts w:ascii="Times New Roman" w:eastAsia="Times New Roman" w:hAnsi="Times New Roman" w:cs="Times New Roman"/>
      <w:sz w:val="36"/>
      <w:szCs w:val="20"/>
      <w:lang w:val="en-US"/>
    </w:rPr>
  </w:style>
  <w:style w:type="paragraph" w:customStyle="1" w:styleId="programCodedisplay">
    <w:name w:val="programCode_display"/>
    <w:basedOn w:val="Normal"/>
    <w:rsid w:val="002272A1"/>
    <w:pPr>
      <w:spacing w:after="0" w:line="240" w:lineRule="auto"/>
    </w:pPr>
    <w:rPr>
      <w:rFonts w:ascii="Courier New" w:eastAsia="Arial Unicode MS" w:hAnsi="Courier New" w:cs="Times New Roman"/>
      <w:sz w:val="20"/>
      <w:szCs w:val="20"/>
    </w:rPr>
  </w:style>
  <w:style w:type="character" w:customStyle="1" w:styleId="Publisher">
    <w:name w:val="Publisher"/>
    <w:basedOn w:val="DefaultParagraphFont"/>
    <w:uiPriority w:val="1"/>
    <w:qFormat/>
    <w:rsid w:val="002272A1"/>
    <w:rPr>
      <w:color w:val="auto"/>
      <w:bdr w:val="none" w:sz="0" w:space="0" w:color="auto"/>
      <w:shd w:val="clear" w:color="auto" w:fill="FFFF49"/>
    </w:rPr>
  </w:style>
  <w:style w:type="paragraph" w:customStyle="1" w:styleId="RectoRRH">
    <w:name w:val="Recto_(RRH)"/>
    <w:autoRedefine/>
    <w:qFormat/>
    <w:rsid w:val="002272A1"/>
    <w:pPr>
      <w:spacing w:before="120" w:after="480" w:line="240" w:lineRule="auto"/>
      <w:jc w:val="right"/>
    </w:pPr>
    <w:rPr>
      <w:rFonts w:ascii="Times New Roman" w:eastAsia="Times New Roman" w:hAnsi="Times New Roman" w:cs="Times New Roman"/>
      <w:sz w:val="20"/>
      <w:szCs w:val="20"/>
      <w:lang w:val="en-US"/>
    </w:rPr>
  </w:style>
  <w:style w:type="character" w:customStyle="1" w:styleId="URL">
    <w:name w:val="URL"/>
    <w:basedOn w:val="DefaultParagraphFont"/>
    <w:uiPriority w:val="1"/>
    <w:qFormat/>
    <w:rsid w:val="002272A1"/>
    <w:rPr>
      <w:color w:val="auto"/>
      <w:bdr w:val="none" w:sz="0" w:space="0" w:color="auto"/>
      <w:shd w:val="clear" w:color="auto" w:fill="FF3300"/>
    </w:rPr>
  </w:style>
  <w:style w:type="paragraph" w:customStyle="1" w:styleId="VersoLRH">
    <w:name w:val="Verso_(LRH)"/>
    <w:autoRedefine/>
    <w:qFormat/>
    <w:rsid w:val="002272A1"/>
    <w:pPr>
      <w:spacing w:before="120" w:after="480" w:line="240" w:lineRule="auto"/>
    </w:pPr>
    <w:rPr>
      <w:rFonts w:ascii="Times New Roman" w:eastAsia="Times New Roman" w:hAnsi="Times New Roman" w:cs="Times New Roman"/>
      <w:sz w:val="20"/>
      <w:szCs w:val="20"/>
      <w:lang w:val="en-US"/>
    </w:rPr>
  </w:style>
  <w:style w:type="character" w:customStyle="1" w:styleId="Volume">
    <w:name w:val="Volume"/>
    <w:basedOn w:val="DefaultParagraphFont"/>
    <w:uiPriority w:val="1"/>
    <w:qFormat/>
    <w:rsid w:val="002272A1"/>
    <w:rPr>
      <w:color w:val="auto"/>
      <w:bdr w:val="none" w:sz="0" w:space="0" w:color="auto"/>
      <w:shd w:val="clear" w:color="auto" w:fill="FFCC66"/>
    </w:rPr>
  </w:style>
  <w:style w:type="character" w:customStyle="1" w:styleId="Pages">
    <w:name w:val="Pages"/>
    <w:basedOn w:val="DefaultParagraphFont"/>
    <w:uiPriority w:val="1"/>
    <w:qFormat/>
    <w:rsid w:val="002272A1"/>
    <w:rPr>
      <w:color w:val="auto"/>
      <w:bdr w:val="none" w:sz="0" w:space="0" w:color="auto"/>
      <w:shd w:val="clear" w:color="auto" w:fill="D279FF"/>
    </w:rPr>
  </w:style>
  <w:style w:type="character" w:customStyle="1" w:styleId="Degree">
    <w:name w:val="Degree"/>
    <w:basedOn w:val="DefaultParagraphFont"/>
    <w:uiPriority w:val="1"/>
    <w:qFormat/>
    <w:rsid w:val="002272A1"/>
    <w:rPr>
      <w:color w:val="auto"/>
      <w:bdr w:val="none" w:sz="0" w:space="0" w:color="auto"/>
      <w:shd w:val="clear" w:color="auto" w:fill="00C400"/>
    </w:rPr>
  </w:style>
  <w:style w:type="character" w:customStyle="1" w:styleId="Role">
    <w:name w:val="Role"/>
    <w:basedOn w:val="DefaultParagraphFont"/>
    <w:uiPriority w:val="1"/>
    <w:qFormat/>
    <w:rsid w:val="002272A1"/>
    <w:rPr>
      <w:color w:val="92D050"/>
    </w:rPr>
  </w:style>
  <w:style w:type="paragraph" w:customStyle="1" w:styleId="AbsHead">
    <w:name w:val="AbsHead"/>
    <w:link w:val="AbsHeadChar"/>
    <w:autoRedefine/>
    <w:qFormat/>
    <w:rsid w:val="002272A1"/>
    <w:pPr>
      <w:spacing w:before="240" w:after="200" w:line="276" w:lineRule="auto"/>
    </w:pPr>
    <w:rPr>
      <w:rFonts w:ascii="Times New Roman" w:hAnsi="Times New Roman"/>
      <w:color w:val="4472C4" w:themeColor="accent1"/>
      <w:sz w:val="28"/>
      <w:lang w:val="fr-FR"/>
    </w:rPr>
  </w:style>
  <w:style w:type="character" w:customStyle="1" w:styleId="AbsHeadChar">
    <w:name w:val="AbsHead Char"/>
    <w:basedOn w:val="DefaultParagraphFont"/>
    <w:link w:val="AbsHead"/>
    <w:rsid w:val="002272A1"/>
    <w:rPr>
      <w:rFonts w:ascii="Times New Roman" w:hAnsi="Times New Roman"/>
      <w:color w:val="4472C4" w:themeColor="accent1"/>
      <w:sz w:val="28"/>
      <w:lang w:val="fr-FR"/>
    </w:rPr>
  </w:style>
  <w:style w:type="character" w:customStyle="1" w:styleId="AcceptedDate">
    <w:name w:val="AcceptedDate"/>
    <w:basedOn w:val="DefaultParagraphFont"/>
    <w:uiPriority w:val="1"/>
    <w:qFormat/>
    <w:rsid w:val="002272A1"/>
    <w:rPr>
      <w:color w:val="FF0000"/>
    </w:rPr>
  </w:style>
  <w:style w:type="paragraph" w:customStyle="1" w:styleId="AckHead">
    <w:name w:val="AckHead"/>
    <w:link w:val="AckHeadChar"/>
    <w:autoRedefine/>
    <w:qFormat/>
    <w:rsid w:val="002272A1"/>
    <w:pPr>
      <w:spacing w:after="200" w:line="276" w:lineRule="auto"/>
    </w:pPr>
    <w:rPr>
      <w:rFonts w:ascii="Times New Roman" w:hAnsi="Times New Roman"/>
      <w:color w:val="44546A" w:themeColor="text2"/>
      <w:sz w:val="28"/>
      <w:lang w:val="en-US"/>
    </w:rPr>
  </w:style>
  <w:style w:type="character" w:customStyle="1" w:styleId="AckHeadChar">
    <w:name w:val="AckHead Char"/>
    <w:basedOn w:val="DefaultParagraphFont"/>
    <w:link w:val="AckHead"/>
    <w:rsid w:val="002272A1"/>
    <w:rPr>
      <w:rFonts w:ascii="Times New Roman" w:hAnsi="Times New Roman"/>
      <w:color w:val="44546A" w:themeColor="text2"/>
      <w:sz w:val="28"/>
      <w:lang w:val="en-US"/>
    </w:rPr>
  </w:style>
  <w:style w:type="paragraph" w:customStyle="1" w:styleId="AckPara">
    <w:name w:val="AckPara"/>
    <w:autoRedefine/>
    <w:qFormat/>
    <w:rsid w:val="002272A1"/>
    <w:pPr>
      <w:spacing w:after="200" w:line="276" w:lineRule="auto"/>
    </w:pPr>
    <w:rPr>
      <w:rFonts w:ascii="Times New Roman" w:hAnsi="Times New Roman"/>
      <w:color w:val="222A35" w:themeColor="text2" w:themeShade="80"/>
      <w:lang w:val="en-US"/>
    </w:rPr>
  </w:style>
  <w:style w:type="character" w:customStyle="1" w:styleId="AppendixChar">
    <w:name w:val="Appendix Char"/>
    <w:basedOn w:val="DefaultParagraphFont"/>
    <w:link w:val="Appendix"/>
    <w:rsid w:val="002272A1"/>
    <w:rPr>
      <w:rFonts w:asciiTheme="majorHAnsi" w:hAnsiTheme="majorHAnsi"/>
      <w:color w:val="44546A" w:themeColor="text2"/>
      <w:sz w:val="28"/>
      <w:lang w:val="en-US"/>
    </w:rPr>
  </w:style>
  <w:style w:type="paragraph" w:customStyle="1" w:styleId="AppendixH1">
    <w:name w:val="AppendixH1"/>
    <w:qFormat/>
    <w:rsid w:val="002272A1"/>
    <w:pPr>
      <w:spacing w:after="200" w:line="276" w:lineRule="auto"/>
    </w:pPr>
    <w:rPr>
      <w:rFonts w:ascii="Times New Roman" w:hAnsi="Times New Roman"/>
      <w:color w:val="4472C4" w:themeColor="accent1"/>
      <w:sz w:val="32"/>
      <w:lang w:val="en-US"/>
    </w:rPr>
  </w:style>
  <w:style w:type="paragraph" w:customStyle="1" w:styleId="AppendixH2">
    <w:name w:val="AppendixH2"/>
    <w:qFormat/>
    <w:rsid w:val="002272A1"/>
    <w:pPr>
      <w:autoSpaceDE w:val="0"/>
      <w:autoSpaceDN w:val="0"/>
      <w:adjustRightInd w:val="0"/>
      <w:spacing w:after="0" w:line="240" w:lineRule="auto"/>
    </w:pPr>
    <w:rPr>
      <w:rFonts w:ascii="Times New Roman" w:hAnsi="Times New Roman" w:cs="Courier New"/>
      <w:color w:val="0070C0"/>
      <w:sz w:val="24"/>
      <w:szCs w:val="24"/>
      <w:lang w:val="en-US"/>
    </w:rPr>
  </w:style>
  <w:style w:type="paragraph" w:customStyle="1" w:styleId="AppendixH3">
    <w:name w:val="AppendixH3"/>
    <w:qFormat/>
    <w:rsid w:val="002272A1"/>
    <w:pPr>
      <w:autoSpaceDE w:val="0"/>
      <w:autoSpaceDN w:val="0"/>
      <w:adjustRightInd w:val="0"/>
      <w:spacing w:after="0" w:line="240" w:lineRule="auto"/>
    </w:pPr>
    <w:rPr>
      <w:rFonts w:ascii="Times New Roman" w:hAnsi="Times New Roman" w:cs="Courier New"/>
      <w:color w:val="4472C4" w:themeColor="accent1"/>
      <w:szCs w:val="24"/>
      <w:lang w:val="en-US"/>
    </w:rPr>
  </w:style>
  <w:style w:type="character" w:customStyle="1" w:styleId="ArticleTitle">
    <w:name w:val="ArticleTitle"/>
    <w:basedOn w:val="DefaultParagraphFont"/>
    <w:uiPriority w:val="1"/>
    <w:qFormat/>
    <w:rsid w:val="002272A1"/>
    <w:rPr>
      <w:color w:val="auto"/>
      <w:bdr w:val="none" w:sz="0" w:space="0" w:color="auto"/>
      <w:shd w:val="clear" w:color="auto" w:fill="CCCCFF"/>
    </w:rPr>
  </w:style>
  <w:style w:type="paragraph" w:customStyle="1" w:styleId="AuthNotes">
    <w:name w:val="AuthNotes"/>
    <w:qFormat/>
    <w:rsid w:val="002272A1"/>
    <w:pPr>
      <w:spacing w:after="200" w:line="276" w:lineRule="auto"/>
    </w:pPr>
    <w:rPr>
      <w:color w:val="525252" w:themeColor="accent3" w:themeShade="80"/>
      <w:lang w:val="en-US"/>
    </w:rPr>
  </w:style>
  <w:style w:type="character" w:customStyle="1" w:styleId="author-comment">
    <w:name w:val="author-comment"/>
    <w:basedOn w:val="DefaultParagraphFont"/>
    <w:uiPriority w:val="1"/>
    <w:qFormat/>
    <w:rsid w:val="002272A1"/>
    <w:rPr>
      <w:color w:val="FFC000" w:themeColor="accent4"/>
    </w:rPr>
  </w:style>
  <w:style w:type="paragraph" w:customStyle="1" w:styleId="Authors">
    <w:name w:val="Authors"/>
    <w:link w:val="AuthorsChar"/>
    <w:autoRedefine/>
    <w:qFormat/>
    <w:rsid w:val="002272A1"/>
    <w:pPr>
      <w:spacing w:before="360" w:after="200" w:line="276" w:lineRule="auto"/>
    </w:pPr>
    <w:rPr>
      <w:color w:val="0070C0"/>
      <w:sz w:val="24"/>
      <w:lang w:val="en-US"/>
    </w:rPr>
  </w:style>
  <w:style w:type="character" w:customStyle="1" w:styleId="AuthorsChar">
    <w:name w:val="Authors Char"/>
    <w:basedOn w:val="DefaultParagraphFont"/>
    <w:link w:val="Authors"/>
    <w:rsid w:val="002272A1"/>
    <w:rPr>
      <w:color w:val="0070C0"/>
      <w:sz w:val="24"/>
      <w:lang w:val="en-US"/>
    </w:rPr>
  </w:style>
  <w:style w:type="character" w:customStyle="1" w:styleId="BookTitle">
    <w:name w:val="BookTitle"/>
    <w:basedOn w:val="DefaultParagraphFont"/>
    <w:uiPriority w:val="1"/>
    <w:qFormat/>
    <w:rsid w:val="002272A1"/>
    <w:rPr>
      <w:color w:val="auto"/>
      <w:bdr w:val="none" w:sz="0" w:space="0" w:color="auto"/>
      <w:shd w:val="clear" w:color="auto" w:fill="FFD9B3"/>
    </w:rPr>
  </w:style>
  <w:style w:type="paragraph" w:customStyle="1" w:styleId="BoxText">
    <w:name w:val="BoxText"/>
    <w:qFormat/>
    <w:rsid w:val="002272A1"/>
    <w:pPr>
      <w:spacing w:after="200" w:line="276" w:lineRule="auto"/>
    </w:pPr>
    <w:rPr>
      <w:sz w:val="18"/>
      <w:lang w:val="en-US"/>
    </w:rPr>
  </w:style>
  <w:style w:type="paragraph" w:customStyle="1" w:styleId="BoxTitle">
    <w:name w:val="BoxTitle"/>
    <w:basedOn w:val="Normal"/>
    <w:qFormat/>
    <w:rsid w:val="002272A1"/>
    <w:rPr>
      <w:rFonts w:asciiTheme="majorHAnsi" w:hAnsiTheme="majorHAnsi" w:cs="Times New Roman"/>
      <w:sz w:val="24"/>
      <w:szCs w:val="24"/>
    </w:rPr>
  </w:style>
  <w:style w:type="character" w:customStyle="1" w:styleId="City">
    <w:name w:val="City"/>
    <w:basedOn w:val="DefaultParagraphFont"/>
    <w:uiPriority w:val="1"/>
    <w:qFormat/>
    <w:rsid w:val="002272A1"/>
    <w:rPr>
      <w:color w:val="auto"/>
      <w:bdr w:val="none" w:sz="0" w:space="0" w:color="auto"/>
      <w:shd w:val="clear" w:color="auto" w:fill="66FFFF"/>
    </w:rPr>
  </w:style>
  <w:style w:type="character" w:customStyle="1" w:styleId="Collab">
    <w:name w:val="Collab"/>
    <w:basedOn w:val="DefaultParagraphFont"/>
    <w:uiPriority w:val="1"/>
    <w:qFormat/>
    <w:rsid w:val="002272A1"/>
    <w:rPr>
      <w:color w:val="auto"/>
      <w:bdr w:val="none" w:sz="0" w:space="0" w:color="auto"/>
      <w:shd w:val="clear" w:color="auto" w:fill="5F5F5F"/>
    </w:rPr>
  </w:style>
  <w:style w:type="character" w:customStyle="1" w:styleId="ConfDate">
    <w:name w:val="ConfDate"/>
    <w:basedOn w:val="DefaultParagraphFont"/>
    <w:uiPriority w:val="1"/>
    <w:rsid w:val="002272A1"/>
    <w:rPr>
      <w:rFonts w:ascii="Times New Roman" w:hAnsi="Times New Roman"/>
      <w:color w:val="FF0066"/>
      <w:sz w:val="20"/>
    </w:rPr>
  </w:style>
  <w:style w:type="character" w:customStyle="1" w:styleId="ConfLoc">
    <w:name w:val="ConfLoc"/>
    <w:basedOn w:val="DefaultParagraphFont"/>
    <w:uiPriority w:val="1"/>
    <w:rsid w:val="002272A1"/>
    <w:rPr>
      <w:color w:val="003300"/>
      <w:bdr w:val="none" w:sz="0" w:space="0" w:color="auto"/>
      <w:shd w:val="clear" w:color="auto" w:fill="9999FF"/>
    </w:rPr>
  </w:style>
  <w:style w:type="character" w:customStyle="1" w:styleId="ConfName">
    <w:name w:val="ConfName"/>
    <w:basedOn w:val="DefaultParagraphFont"/>
    <w:uiPriority w:val="1"/>
    <w:qFormat/>
    <w:rsid w:val="002272A1"/>
    <w:rPr>
      <w:color w:val="15BDBD"/>
    </w:rPr>
  </w:style>
  <w:style w:type="paragraph" w:customStyle="1" w:styleId="Correspondence">
    <w:name w:val="Correspondence"/>
    <w:basedOn w:val="Normal"/>
    <w:link w:val="CorrespondenceChar"/>
    <w:autoRedefine/>
    <w:qFormat/>
    <w:rsid w:val="002272A1"/>
    <w:rPr>
      <w:color w:val="1F4E79" w:themeColor="accent5" w:themeShade="80"/>
    </w:rPr>
  </w:style>
  <w:style w:type="character" w:customStyle="1" w:styleId="CorrespondenceChar">
    <w:name w:val="Correspondence Char"/>
    <w:basedOn w:val="DefaultParagraphFont"/>
    <w:link w:val="Correspondence"/>
    <w:rsid w:val="002272A1"/>
    <w:rPr>
      <w:color w:val="1F4E79" w:themeColor="accent5" w:themeShade="80"/>
      <w:lang w:val="en-US"/>
    </w:rPr>
  </w:style>
  <w:style w:type="character" w:customStyle="1" w:styleId="Country">
    <w:name w:val="Country"/>
    <w:basedOn w:val="DefaultParagraphFont"/>
    <w:uiPriority w:val="1"/>
    <w:qFormat/>
    <w:rsid w:val="002272A1"/>
    <w:rPr>
      <w:color w:val="auto"/>
      <w:bdr w:val="none" w:sz="0" w:space="0" w:color="auto"/>
      <w:shd w:val="clear" w:color="auto" w:fill="00A5E0"/>
    </w:rPr>
  </w:style>
  <w:style w:type="paragraph" w:customStyle="1" w:styleId="DefItem">
    <w:name w:val="DefItem"/>
    <w:basedOn w:val="Normal"/>
    <w:autoRedefine/>
    <w:qFormat/>
    <w:rsid w:val="002272A1"/>
    <w:pPr>
      <w:spacing w:after="80"/>
      <w:ind w:left="720"/>
    </w:pPr>
    <w:rPr>
      <w:color w:val="833C0B" w:themeColor="accent2" w:themeShade="80"/>
    </w:rPr>
  </w:style>
  <w:style w:type="paragraph" w:customStyle="1" w:styleId="DisplayFormula">
    <w:name w:val="DisplayFormula"/>
    <w:basedOn w:val="Normal"/>
    <w:link w:val="DisplayFormulaChar"/>
    <w:qFormat/>
    <w:rsid w:val="002272A1"/>
    <w:pPr>
      <w:ind w:left="720"/>
    </w:pPr>
    <w:rPr>
      <w:color w:val="833C0B" w:themeColor="accent2" w:themeShade="80"/>
    </w:rPr>
  </w:style>
  <w:style w:type="character" w:customStyle="1" w:styleId="DisplayFormulaChar">
    <w:name w:val="DisplayFormula Char"/>
    <w:basedOn w:val="DefaultParagraphFont"/>
    <w:link w:val="DisplayFormula"/>
    <w:rsid w:val="002272A1"/>
    <w:rPr>
      <w:color w:val="833C0B" w:themeColor="accent2" w:themeShade="80"/>
      <w:lang w:val="en-US"/>
    </w:rPr>
  </w:style>
  <w:style w:type="character" w:customStyle="1" w:styleId="EdFirstName">
    <w:name w:val="EdFirstName"/>
    <w:basedOn w:val="DefaultParagraphFont"/>
    <w:uiPriority w:val="1"/>
    <w:qFormat/>
    <w:rsid w:val="002272A1"/>
    <w:rPr>
      <w:color w:val="auto"/>
      <w:bdr w:val="none" w:sz="0" w:space="0" w:color="auto"/>
      <w:shd w:val="clear" w:color="auto" w:fill="FFD1E8"/>
    </w:rPr>
  </w:style>
  <w:style w:type="character" w:customStyle="1" w:styleId="Edition">
    <w:name w:val="Edition"/>
    <w:basedOn w:val="DefaultParagraphFont"/>
    <w:uiPriority w:val="1"/>
    <w:qFormat/>
    <w:rsid w:val="002272A1"/>
    <w:rPr>
      <w:color w:val="auto"/>
      <w:bdr w:val="none" w:sz="0" w:space="0" w:color="auto"/>
      <w:shd w:val="clear" w:color="auto" w:fill="9999FF"/>
    </w:rPr>
  </w:style>
  <w:style w:type="character" w:customStyle="1" w:styleId="EdSurname">
    <w:name w:val="EdSurname"/>
    <w:basedOn w:val="DefaultParagraphFont"/>
    <w:uiPriority w:val="1"/>
    <w:qFormat/>
    <w:rsid w:val="002272A1"/>
    <w:rPr>
      <w:color w:val="auto"/>
      <w:bdr w:val="none" w:sz="0" w:space="0" w:color="auto"/>
      <w:shd w:val="clear" w:color="auto" w:fill="FF95CA"/>
    </w:rPr>
  </w:style>
  <w:style w:type="character" w:customStyle="1" w:styleId="Email">
    <w:name w:val="Email"/>
    <w:basedOn w:val="DefaultParagraphFont"/>
    <w:uiPriority w:val="1"/>
    <w:qFormat/>
    <w:rsid w:val="002272A1"/>
    <w:rPr>
      <w:color w:val="0808B8"/>
    </w:rPr>
  </w:style>
  <w:style w:type="character" w:customStyle="1" w:styleId="Fax">
    <w:name w:val="Fax"/>
    <w:basedOn w:val="DefaultParagraphFont"/>
    <w:uiPriority w:val="1"/>
    <w:qFormat/>
    <w:rsid w:val="002272A1"/>
    <w:rPr>
      <w:color w:val="C00000"/>
    </w:rPr>
  </w:style>
  <w:style w:type="paragraph" w:customStyle="1" w:styleId="FigNote">
    <w:name w:val="FigNote"/>
    <w:basedOn w:val="TableFootnote"/>
    <w:qFormat/>
    <w:rsid w:val="002272A1"/>
  </w:style>
  <w:style w:type="paragraph" w:customStyle="1" w:styleId="FigureCaption">
    <w:name w:val="FigureCaption"/>
    <w:link w:val="FigureCaptionChar"/>
    <w:autoRedefine/>
    <w:qFormat/>
    <w:rsid w:val="002272A1"/>
    <w:pPr>
      <w:spacing w:before="360" w:after="200" w:line="276" w:lineRule="auto"/>
    </w:pPr>
    <w:rPr>
      <w:rFonts w:ascii="Times New Roman" w:hAnsi="Times New Roman"/>
      <w:color w:val="0070C0"/>
      <w:sz w:val="24"/>
      <w:lang w:val="en-US"/>
    </w:rPr>
  </w:style>
  <w:style w:type="character" w:customStyle="1" w:styleId="FigureCaptionChar">
    <w:name w:val="FigureCaption Char"/>
    <w:basedOn w:val="DefaultParagraphFont"/>
    <w:link w:val="FigureCaption"/>
    <w:rsid w:val="002272A1"/>
    <w:rPr>
      <w:rFonts w:ascii="Times New Roman" w:hAnsi="Times New Roman"/>
      <w:color w:val="0070C0"/>
      <w:sz w:val="24"/>
      <w:lang w:val="en-US"/>
    </w:rPr>
  </w:style>
  <w:style w:type="character" w:customStyle="1" w:styleId="FirstName">
    <w:name w:val="FirstName"/>
    <w:basedOn w:val="DefaultParagraphFont"/>
    <w:uiPriority w:val="1"/>
    <w:qFormat/>
    <w:rsid w:val="002272A1"/>
    <w:rPr>
      <w:color w:val="auto"/>
      <w:bdr w:val="none" w:sz="0" w:space="0" w:color="auto"/>
      <w:shd w:val="clear" w:color="auto" w:fill="DDDDDD"/>
    </w:rPr>
  </w:style>
  <w:style w:type="character" w:customStyle="1" w:styleId="focus">
    <w:name w:val="focus"/>
    <w:basedOn w:val="DefaultParagraphFont"/>
    <w:rsid w:val="002272A1"/>
  </w:style>
  <w:style w:type="paragraph" w:customStyle="1" w:styleId="GlossaryHead">
    <w:name w:val="GlossaryHead"/>
    <w:basedOn w:val="Head1"/>
    <w:qFormat/>
    <w:rsid w:val="002272A1"/>
    <w:rPr>
      <w:rFonts w:asciiTheme="majorHAnsi" w:hAnsiTheme="majorHAnsi"/>
      <w:color w:val="C45911" w:themeColor="accent2" w:themeShade="BF"/>
      <w:sz w:val="28"/>
    </w:rPr>
  </w:style>
  <w:style w:type="character" w:customStyle="1" w:styleId="Issue">
    <w:name w:val="Issue"/>
    <w:basedOn w:val="DefaultParagraphFont"/>
    <w:uiPriority w:val="1"/>
    <w:qFormat/>
    <w:rsid w:val="002272A1"/>
    <w:rPr>
      <w:color w:val="auto"/>
      <w:bdr w:val="none" w:sz="0" w:space="0" w:color="auto"/>
      <w:shd w:val="clear" w:color="auto" w:fill="C8BE84"/>
    </w:rPr>
  </w:style>
  <w:style w:type="character" w:customStyle="1" w:styleId="JournalTitle">
    <w:name w:val="JournalTitle"/>
    <w:basedOn w:val="DefaultParagraphFont"/>
    <w:uiPriority w:val="1"/>
    <w:qFormat/>
    <w:rsid w:val="002272A1"/>
    <w:rPr>
      <w:color w:val="auto"/>
      <w:bdr w:val="none" w:sz="0" w:space="0" w:color="auto"/>
      <w:shd w:val="clear" w:color="auto" w:fill="CCFF99"/>
    </w:rPr>
  </w:style>
  <w:style w:type="paragraph" w:customStyle="1" w:styleId="KeyWordHead">
    <w:name w:val="KeyWordHead"/>
    <w:basedOn w:val="Normal"/>
    <w:autoRedefine/>
    <w:qFormat/>
    <w:rsid w:val="002272A1"/>
    <w:rPr>
      <w:color w:val="4472C4" w:themeColor="accent1"/>
      <w:sz w:val="28"/>
    </w:rPr>
  </w:style>
  <w:style w:type="paragraph" w:customStyle="1" w:styleId="KeyWords">
    <w:name w:val="KeyWords"/>
    <w:basedOn w:val="Normal"/>
    <w:qFormat/>
    <w:rsid w:val="002272A1"/>
    <w:pPr>
      <w:ind w:left="720"/>
    </w:pPr>
    <w:rPr>
      <w:color w:val="1F3864" w:themeColor="accent1" w:themeShade="80"/>
      <w:sz w:val="20"/>
    </w:rPr>
  </w:style>
  <w:style w:type="character" w:customStyle="1" w:styleId="Label">
    <w:name w:val="Label"/>
    <w:basedOn w:val="DefaultParagraphFont"/>
    <w:uiPriority w:val="1"/>
    <w:qFormat/>
    <w:rsid w:val="002272A1"/>
    <w:rPr>
      <w:b w:val="0"/>
      <w:color w:val="0070C0"/>
    </w:rPr>
  </w:style>
  <w:style w:type="character" w:customStyle="1" w:styleId="MiscDate">
    <w:name w:val="MiscDate"/>
    <w:basedOn w:val="DefaultParagraphFont"/>
    <w:uiPriority w:val="1"/>
    <w:qFormat/>
    <w:rsid w:val="002272A1"/>
    <w:rPr>
      <w:color w:val="7030A0"/>
    </w:rPr>
  </w:style>
  <w:style w:type="character" w:customStyle="1" w:styleId="name-alternative">
    <w:name w:val="name-alternative"/>
    <w:basedOn w:val="DefaultParagraphFont"/>
    <w:uiPriority w:val="1"/>
    <w:qFormat/>
    <w:rsid w:val="002272A1"/>
    <w:rPr>
      <w:color w:val="0D0D0D" w:themeColor="text1" w:themeTint="F2"/>
    </w:rPr>
  </w:style>
  <w:style w:type="paragraph" w:customStyle="1" w:styleId="NomenclatureHead">
    <w:name w:val="NomenclatureHead"/>
    <w:basedOn w:val="Normal"/>
    <w:qFormat/>
    <w:rsid w:val="002272A1"/>
    <w:rPr>
      <w:rFonts w:asciiTheme="majorHAnsi" w:hAnsiTheme="majorHAnsi"/>
      <w:color w:val="C45911" w:themeColor="accent2" w:themeShade="BF"/>
      <w:sz w:val="28"/>
    </w:rPr>
  </w:style>
  <w:style w:type="character" w:customStyle="1" w:styleId="OrgDiv">
    <w:name w:val="OrgDiv"/>
    <w:basedOn w:val="DefaultParagraphFont"/>
    <w:uiPriority w:val="1"/>
    <w:qFormat/>
    <w:rsid w:val="002272A1"/>
    <w:rPr>
      <w:color w:val="8496B0" w:themeColor="text2" w:themeTint="99"/>
    </w:rPr>
  </w:style>
  <w:style w:type="character" w:customStyle="1" w:styleId="OrgName">
    <w:name w:val="OrgName"/>
    <w:basedOn w:val="DefaultParagraphFont"/>
    <w:uiPriority w:val="1"/>
    <w:qFormat/>
    <w:rsid w:val="002272A1"/>
    <w:rPr>
      <w:color w:val="323E4F" w:themeColor="text2" w:themeShade="BF"/>
    </w:rPr>
  </w:style>
  <w:style w:type="paragraph" w:customStyle="1" w:styleId="Para">
    <w:name w:val="Para"/>
    <w:rsid w:val="002272A1"/>
    <w:pPr>
      <w:spacing w:after="200" w:line="276" w:lineRule="auto"/>
      <w:ind w:firstLine="567"/>
    </w:pPr>
    <w:rPr>
      <w:rFonts w:ascii="Times New Roman" w:hAnsi="Times New Roman"/>
      <w:sz w:val="20"/>
      <w:lang w:val="en-US"/>
    </w:rPr>
  </w:style>
  <w:style w:type="character" w:customStyle="1" w:styleId="PatentNum">
    <w:name w:val="PatentNum"/>
    <w:basedOn w:val="DefaultParagraphFont"/>
    <w:uiPriority w:val="1"/>
    <w:qFormat/>
    <w:rsid w:val="002272A1"/>
    <w:rPr>
      <w:color w:val="0000FF"/>
    </w:rPr>
  </w:style>
  <w:style w:type="character" w:customStyle="1" w:styleId="Phone">
    <w:name w:val="Phone"/>
    <w:basedOn w:val="DefaultParagraphFont"/>
    <w:uiPriority w:val="1"/>
    <w:qFormat/>
    <w:rsid w:val="002272A1"/>
    <w:rPr>
      <w:color w:val="A0502C"/>
    </w:rPr>
  </w:style>
  <w:style w:type="character" w:customStyle="1" w:styleId="PinCode">
    <w:name w:val="PinCode"/>
    <w:basedOn w:val="DefaultParagraphFont"/>
    <w:uiPriority w:val="1"/>
    <w:qFormat/>
    <w:rsid w:val="002272A1"/>
    <w:rPr>
      <w:color w:val="808000"/>
    </w:rPr>
  </w:style>
  <w:style w:type="character" w:styleId="PlaceholderText">
    <w:name w:val="Placeholder Text"/>
    <w:basedOn w:val="DefaultParagraphFont"/>
    <w:uiPriority w:val="99"/>
    <w:semiHidden/>
    <w:rsid w:val="002272A1"/>
    <w:rPr>
      <w:color w:val="808080"/>
    </w:rPr>
  </w:style>
  <w:style w:type="paragraph" w:customStyle="1" w:styleId="Poem">
    <w:name w:val="Poem"/>
    <w:basedOn w:val="Normal"/>
    <w:qFormat/>
    <w:rsid w:val="002272A1"/>
    <w:pPr>
      <w:spacing w:after="0"/>
      <w:ind w:left="1440"/>
    </w:pPr>
    <w:rPr>
      <w:color w:val="525252" w:themeColor="accent3" w:themeShade="80"/>
    </w:rPr>
  </w:style>
  <w:style w:type="paragraph" w:customStyle="1" w:styleId="PoemSource">
    <w:name w:val="PoemSource"/>
    <w:basedOn w:val="Normal"/>
    <w:qFormat/>
    <w:rsid w:val="002272A1"/>
    <w:pPr>
      <w:jc w:val="right"/>
    </w:pPr>
    <w:rPr>
      <w:color w:val="525252" w:themeColor="accent3" w:themeShade="80"/>
    </w:rPr>
  </w:style>
  <w:style w:type="character" w:customStyle="1" w:styleId="Prefix">
    <w:name w:val="Prefix"/>
    <w:basedOn w:val="DefaultParagraphFont"/>
    <w:uiPriority w:val="1"/>
    <w:qFormat/>
    <w:rsid w:val="002272A1"/>
    <w:rPr>
      <w:color w:val="auto"/>
      <w:bdr w:val="none" w:sz="0" w:space="0" w:color="auto"/>
      <w:shd w:val="clear" w:color="auto" w:fill="FF8633"/>
    </w:rPr>
  </w:style>
  <w:style w:type="paragraph" w:customStyle="1" w:styleId="Source">
    <w:name w:val="Source"/>
    <w:basedOn w:val="Normal"/>
    <w:qFormat/>
    <w:rsid w:val="002272A1"/>
    <w:pPr>
      <w:ind w:left="720"/>
      <w:jc w:val="right"/>
    </w:pPr>
  </w:style>
  <w:style w:type="character" w:customStyle="1" w:styleId="ReceivedDate">
    <w:name w:val="ReceivedDate"/>
    <w:basedOn w:val="DefaultParagraphFont"/>
    <w:uiPriority w:val="1"/>
    <w:qFormat/>
    <w:rsid w:val="002272A1"/>
    <w:rPr>
      <w:color w:val="00B050"/>
    </w:rPr>
  </w:style>
  <w:style w:type="paragraph" w:customStyle="1" w:styleId="ReferenceHead">
    <w:name w:val="ReferenceHead"/>
    <w:basedOn w:val="Normal"/>
    <w:autoRedefine/>
    <w:qFormat/>
    <w:rsid w:val="002272A1"/>
    <w:rPr>
      <w:color w:val="002060"/>
      <w:sz w:val="28"/>
    </w:rPr>
  </w:style>
  <w:style w:type="character" w:customStyle="1" w:styleId="RefMisc">
    <w:name w:val="RefMisc"/>
    <w:basedOn w:val="DefaultParagraphFont"/>
    <w:uiPriority w:val="1"/>
    <w:qFormat/>
    <w:rsid w:val="002272A1"/>
    <w:rPr>
      <w:color w:val="auto"/>
      <w:bdr w:val="none" w:sz="0" w:space="0" w:color="auto"/>
      <w:shd w:val="clear" w:color="auto" w:fill="FF9933"/>
    </w:rPr>
  </w:style>
  <w:style w:type="character" w:customStyle="1" w:styleId="RevisedDate">
    <w:name w:val="RevisedDate"/>
    <w:basedOn w:val="DefaultParagraphFont"/>
    <w:uiPriority w:val="1"/>
    <w:qFormat/>
    <w:rsid w:val="002272A1"/>
    <w:rPr>
      <w:color w:val="0070C0"/>
    </w:rPr>
  </w:style>
  <w:style w:type="paragraph" w:customStyle="1" w:styleId="SignatureAff">
    <w:name w:val="SignatureAff"/>
    <w:basedOn w:val="Normal"/>
    <w:qFormat/>
    <w:rsid w:val="002272A1"/>
    <w:pPr>
      <w:jc w:val="right"/>
    </w:pPr>
  </w:style>
  <w:style w:type="paragraph" w:customStyle="1" w:styleId="SignatureBlock">
    <w:name w:val="SignatureBlock"/>
    <w:basedOn w:val="Normal"/>
    <w:qFormat/>
    <w:rsid w:val="002272A1"/>
    <w:pPr>
      <w:jc w:val="right"/>
    </w:pPr>
    <w:rPr>
      <w:bdr w:val="dotted" w:sz="4" w:space="0" w:color="auto"/>
    </w:rPr>
  </w:style>
  <w:style w:type="character" w:customStyle="1" w:styleId="State">
    <w:name w:val="State"/>
    <w:basedOn w:val="DefaultParagraphFont"/>
    <w:uiPriority w:val="1"/>
    <w:qFormat/>
    <w:rsid w:val="002272A1"/>
    <w:rPr>
      <w:color w:val="A70B38"/>
    </w:rPr>
  </w:style>
  <w:style w:type="paragraph" w:customStyle="1" w:styleId="StatementItalic">
    <w:name w:val="StatementItalic"/>
    <w:basedOn w:val="Normal"/>
    <w:autoRedefine/>
    <w:qFormat/>
    <w:rsid w:val="002272A1"/>
    <w:pPr>
      <w:ind w:left="720"/>
    </w:pPr>
    <w:rPr>
      <w:i/>
      <w:sz w:val="20"/>
    </w:rPr>
  </w:style>
  <w:style w:type="paragraph" w:customStyle="1" w:styleId="Statements">
    <w:name w:val="Statements"/>
    <w:basedOn w:val="Normal"/>
    <w:qFormat/>
    <w:rsid w:val="002272A1"/>
    <w:pPr>
      <w:ind w:left="720"/>
    </w:pPr>
    <w:rPr>
      <w:sz w:val="20"/>
    </w:rPr>
  </w:style>
  <w:style w:type="character" w:customStyle="1" w:styleId="Street">
    <w:name w:val="Street"/>
    <w:basedOn w:val="DefaultParagraphFont"/>
    <w:uiPriority w:val="1"/>
    <w:qFormat/>
    <w:rsid w:val="002272A1"/>
    <w:rPr>
      <w:color w:val="auto"/>
      <w:bdr w:val="none" w:sz="0" w:space="0" w:color="auto"/>
      <w:shd w:val="clear" w:color="auto" w:fill="00CC99"/>
    </w:rPr>
  </w:style>
  <w:style w:type="character" w:styleId="Strong">
    <w:name w:val="Strong"/>
    <w:basedOn w:val="DefaultParagraphFont"/>
    <w:uiPriority w:val="22"/>
    <w:qFormat/>
    <w:rsid w:val="002272A1"/>
    <w:rPr>
      <w:b/>
      <w:bCs/>
    </w:rPr>
  </w:style>
  <w:style w:type="character" w:customStyle="1" w:styleId="Suffix">
    <w:name w:val="Suffix"/>
    <w:basedOn w:val="DefaultParagraphFont"/>
    <w:uiPriority w:val="1"/>
    <w:qFormat/>
    <w:rsid w:val="002272A1"/>
    <w:rPr>
      <w:color w:val="auto"/>
      <w:bdr w:val="none" w:sz="0" w:space="0" w:color="auto"/>
      <w:shd w:val="clear" w:color="auto" w:fill="FFA86D"/>
    </w:rPr>
  </w:style>
  <w:style w:type="character" w:customStyle="1" w:styleId="Surname">
    <w:name w:val="Surname"/>
    <w:basedOn w:val="DefaultParagraphFont"/>
    <w:uiPriority w:val="1"/>
    <w:qFormat/>
    <w:rsid w:val="002272A1"/>
    <w:rPr>
      <w:color w:val="auto"/>
      <w:bdr w:val="none" w:sz="0" w:space="0" w:color="auto"/>
      <w:shd w:val="clear" w:color="auto" w:fill="BCBCBC"/>
    </w:rPr>
  </w:style>
  <w:style w:type="paragraph" w:customStyle="1" w:styleId="TableCaption">
    <w:name w:val="TableCaption"/>
    <w:link w:val="TableCaptionChar"/>
    <w:autoRedefine/>
    <w:qFormat/>
    <w:rsid w:val="002272A1"/>
    <w:pPr>
      <w:spacing w:before="360" w:after="200" w:line="276" w:lineRule="auto"/>
    </w:pPr>
    <w:rPr>
      <w:rFonts w:ascii="Times New Roman" w:hAnsi="Times New Roman"/>
      <w:color w:val="0070C0"/>
      <w:sz w:val="24"/>
      <w:lang w:val="en-US"/>
    </w:rPr>
  </w:style>
  <w:style w:type="character" w:customStyle="1" w:styleId="TableCaptionChar">
    <w:name w:val="TableCaption Char"/>
    <w:basedOn w:val="DefaultParagraphFont"/>
    <w:link w:val="TableCaption"/>
    <w:rsid w:val="002272A1"/>
    <w:rPr>
      <w:rFonts w:ascii="Times New Roman" w:hAnsi="Times New Roman"/>
      <w:color w:val="0070C0"/>
      <w:sz w:val="24"/>
      <w:lang w:val="en-US"/>
    </w:rPr>
  </w:style>
  <w:style w:type="paragraph" w:customStyle="1" w:styleId="TableFootnote">
    <w:name w:val="TableFootnote"/>
    <w:basedOn w:val="Normal"/>
    <w:link w:val="TableFootnoteChar"/>
    <w:qFormat/>
    <w:rsid w:val="002272A1"/>
    <w:pPr>
      <w:spacing w:after="0"/>
    </w:pPr>
    <w:rPr>
      <w:rFonts w:asciiTheme="majorHAnsi" w:hAnsiTheme="majorHAnsi"/>
      <w:sz w:val="18"/>
    </w:rPr>
  </w:style>
  <w:style w:type="character" w:customStyle="1" w:styleId="TableFootnoteChar">
    <w:name w:val="TableFootnote Char"/>
    <w:basedOn w:val="DefaultParagraphFont"/>
    <w:link w:val="TableFootnote"/>
    <w:rsid w:val="002272A1"/>
    <w:rPr>
      <w:rFonts w:asciiTheme="majorHAnsi" w:hAnsiTheme="majorHAnsi"/>
      <w:sz w:val="18"/>
      <w:lang w:val="en-US"/>
    </w:rPr>
  </w:style>
  <w:style w:type="paragraph" w:customStyle="1" w:styleId="TitleNote">
    <w:name w:val="TitleNote"/>
    <w:basedOn w:val="AuthNotes"/>
    <w:qFormat/>
    <w:rsid w:val="002272A1"/>
    <w:rPr>
      <w:sz w:val="20"/>
    </w:rPr>
  </w:style>
  <w:style w:type="paragraph" w:customStyle="1" w:styleId="TransAbstract">
    <w:name w:val="TransAbstract"/>
    <w:basedOn w:val="Abstract"/>
    <w:qFormat/>
    <w:rsid w:val="002272A1"/>
    <w:pPr>
      <w:spacing w:after="210"/>
    </w:pPr>
  </w:style>
  <w:style w:type="character" w:customStyle="1" w:styleId="TransTitle">
    <w:name w:val="TransTitle"/>
    <w:basedOn w:val="DefaultParagraphFont"/>
    <w:uiPriority w:val="1"/>
    <w:qFormat/>
    <w:rsid w:val="002272A1"/>
    <w:rPr>
      <w:color w:val="538135" w:themeColor="accent6" w:themeShade="BF"/>
    </w:rPr>
  </w:style>
  <w:style w:type="character" w:customStyle="1" w:styleId="Year">
    <w:name w:val="Year"/>
    <w:basedOn w:val="DefaultParagraphFont"/>
    <w:uiPriority w:val="1"/>
    <w:qFormat/>
    <w:rsid w:val="002272A1"/>
    <w:rPr>
      <w:color w:val="auto"/>
      <w:bdr w:val="none" w:sz="0" w:space="0" w:color="auto"/>
      <w:shd w:val="clear" w:color="auto" w:fill="66FF66"/>
    </w:rPr>
  </w:style>
  <w:style w:type="paragraph" w:customStyle="1" w:styleId="DisplayFormulaUnnum">
    <w:name w:val="DisplayFormulaUnnum"/>
    <w:basedOn w:val="Normal"/>
    <w:link w:val="DisplayFormulaUnnumChar"/>
    <w:rsid w:val="002272A1"/>
  </w:style>
  <w:style w:type="character" w:customStyle="1" w:styleId="DateChar">
    <w:name w:val="Date Char"/>
    <w:basedOn w:val="DefaultParagraphFont"/>
    <w:uiPriority w:val="99"/>
    <w:semiHidden/>
    <w:rsid w:val="002272A1"/>
  </w:style>
  <w:style w:type="character" w:customStyle="1" w:styleId="SubtitleChar">
    <w:name w:val="Subtitle Char"/>
    <w:basedOn w:val="DefaultParagraphFont"/>
    <w:uiPriority w:val="11"/>
    <w:rsid w:val="002272A1"/>
    <w:rPr>
      <w:rFonts w:asciiTheme="majorHAnsi" w:eastAsiaTheme="majorEastAsia" w:hAnsiTheme="majorHAnsi" w:cstheme="majorBidi"/>
      <w:i/>
      <w:iCs/>
      <w:color w:val="4472C4" w:themeColor="accent1"/>
      <w:spacing w:val="15"/>
      <w:sz w:val="24"/>
      <w:szCs w:val="24"/>
    </w:rPr>
  </w:style>
  <w:style w:type="character" w:customStyle="1" w:styleId="DisplayFormulaUnnumChar">
    <w:name w:val="DisplayFormulaUnnum Char"/>
    <w:basedOn w:val="DefaultParagraphFont"/>
    <w:link w:val="DisplayFormulaUnnum"/>
    <w:rsid w:val="002272A1"/>
    <w:rPr>
      <w:lang w:val="en-US"/>
    </w:rPr>
  </w:style>
  <w:style w:type="paragraph" w:customStyle="1" w:styleId="FigureUnnum">
    <w:name w:val="FigureUnnum"/>
    <w:basedOn w:val="Normal"/>
    <w:link w:val="FigureUnnumChar"/>
    <w:rsid w:val="002272A1"/>
  </w:style>
  <w:style w:type="character" w:customStyle="1" w:styleId="FigureUnnumChar">
    <w:name w:val="FigureUnnum Char"/>
    <w:basedOn w:val="DefaultParagraphFont"/>
    <w:link w:val="FigureUnnum"/>
    <w:rsid w:val="002272A1"/>
    <w:rPr>
      <w:lang w:val="en-US"/>
    </w:rPr>
  </w:style>
  <w:style w:type="paragraph" w:customStyle="1" w:styleId="PresentAddress">
    <w:name w:val="PresentAddress"/>
    <w:basedOn w:val="Normal"/>
    <w:link w:val="PresentAddressChar"/>
    <w:rsid w:val="002272A1"/>
  </w:style>
  <w:style w:type="character" w:customStyle="1" w:styleId="PresentAddressChar">
    <w:name w:val="PresentAddress Char"/>
    <w:basedOn w:val="DefaultParagraphFont"/>
    <w:link w:val="PresentAddress"/>
    <w:rsid w:val="002272A1"/>
    <w:rPr>
      <w:lang w:val="en-US"/>
    </w:rPr>
  </w:style>
  <w:style w:type="paragraph" w:customStyle="1" w:styleId="ParaContinue">
    <w:name w:val="ParaContinue"/>
    <w:link w:val="ParaContinueChar"/>
    <w:rsid w:val="002272A1"/>
    <w:pPr>
      <w:spacing w:after="200" w:line="276" w:lineRule="auto"/>
    </w:pPr>
    <w:rPr>
      <w:rFonts w:ascii="Times New Roman" w:hAnsi="Times New Roman"/>
      <w:sz w:val="20"/>
      <w:lang w:val="en-US"/>
    </w:rPr>
  </w:style>
  <w:style w:type="character" w:customStyle="1" w:styleId="ParaContinueChar">
    <w:name w:val="ParaContinue Char"/>
    <w:basedOn w:val="DefaultParagraphFont"/>
    <w:link w:val="ParaContinue"/>
    <w:rsid w:val="002272A1"/>
    <w:rPr>
      <w:rFonts w:ascii="Times New Roman" w:hAnsi="Times New Roman"/>
      <w:sz w:val="20"/>
      <w:lang w:val="en-US"/>
    </w:rPr>
  </w:style>
  <w:style w:type="paragraph" w:customStyle="1" w:styleId="AuthorBio">
    <w:name w:val="AuthorBio"/>
    <w:link w:val="AuthorBioChar"/>
    <w:rsid w:val="002272A1"/>
    <w:pPr>
      <w:spacing w:after="200" w:line="276" w:lineRule="auto"/>
    </w:pPr>
    <w:rPr>
      <w:rFonts w:ascii="Times New Roman" w:hAnsi="Times New Roman"/>
      <w:lang w:val="en-US"/>
    </w:rPr>
  </w:style>
  <w:style w:type="character" w:customStyle="1" w:styleId="AuthorBioChar">
    <w:name w:val="AuthorBio Char"/>
    <w:basedOn w:val="DefaultParagraphFont"/>
    <w:link w:val="AuthorBio"/>
    <w:rsid w:val="002272A1"/>
    <w:rPr>
      <w:rFonts w:ascii="Times New Roman" w:hAnsi="Times New Roman"/>
      <w:lang w:val="en-US"/>
    </w:rPr>
  </w:style>
  <w:style w:type="paragraph" w:customStyle="1" w:styleId="DocHead">
    <w:name w:val="DocHead"/>
    <w:basedOn w:val="Normal"/>
    <w:autoRedefine/>
    <w:qFormat/>
    <w:rsid w:val="002272A1"/>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2272A1"/>
    <w:rPr>
      <w:color w:val="auto"/>
      <w:bdr w:val="none" w:sz="0" w:space="0" w:color="auto"/>
      <w:shd w:val="clear" w:color="auto" w:fill="A5BED6"/>
    </w:rPr>
  </w:style>
  <w:style w:type="character" w:customStyle="1" w:styleId="Report">
    <w:name w:val="Report"/>
    <w:basedOn w:val="DefaultParagraphFont"/>
    <w:uiPriority w:val="1"/>
    <w:qFormat/>
    <w:rsid w:val="002272A1"/>
    <w:rPr>
      <w:bdr w:val="none" w:sz="0" w:space="0" w:color="auto"/>
      <w:shd w:val="clear" w:color="auto" w:fill="D7E553"/>
    </w:rPr>
  </w:style>
  <w:style w:type="character" w:customStyle="1" w:styleId="Thesis">
    <w:name w:val="Thesis"/>
    <w:basedOn w:val="DefaultParagraphFont"/>
    <w:uiPriority w:val="1"/>
    <w:qFormat/>
    <w:rsid w:val="002272A1"/>
    <w:rPr>
      <w:color w:val="auto"/>
      <w:bdr w:val="none" w:sz="0" w:space="0" w:color="auto"/>
      <w:shd w:val="clear" w:color="auto" w:fill="E5D007"/>
    </w:rPr>
  </w:style>
  <w:style w:type="character" w:customStyle="1" w:styleId="Issn">
    <w:name w:val="Issn"/>
    <w:basedOn w:val="DefaultParagraphFont"/>
    <w:uiPriority w:val="1"/>
    <w:qFormat/>
    <w:rsid w:val="002272A1"/>
    <w:rPr>
      <w:bdr w:val="none" w:sz="0" w:space="0" w:color="auto"/>
      <w:shd w:val="clear" w:color="auto" w:fill="A17189"/>
    </w:rPr>
  </w:style>
  <w:style w:type="character" w:customStyle="1" w:styleId="Isbn">
    <w:name w:val="Isbn"/>
    <w:basedOn w:val="DefaultParagraphFont"/>
    <w:uiPriority w:val="1"/>
    <w:qFormat/>
    <w:rsid w:val="002272A1"/>
    <w:rPr>
      <w:bdr w:val="none" w:sz="0" w:space="0" w:color="auto"/>
      <w:shd w:val="clear" w:color="auto" w:fill="C8EBFC"/>
    </w:rPr>
  </w:style>
  <w:style w:type="character" w:customStyle="1" w:styleId="Coden">
    <w:name w:val="Coden"/>
    <w:basedOn w:val="DefaultParagraphFont"/>
    <w:uiPriority w:val="1"/>
    <w:qFormat/>
    <w:rsid w:val="002272A1"/>
    <w:rPr>
      <w:color w:val="auto"/>
      <w:bdr w:val="none" w:sz="0" w:space="0" w:color="auto"/>
      <w:shd w:val="clear" w:color="auto" w:fill="F9A88F"/>
    </w:rPr>
  </w:style>
  <w:style w:type="character" w:customStyle="1" w:styleId="Patent">
    <w:name w:val="Patent"/>
    <w:basedOn w:val="DefaultParagraphFont"/>
    <w:uiPriority w:val="1"/>
    <w:qFormat/>
    <w:rsid w:val="002272A1"/>
    <w:rPr>
      <w:color w:val="auto"/>
      <w:bdr w:val="none" w:sz="0" w:space="0" w:color="auto"/>
      <w:shd w:val="clear" w:color="auto" w:fill="B26510"/>
    </w:rPr>
  </w:style>
  <w:style w:type="character" w:customStyle="1" w:styleId="MiddleName">
    <w:name w:val="MiddleName"/>
    <w:basedOn w:val="DefaultParagraphFont"/>
    <w:uiPriority w:val="1"/>
    <w:qFormat/>
    <w:rsid w:val="002272A1"/>
    <w:rPr>
      <w:color w:val="auto"/>
      <w:bdr w:val="none" w:sz="0" w:space="0" w:color="auto"/>
      <w:shd w:val="clear" w:color="auto" w:fill="9C9C9C"/>
    </w:rPr>
  </w:style>
  <w:style w:type="character" w:customStyle="1" w:styleId="Query">
    <w:name w:val="Query"/>
    <w:basedOn w:val="DefaultParagraphFont"/>
    <w:uiPriority w:val="1"/>
    <w:rsid w:val="002272A1"/>
    <w:rPr>
      <w:bdr w:val="none" w:sz="0" w:space="0" w:color="auto"/>
      <w:shd w:val="clear" w:color="auto" w:fill="FFFF0F"/>
    </w:rPr>
  </w:style>
  <w:style w:type="character" w:customStyle="1" w:styleId="EdMiddleName">
    <w:name w:val="EdMiddleName"/>
    <w:basedOn w:val="DefaultParagraphFont"/>
    <w:uiPriority w:val="1"/>
    <w:rsid w:val="002272A1"/>
    <w:rPr>
      <w:bdr w:val="none" w:sz="0" w:space="0" w:color="auto"/>
      <w:shd w:val="clear" w:color="auto" w:fill="FF67B3"/>
    </w:rPr>
  </w:style>
  <w:style w:type="paragraph" w:customStyle="1" w:styleId="UnnumFigure">
    <w:name w:val="UnnumFigure"/>
    <w:basedOn w:val="Normal"/>
    <w:qFormat/>
    <w:rsid w:val="002272A1"/>
    <w:pPr>
      <w:pBdr>
        <w:top w:val="single" w:sz="4" w:space="1" w:color="auto"/>
        <w:bottom w:val="single" w:sz="4" w:space="1" w:color="auto"/>
      </w:pBdr>
      <w:shd w:val="clear" w:color="auto" w:fill="D5DCE4" w:themeFill="text2" w:themeFillTint="33"/>
    </w:pPr>
  </w:style>
  <w:style w:type="paragraph" w:customStyle="1" w:styleId="UnnumTable">
    <w:name w:val="UnnumTable"/>
    <w:basedOn w:val="Normal"/>
    <w:qFormat/>
    <w:rsid w:val="002272A1"/>
    <w:pPr>
      <w:pBdr>
        <w:top w:val="single" w:sz="4" w:space="1" w:color="auto"/>
        <w:bottom w:val="single" w:sz="4" w:space="1" w:color="auto"/>
      </w:pBdr>
      <w:shd w:val="clear" w:color="auto" w:fill="FBE4D5" w:themeFill="accent2" w:themeFillTint="33"/>
    </w:pPr>
  </w:style>
  <w:style w:type="paragraph" w:customStyle="1" w:styleId="UnnumScheme">
    <w:name w:val="UnnumScheme"/>
    <w:basedOn w:val="Normal"/>
    <w:qFormat/>
    <w:rsid w:val="002272A1"/>
    <w:pPr>
      <w:pBdr>
        <w:top w:val="single" w:sz="4" w:space="1" w:color="auto"/>
        <w:bottom w:val="single" w:sz="4" w:space="1" w:color="auto"/>
      </w:pBdr>
      <w:shd w:val="clear" w:color="auto" w:fill="D9E2F3" w:themeFill="accent1" w:themeFillTint="33"/>
    </w:pPr>
  </w:style>
  <w:style w:type="paragraph" w:customStyle="1" w:styleId="Reference">
    <w:name w:val="Reference"/>
    <w:basedOn w:val="Normal"/>
    <w:qFormat/>
    <w:rsid w:val="002272A1"/>
  </w:style>
  <w:style w:type="paragraph" w:customStyle="1" w:styleId="Bibentry">
    <w:name w:val="Bib_entry"/>
    <w:autoRedefine/>
    <w:qFormat/>
    <w:rsid w:val="002272A1"/>
    <w:pPr>
      <w:spacing w:after="200" w:line="276" w:lineRule="auto"/>
    </w:pPr>
    <w:rPr>
      <w:rFonts w:ascii="Times New Roman" w:hAnsi="Times New Roman"/>
      <w:color w:val="BD0B24"/>
      <w:lang w:val="en-US"/>
    </w:rPr>
  </w:style>
  <w:style w:type="paragraph" w:customStyle="1" w:styleId="ListStart">
    <w:name w:val="ListStart"/>
    <w:basedOn w:val="Normal"/>
    <w:qFormat/>
    <w:rsid w:val="002272A1"/>
  </w:style>
  <w:style w:type="paragraph" w:customStyle="1" w:styleId="ListEnd">
    <w:name w:val="ListEnd"/>
    <w:basedOn w:val="Normal"/>
    <w:qFormat/>
    <w:rsid w:val="002272A1"/>
  </w:style>
  <w:style w:type="paragraph" w:customStyle="1" w:styleId="AbbreviationHead">
    <w:name w:val="AbbreviationHead"/>
    <w:basedOn w:val="NomenclatureHead"/>
    <w:qFormat/>
    <w:rsid w:val="002272A1"/>
  </w:style>
  <w:style w:type="paragraph" w:customStyle="1" w:styleId="GraphAbstract">
    <w:name w:val="GraphAbstract"/>
    <w:basedOn w:val="Normal"/>
    <w:qFormat/>
    <w:rsid w:val="002272A1"/>
  </w:style>
  <w:style w:type="paragraph" w:styleId="Caption">
    <w:name w:val="caption"/>
    <w:basedOn w:val="Normal"/>
    <w:next w:val="Normal"/>
    <w:autoRedefine/>
    <w:uiPriority w:val="35"/>
    <w:unhideWhenUsed/>
    <w:qFormat/>
    <w:rsid w:val="002272A1"/>
    <w:pPr>
      <w:spacing w:line="240" w:lineRule="auto"/>
    </w:pPr>
    <w:rPr>
      <w:b/>
      <w:bCs/>
      <w:color w:val="4472C4" w:themeColor="accent1"/>
      <w:sz w:val="18"/>
      <w:szCs w:val="18"/>
    </w:rPr>
  </w:style>
  <w:style w:type="paragraph" w:customStyle="1" w:styleId="Epigraph">
    <w:name w:val="Epigraph"/>
    <w:basedOn w:val="Normal"/>
    <w:autoRedefine/>
    <w:qFormat/>
    <w:rsid w:val="002272A1"/>
    <w:pPr>
      <w:ind w:left="720"/>
    </w:pPr>
    <w:rPr>
      <w:iCs/>
      <w:color w:val="BF8F00" w:themeColor="accent4" w:themeShade="BF"/>
    </w:rPr>
  </w:style>
  <w:style w:type="paragraph" w:customStyle="1" w:styleId="Dedication">
    <w:name w:val="Dedication"/>
    <w:basedOn w:val="Para"/>
    <w:autoRedefine/>
    <w:qFormat/>
    <w:rsid w:val="002272A1"/>
    <w:rPr>
      <w:color w:val="C45911" w:themeColor="accent2" w:themeShade="BF"/>
    </w:rPr>
  </w:style>
  <w:style w:type="paragraph" w:customStyle="1" w:styleId="ConflictofInterest">
    <w:name w:val="ConflictofInterest"/>
    <w:basedOn w:val="Para"/>
    <w:autoRedefine/>
    <w:qFormat/>
    <w:rsid w:val="002272A1"/>
    <w:rPr>
      <w:sz w:val="22"/>
    </w:rPr>
  </w:style>
  <w:style w:type="paragraph" w:customStyle="1" w:styleId="FloatQuote">
    <w:name w:val="FloatQuote"/>
    <w:basedOn w:val="Para"/>
    <w:qFormat/>
    <w:rsid w:val="002272A1"/>
    <w:pPr>
      <w:shd w:val="clear" w:color="auto" w:fill="E2EFD9" w:themeFill="accent6" w:themeFillTint="33"/>
      <w:ind w:left="1134" w:right="1134" w:firstLine="0"/>
      <w:jc w:val="both"/>
    </w:pPr>
    <w:rPr>
      <w:sz w:val="18"/>
    </w:rPr>
  </w:style>
  <w:style w:type="paragraph" w:customStyle="1" w:styleId="PullQuote">
    <w:name w:val="PullQuote"/>
    <w:basedOn w:val="Para"/>
    <w:qFormat/>
    <w:rsid w:val="002272A1"/>
    <w:pPr>
      <w:shd w:val="clear" w:color="auto" w:fill="EDEDED" w:themeFill="accent3" w:themeFillTint="33"/>
      <w:ind w:left="1134" w:right="1134" w:firstLine="0"/>
      <w:jc w:val="both"/>
    </w:pPr>
    <w:rPr>
      <w:sz w:val="18"/>
    </w:rPr>
  </w:style>
  <w:style w:type="paragraph" w:customStyle="1" w:styleId="TableFootTitle">
    <w:name w:val="TableFootTitle"/>
    <w:basedOn w:val="TableFootnote"/>
    <w:autoRedefine/>
    <w:qFormat/>
    <w:rsid w:val="002272A1"/>
    <w:rPr>
      <w:sz w:val="22"/>
    </w:rPr>
  </w:style>
  <w:style w:type="character" w:customStyle="1" w:styleId="GrantNumber">
    <w:name w:val="GrantNumber"/>
    <w:basedOn w:val="FundingNumber"/>
    <w:uiPriority w:val="1"/>
    <w:qFormat/>
    <w:rsid w:val="002272A1"/>
    <w:rPr>
      <w:color w:val="9900FF"/>
    </w:rPr>
  </w:style>
  <w:style w:type="character" w:customStyle="1" w:styleId="GrantSponser">
    <w:name w:val="GrantSponser"/>
    <w:basedOn w:val="FundingAgency"/>
    <w:uiPriority w:val="1"/>
    <w:qFormat/>
    <w:rsid w:val="002272A1"/>
    <w:rPr>
      <w:color w:val="666699"/>
    </w:rPr>
  </w:style>
  <w:style w:type="paragraph" w:customStyle="1" w:styleId="SuppHead">
    <w:name w:val="SuppHead"/>
    <w:basedOn w:val="Head1"/>
    <w:qFormat/>
    <w:rsid w:val="002272A1"/>
  </w:style>
  <w:style w:type="paragraph" w:customStyle="1" w:styleId="SuppInfo">
    <w:name w:val="SuppInfo"/>
    <w:basedOn w:val="Para"/>
    <w:qFormat/>
    <w:rsid w:val="002272A1"/>
  </w:style>
  <w:style w:type="paragraph" w:customStyle="1" w:styleId="SuppMedia">
    <w:name w:val="SuppMedia"/>
    <w:basedOn w:val="Para"/>
    <w:qFormat/>
    <w:rsid w:val="002272A1"/>
  </w:style>
  <w:style w:type="paragraph" w:customStyle="1" w:styleId="AdditionalInfoHead">
    <w:name w:val="AdditionalInfoHead"/>
    <w:basedOn w:val="Head1"/>
    <w:qFormat/>
    <w:rsid w:val="002272A1"/>
  </w:style>
  <w:style w:type="paragraph" w:customStyle="1" w:styleId="AdditionalInfo">
    <w:name w:val="AdditionalInfo"/>
    <w:basedOn w:val="Para"/>
    <w:qFormat/>
    <w:rsid w:val="002272A1"/>
  </w:style>
  <w:style w:type="paragraph" w:customStyle="1" w:styleId="FeatureTitle">
    <w:name w:val="FeatureTitle"/>
    <w:basedOn w:val="BoxTitle"/>
    <w:qFormat/>
    <w:rsid w:val="002272A1"/>
  </w:style>
  <w:style w:type="paragraph" w:customStyle="1" w:styleId="AltTitle">
    <w:name w:val="AltTitle"/>
    <w:basedOn w:val="Titledocument"/>
    <w:qFormat/>
    <w:rsid w:val="002272A1"/>
  </w:style>
  <w:style w:type="paragraph" w:customStyle="1" w:styleId="AltSubTitle">
    <w:name w:val="AltSubTitle"/>
    <w:basedOn w:val="Subtitle"/>
    <w:qFormat/>
    <w:rsid w:val="002272A1"/>
  </w:style>
  <w:style w:type="paragraph" w:customStyle="1" w:styleId="SelfCitation">
    <w:name w:val="SelfCitation"/>
    <w:basedOn w:val="Para"/>
    <w:qFormat/>
    <w:rsid w:val="002272A1"/>
  </w:style>
  <w:style w:type="paragraph" w:styleId="Subtitle">
    <w:name w:val="Subtitle"/>
    <w:basedOn w:val="Normal"/>
    <w:next w:val="Normal"/>
    <w:link w:val="SubtitleChar1"/>
    <w:uiPriority w:val="11"/>
    <w:qFormat/>
    <w:rsid w:val="002272A1"/>
    <w:pPr>
      <w:numPr>
        <w:ilvl w:val="1"/>
      </w:numPr>
    </w:pPr>
    <w:rPr>
      <w:rFonts w:asciiTheme="majorHAnsi" w:eastAsiaTheme="majorEastAsia" w:hAnsiTheme="majorHAnsi" w:cstheme="majorBidi"/>
      <w:iCs/>
      <w:color w:val="4472C4" w:themeColor="accent1"/>
      <w:spacing w:val="15"/>
      <w:sz w:val="24"/>
      <w:szCs w:val="24"/>
    </w:rPr>
  </w:style>
  <w:style w:type="character" w:customStyle="1" w:styleId="SubtitleChar1">
    <w:name w:val="Subtitle Char1"/>
    <w:basedOn w:val="DefaultParagraphFont"/>
    <w:link w:val="Subtitle"/>
    <w:uiPriority w:val="11"/>
    <w:rsid w:val="002272A1"/>
    <w:rPr>
      <w:rFonts w:asciiTheme="majorHAnsi" w:eastAsiaTheme="majorEastAsia" w:hAnsiTheme="majorHAnsi" w:cstheme="majorBidi"/>
      <w:iCs/>
      <w:color w:val="4472C4" w:themeColor="accent1"/>
      <w:spacing w:val="15"/>
      <w:sz w:val="24"/>
      <w:szCs w:val="24"/>
      <w:lang w:val="en-US"/>
    </w:rPr>
  </w:style>
  <w:style w:type="paragraph" w:customStyle="1" w:styleId="ListTitle">
    <w:name w:val="ListTitle"/>
    <w:qFormat/>
    <w:rsid w:val="002272A1"/>
    <w:pPr>
      <w:spacing w:after="200" w:line="276" w:lineRule="auto"/>
    </w:pPr>
    <w:rPr>
      <w:lang w:val="en-US"/>
    </w:rPr>
  </w:style>
  <w:style w:type="character" w:customStyle="1" w:styleId="Isource">
    <w:name w:val="Isource"/>
    <w:basedOn w:val="DefaultParagraphFont"/>
    <w:uiPriority w:val="1"/>
    <w:qFormat/>
    <w:rsid w:val="002272A1"/>
    <w:rPr>
      <w:b/>
      <w:color w:val="ED7D31" w:themeColor="accent2"/>
    </w:rPr>
  </w:style>
  <w:style w:type="paragraph" w:customStyle="1" w:styleId="FigSource">
    <w:name w:val="FigSource"/>
    <w:basedOn w:val="Normal"/>
    <w:qFormat/>
    <w:rsid w:val="002272A1"/>
  </w:style>
  <w:style w:type="paragraph" w:customStyle="1" w:styleId="Copyright">
    <w:name w:val="Copyright"/>
    <w:basedOn w:val="Normal"/>
    <w:qFormat/>
    <w:rsid w:val="002272A1"/>
  </w:style>
  <w:style w:type="paragraph" w:customStyle="1" w:styleId="InlineSupp">
    <w:name w:val="InlineSupp"/>
    <w:basedOn w:val="Normal"/>
    <w:qFormat/>
    <w:rsid w:val="002272A1"/>
  </w:style>
  <w:style w:type="paragraph" w:customStyle="1" w:styleId="SidebarQuote">
    <w:name w:val="SidebarQuote"/>
    <w:basedOn w:val="Normal"/>
    <w:qFormat/>
    <w:rsid w:val="002272A1"/>
  </w:style>
  <w:style w:type="character" w:customStyle="1" w:styleId="AltName">
    <w:name w:val="AltName"/>
    <w:basedOn w:val="DefaultParagraphFont"/>
    <w:uiPriority w:val="1"/>
    <w:qFormat/>
    <w:rsid w:val="002272A1"/>
    <w:rPr>
      <w:color w:val="806000" w:themeColor="accent4" w:themeShade="80"/>
    </w:rPr>
  </w:style>
  <w:style w:type="paragraph" w:customStyle="1" w:styleId="StereoChemComp">
    <w:name w:val="StereoChemComp"/>
    <w:basedOn w:val="Normal"/>
    <w:qFormat/>
    <w:rsid w:val="002272A1"/>
  </w:style>
  <w:style w:type="paragraph" w:customStyle="1" w:styleId="StereoChemForm">
    <w:name w:val="StereoChemForm"/>
    <w:basedOn w:val="Normal"/>
    <w:qFormat/>
    <w:rsid w:val="002272A1"/>
  </w:style>
  <w:style w:type="paragraph" w:customStyle="1" w:styleId="StereoChemInfo">
    <w:name w:val="StereoChemInfo"/>
    <w:basedOn w:val="Normal"/>
    <w:qFormat/>
    <w:rsid w:val="002272A1"/>
  </w:style>
  <w:style w:type="paragraph" w:customStyle="1" w:styleId="Address">
    <w:name w:val="Address"/>
    <w:rsid w:val="002272A1"/>
    <w:pPr>
      <w:spacing w:before="240" w:after="240" w:line="560" w:lineRule="exact"/>
      <w:ind w:left="720" w:right="720"/>
      <w:contextualSpacing/>
    </w:pPr>
    <w:rPr>
      <w:rFonts w:ascii="Cambria Math" w:eastAsia="Times New Roman" w:hAnsi="Cambria Math" w:cs="Times New Roman"/>
      <w:color w:val="244061"/>
      <w:sz w:val="24"/>
      <w:szCs w:val="20"/>
      <w:lang w:val="en-US"/>
    </w:rPr>
  </w:style>
  <w:style w:type="paragraph" w:customStyle="1" w:styleId="Answer">
    <w:name w:val="Answer"/>
    <w:qFormat/>
    <w:rsid w:val="002272A1"/>
    <w:pPr>
      <w:tabs>
        <w:tab w:val="left" w:pos="720"/>
      </w:tabs>
      <w:spacing w:after="0" w:line="560" w:lineRule="exact"/>
      <w:ind w:left="720" w:hanging="720"/>
      <w:contextualSpacing/>
    </w:pPr>
    <w:rPr>
      <w:rFonts w:ascii="Cambria Math" w:eastAsia="Times New Roman" w:hAnsi="Cambria Math" w:cs="Times New Roman"/>
      <w:color w:val="8B4552"/>
      <w:sz w:val="24"/>
      <w:szCs w:val="20"/>
      <w:lang w:val="en-US"/>
    </w:rPr>
  </w:style>
  <w:style w:type="paragraph" w:customStyle="1" w:styleId="Assessment">
    <w:name w:val="Assessment"/>
    <w:qFormat/>
    <w:rsid w:val="002272A1"/>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szCs w:val="20"/>
      <w:lang w:val="en-US"/>
    </w:rPr>
  </w:style>
  <w:style w:type="paragraph" w:customStyle="1" w:styleId="Blurb">
    <w:name w:val="Blurb"/>
    <w:basedOn w:val="Normal"/>
    <w:qFormat/>
    <w:rsid w:val="002272A1"/>
    <w:pPr>
      <w:spacing w:before="240" w:after="240" w:line="360" w:lineRule="exact"/>
      <w:ind w:left="1440" w:right="1440"/>
    </w:pPr>
    <w:rPr>
      <w:rFonts w:ascii="Arial Unicode MS" w:eastAsia="Times New Roman" w:hAnsi="Arial Unicode MS" w:cs="Times New Roman"/>
      <w:sz w:val="24"/>
      <w:szCs w:val="20"/>
      <w:lang w:val="en-GB"/>
    </w:rPr>
  </w:style>
  <w:style w:type="paragraph" w:customStyle="1" w:styleId="Break">
    <w:name w:val="Break"/>
    <w:basedOn w:val="Normal"/>
    <w:qFormat/>
    <w:rsid w:val="002272A1"/>
    <w:pPr>
      <w:shd w:val="thinReverseDiagStripe" w:color="auto" w:fill="auto"/>
      <w:spacing w:before="120" w:after="120" w:line="560" w:lineRule="exact"/>
      <w:jc w:val="center"/>
    </w:pPr>
    <w:rPr>
      <w:rFonts w:ascii="Cambria Math" w:eastAsia="Times New Roman" w:hAnsi="Cambria Math" w:cs="Times New Roman"/>
      <w:sz w:val="24"/>
      <w:szCs w:val="20"/>
    </w:rPr>
  </w:style>
  <w:style w:type="paragraph" w:customStyle="1" w:styleId="Chemistry">
    <w:name w:val="Chemistry"/>
    <w:basedOn w:val="Normal"/>
    <w:qFormat/>
    <w:rsid w:val="002272A1"/>
    <w:pPr>
      <w:tabs>
        <w:tab w:val="right" w:pos="8640"/>
      </w:tabs>
      <w:spacing w:after="0" w:line="560" w:lineRule="exact"/>
      <w:ind w:left="1440" w:right="720" w:hanging="720"/>
      <w:jc w:val="center"/>
    </w:pPr>
    <w:rPr>
      <w:rFonts w:ascii="Cambria Math" w:eastAsia="Times New Roman" w:hAnsi="Cambria Math" w:cs="Times New Roman"/>
      <w:color w:val="006666"/>
      <w:sz w:val="24"/>
      <w:szCs w:val="20"/>
      <w:lang w:val="en-GB"/>
    </w:rPr>
  </w:style>
  <w:style w:type="paragraph" w:customStyle="1" w:styleId="Contributor">
    <w:name w:val="Contributor"/>
    <w:basedOn w:val="Normal"/>
    <w:qFormat/>
    <w:rsid w:val="002272A1"/>
    <w:pPr>
      <w:keepLines/>
      <w:spacing w:before="120" w:after="120" w:line="360" w:lineRule="exact"/>
      <w:contextualSpacing/>
      <w:jc w:val="center"/>
    </w:pPr>
    <w:rPr>
      <w:rFonts w:ascii="Arial Unicode MS" w:eastAsia="Times New Roman" w:hAnsi="Arial Unicode MS" w:cs="Times New Roman"/>
      <w:sz w:val="28"/>
      <w:szCs w:val="20"/>
    </w:rPr>
  </w:style>
  <w:style w:type="paragraph" w:customStyle="1" w:styleId="Definition">
    <w:name w:val="Definition"/>
    <w:basedOn w:val="Normal"/>
    <w:qFormat/>
    <w:rsid w:val="002272A1"/>
    <w:pPr>
      <w:tabs>
        <w:tab w:val="right" w:pos="8640"/>
      </w:tabs>
      <w:spacing w:after="0"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2272A1"/>
    <w:pPr>
      <w:tabs>
        <w:tab w:val="left" w:pos="2880"/>
      </w:tabs>
      <w:spacing w:after="0"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2272A1"/>
    <w:pPr>
      <w:tabs>
        <w:tab w:val="right" w:pos="720"/>
        <w:tab w:val="left" w:pos="1440"/>
        <w:tab w:val="left" w:pos="2160"/>
        <w:tab w:val="left" w:pos="2880"/>
        <w:tab w:val="right" w:leader="dot" w:pos="8640"/>
      </w:tabs>
      <w:spacing w:before="120" w:after="0" w:line="360" w:lineRule="exact"/>
    </w:pPr>
    <w:rPr>
      <w:rFonts w:ascii="Cambria Math" w:eastAsia="Times New Roman" w:hAnsi="Cambria Math" w:cs="Times New Roman"/>
      <w:color w:val="007A37"/>
      <w:sz w:val="24"/>
      <w:szCs w:val="20"/>
      <w:lang w:val="en-GB"/>
    </w:rPr>
  </w:style>
  <w:style w:type="paragraph" w:customStyle="1" w:styleId="ExampleBegin">
    <w:name w:val="ExampleBegin"/>
    <w:basedOn w:val="Normal"/>
    <w:qFormat/>
    <w:rsid w:val="002272A1"/>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2272A1"/>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2272A1"/>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2272A1"/>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
    <w:name w:val="Extract"/>
    <w:basedOn w:val="Normal"/>
    <w:rsid w:val="002272A1"/>
    <w:pPr>
      <w:spacing w:after="0" w:line="360" w:lineRule="auto"/>
      <w:ind w:left="720" w:right="720" w:firstLine="720"/>
      <w:contextualSpacing/>
      <w:jc w:val="both"/>
    </w:pPr>
    <w:rPr>
      <w:rFonts w:ascii="Cambria Math" w:eastAsia="Times New Roman" w:hAnsi="Cambria Math" w:cs="Times New Roman"/>
      <w:szCs w:val="20"/>
    </w:rPr>
  </w:style>
  <w:style w:type="paragraph" w:customStyle="1" w:styleId="ExtractBegin">
    <w:name w:val="ExtractBegin"/>
    <w:basedOn w:val="Normal"/>
    <w:qFormat/>
    <w:rsid w:val="002272A1"/>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2272A1"/>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MainHeading">
    <w:name w:val="MainHeading"/>
    <w:basedOn w:val="Normal"/>
    <w:rsid w:val="002272A1"/>
    <w:pPr>
      <w:widowControl w:val="0"/>
      <w:pBdr>
        <w:top w:val="single" w:sz="4" w:space="1" w:color="auto"/>
        <w:left w:val="single" w:sz="4" w:space="4" w:color="auto"/>
        <w:bottom w:val="single" w:sz="4" w:space="6" w:color="auto"/>
        <w:right w:val="single" w:sz="4" w:space="4" w:color="auto"/>
      </w:pBdr>
      <w:spacing w:after="0"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2272A1"/>
    <w:pPr>
      <w:spacing w:after="0" w:line="560" w:lineRule="exact"/>
      <w:ind w:left="-720"/>
    </w:pPr>
    <w:rPr>
      <w:rFonts w:ascii="Cambria Math" w:eastAsia="Times New Roman" w:hAnsi="Cambria Math" w:cs="Times New Roman"/>
      <w:sz w:val="24"/>
      <w:szCs w:val="20"/>
      <w:lang w:val="en-GB"/>
    </w:rPr>
  </w:style>
  <w:style w:type="paragraph" w:customStyle="1" w:styleId="PartNumber">
    <w:name w:val="PartNumber"/>
    <w:basedOn w:val="Normal"/>
    <w:next w:val="Normal"/>
    <w:rsid w:val="002272A1"/>
    <w:pPr>
      <w:keepNext/>
      <w:keepLines/>
      <w:spacing w:before="480" w:after="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2272A1"/>
    <w:rPr>
      <w:b/>
    </w:rPr>
  </w:style>
  <w:style w:type="paragraph" w:customStyle="1" w:styleId="Prelims">
    <w:name w:val="Prelims"/>
    <w:basedOn w:val="Normal"/>
    <w:rsid w:val="002272A1"/>
    <w:pPr>
      <w:tabs>
        <w:tab w:val="right" w:pos="720"/>
        <w:tab w:val="left" w:pos="1440"/>
        <w:tab w:val="left" w:pos="2160"/>
        <w:tab w:val="left" w:pos="2880"/>
        <w:tab w:val="right" w:leader="dot" w:pos="8640"/>
      </w:tabs>
      <w:spacing w:before="120" w:after="0"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2272A1"/>
    <w:pPr>
      <w:spacing w:after="0"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2272A1"/>
    <w:pPr>
      <w:spacing w:after="0"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2272A1"/>
    <w:pPr>
      <w:tabs>
        <w:tab w:val="left" w:pos="720"/>
      </w:tabs>
      <w:spacing w:after="0" w:line="560" w:lineRule="exact"/>
      <w:ind w:left="720" w:hanging="720"/>
      <w:contextualSpacing/>
    </w:pPr>
    <w:rPr>
      <w:rFonts w:ascii="Cambria Math" w:eastAsia="Times New Roman" w:hAnsi="Cambria Math" w:cs="Times New Roman"/>
      <w:color w:val="4F272F"/>
      <w:sz w:val="24"/>
      <w:szCs w:val="20"/>
    </w:rPr>
  </w:style>
  <w:style w:type="paragraph" w:customStyle="1" w:styleId="Spine">
    <w:name w:val="Spine"/>
    <w:basedOn w:val="Normal"/>
    <w:qFormat/>
    <w:rsid w:val="002272A1"/>
    <w:pPr>
      <w:pBdr>
        <w:top w:val="thinThickLargeGap" w:sz="24" w:space="8" w:color="auto"/>
        <w:bottom w:val="thickThinLargeGap" w:sz="24" w:space="12" w:color="auto"/>
      </w:pBdr>
      <w:spacing w:before="120" w:after="0" w:line="360" w:lineRule="exact"/>
    </w:pPr>
    <w:rPr>
      <w:rFonts w:ascii="Cambria Math" w:eastAsia="Times New Roman" w:hAnsi="Cambria Math" w:cs="Times New Roman"/>
      <w:sz w:val="24"/>
      <w:szCs w:val="20"/>
      <w:lang w:val="en-GB"/>
    </w:rPr>
  </w:style>
  <w:style w:type="paragraph" w:customStyle="1" w:styleId="Translation">
    <w:name w:val="Translation"/>
    <w:basedOn w:val="Extract"/>
    <w:qFormat/>
    <w:rsid w:val="002272A1"/>
    <w:rPr>
      <w:color w:val="7030A0"/>
    </w:rPr>
  </w:style>
  <w:style w:type="paragraph" w:customStyle="1" w:styleId="Update">
    <w:name w:val="Update"/>
    <w:basedOn w:val="Normal"/>
    <w:qFormat/>
    <w:rsid w:val="002272A1"/>
    <w:pPr>
      <w:pBdr>
        <w:top w:val="dashed" w:sz="4" w:space="6" w:color="auto"/>
        <w:bottom w:val="dashed" w:sz="4" w:space="16" w:color="auto"/>
      </w:pBdr>
      <w:spacing w:after="0" w:line="560" w:lineRule="exact"/>
      <w:ind w:firstLine="720"/>
    </w:pPr>
    <w:rPr>
      <w:rFonts w:ascii="Cambria Math" w:eastAsia="Times New Roman" w:hAnsi="Cambria Math" w:cs="Times New Roman"/>
      <w:color w:val="760016"/>
      <w:sz w:val="24"/>
      <w:szCs w:val="20"/>
      <w:lang w:val="en-GB"/>
    </w:rPr>
  </w:style>
  <w:style w:type="paragraph" w:customStyle="1" w:styleId="Video">
    <w:name w:val="Video"/>
    <w:basedOn w:val="Normal"/>
    <w:qFormat/>
    <w:rsid w:val="002272A1"/>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szCs w:val="20"/>
    </w:rPr>
  </w:style>
  <w:style w:type="paragraph" w:customStyle="1" w:styleId="Head6">
    <w:name w:val="Head6"/>
    <w:basedOn w:val="Normal"/>
    <w:rsid w:val="002272A1"/>
    <w:pPr>
      <w:keepNext/>
      <w:keepLines/>
      <w:widowControl w:val="0"/>
      <w:spacing w:before="240" w:after="120" w:line="560" w:lineRule="exact"/>
      <w:ind w:left="720"/>
      <w:outlineLvl w:val="5"/>
    </w:pPr>
    <w:rPr>
      <w:rFonts w:ascii="Arial Unicode MS" w:eastAsia="Arial Unicode MS" w:hAnsi="Arial Unicode MS" w:cs="Times New Roman"/>
      <w:color w:val="002060"/>
      <w:sz w:val="24"/>
      <w:szCs w:val="20"/>
    </w:rPr>
  </w:style>
  <w:style w:type="paragraph" w:customStyle="1" w:styleId="Editors">
    <w:name w:val="Editors"/>
    <w:basedOn w:val="Normal"/>
    <w:qFormat/>
    <w:rsid w:val="002272A1"/>
  </w:style>
  <w:style w:type="character" w:customStyle="1" w:styleId="FundingAgency">
    <w:name w:val="FundingAgency"/>
    <w:basedOn w:val="DefaultParagraphFont"/>
    <w:uiPriority w:val="1"/>
    <w:qFormat/>
    <w:rsid w:val="002272A1"/>
    <w:rPr>
      <w:color w:val="FF0000"/>
    </w:rPr>
  </w:style>
  <w:style w:type="character" w:customStyle="1" w:styleId="FundingNumber">
    <w:name w:val="FundingNumber"/>
    <w:basedOn w:val="DefaultParagraphFont"/>
    <w:uiPriority w:val="1"/>
    <w:qFormat/>
    <w:rsid w:val="002272A1"/>
    <w:rPr>
      <w:color w:val="9900FF"/>
    </w:rPr>
  </w:style>
  <w:style w:type="character" w:customStyle="1" w:styleId="Orcid">
    <w:name w:val="Orcid"/>
    <w:basedOn w:val="DefaultParagraphFont"/>
    <w:uiPriority w:val="1"/>
    <w:qFormat/>
    <w:rsid w:val="002272A1"/>
    <w:rPr>
      <w:color w:val="7030A0"/>
    </w:rPr>
  </w:style>
  <w:style w:type="paragraph" w:customStyle="1" w:styleId="TOC1">
    <w:name w:val="TOC1"/>
    <w:basedOn w:val="Normal"/>
    <w:qFormat/>
    <w:rsid w:val="002272A1"/>
  </w:style>
  <w:style w:type="paragraph" w:customStyle="1" w:styleId="TOC2">
    <w:name w:val="TOC2"/>
    <w:basedOn w:val="Normal"/>
    <w:qFormat/>
    <w:rsid w:val="002272A1"/>
  </w:style>
  <w:style w:type="paragraph" w:customStyle="1" w:styleId="TOC3">
    <w:name w:val="TOC3"/>
    <w:basedOn w:val="Normal"/>
    <w:qFormat/>
    <w:rsid w:val="002272A1"/>
  </w:style>
  <w:style w:type="paragraph" w:customStyle="1" w:styleId="TOC4">
    <w:name w:val="TOC4"/>
    <w:basedOn w:val="Normal"/>
    <w:qFormat/>
    <w:rsid w:val="002272A1"/>
  </w:style>
  <w:style w:type="paragraph" w:customStyle="1" w:styleId="TOCHeading">
    <w:name w:val="TOCHeading"/>
    <w:basedOn w:val="Normal"/>
    <w:qFormat/>
    <w:rsid w:val="002272A1"/>
  </w:style>
  <w:style w:type="paragraph" w:customStyle="1" w:styleId="Index1">
    <w:name w:val="Index1"/>
    <w:basedOn w:val="Normal"/>
    <w:qFormat/>
    <w:rsid w:val="002272A1"/>
  </w:style>
  <w:style w:type="paragraph" w:customStyle="1" w:styleId="Index2">
    <w:name w:val="Index2"/>
    <w:basedOn w:val="Normal"/>
    <w:qFormat/>
    <w:rsid w:val="002272A1"/>
    <w:pPr>
      <w:ind w:left="284"/>
    </w:pPr>
  </w:style>
  <w:style w:type="paragraph" w:customStyle="1" w:styleId="Index3">
    <w:name w:val="Index3"/>
    <w:basedOn w:val="Normal"/>
    <w:qFormat/>
    <w:rsid w:val="002272A1"/>
    <w:pPr>
      <w:ind w:left="567"/>
    </w:pPr>
  </w:style>
  <w:style w:type="paragraph" w:customStyle="1" w:styleId="Index4">
    <w:name w:val="Index4"/>
    <w:basedOn w:val="Normal"/>
    <w:qFormat/>
    <w:rsid w:val="002272A1"/>
    <w:pPr>
      <w:ind w:left="851"/>
    </w:pPr>
  </w:style>
  <w:style w:type="paragraph" w:customStyle="1" w:styleId="IndexHead">
    <w:name w:val="IndexHead"/>
    <w:basedOn w:val="Normal"/>
    <w:qFormat/>
    <w:rsid w:val="002272A1"/>
  </w:style>
  <w:style w:type="paragraph" w:customStyle="1" w:styleId="BoxHead1">
    <w:name w:val="BoxHead1"/>
    <w:basedOn w:val="AppendixH1"/>
    <w:qFormat/>
    <w:rsid w:val="002272A1"/>
  </w:style>
  <w:style w:type="paragraph" w:customStyle="1" w:styleId="BoxHead2">
    <w:name w:val="BoxHead2"/>
    <w:basedOn w:val="AppendixH2"/>
    <w:qFormat/>
    <w:rsid w:val="002272A1"/>
  </w:style>
  <w:style w:type="paragraph" w:customStyle="1" w:styleId="BoxHead3">
    <w:name w:val="BoxHead3"/>
    <w:basedOn w:val="AppendixH3"/>
    <w:qFormat/>
    <w:rsid w:val="002272A1"/>
  </w:style>
  <w:style w:type="paragraph" w:customStyle="1" w:styleId="ChapterNumber">
    <w:name w:val="ChapterNumber"/>
    <w:basedOn w:val="Normal"/>
    <w:next w:val="Normal"/>
    <w:rsid w:val="002272A1"/>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End">
    <w:name w:val="ChapterEnd"/>
    <w:basedOn w:val="Normal"/>
    <w:qFormat/>
    <w:rsid w:val="002272A1"/>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Begin">
    <w:name w:val="ChapterBegin"/>
    <w:basedOn w:val="Normal"/>
    <w:qFormat/>
    <w:rsid w:val="002272A1"/>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Title">
    <w:name w:val="ChapterTitle"/>
    <w:basedOn w:val="ChapterNumber"/>
    <w:rsid w:val="002272A1"/>
    <w:rPr>
      <w:i w:val="0"/>
      <w:sz w:val="40"/>
    </w:rPr>
  </w:style>
  <w:style w:type="paragraph" w:customStyle="1" w:styleId="ChapterSubTitle">
    <w:name w:val="ChapterSubTitle"/>
    <w:basedOn w:val="ChapterTitle"/>
    <w:next w:val="Normal"/>
    <w:rsid w:val="002272A1"/>
    <w:pPr>
      <w:spacing w:before="0"/>
    </w:pPr>
    <w:rPr>
      <w:b w:val="0"/>
      <w:i/>
      <w:sz w:val="36"/>
    </w:rPr>
  </w:style>
  <w:style w:type="paragraph" w:customStyle="1" w:styleId="ParaFirst">
    <w:name w:val="ParaFirst"/>
    <w:qFormat/>
    <w:rsid w:val="002272A1"/>
    <w:pPr>
      <w:spacing w:before="360" w:after="0" w:line="560" w:lineRule="exact"/>
    </w:pPr>
    <w:rPr>
      <w:rFonts w:ascii="Cambria Math" w:eastAsia="Times New Roman" w:hAnsi="Cambria Math" w:cs="Times New Roman"/>
      <w:sz w:val="24"/>
      <w:szCs w:val="20"/>
      <w:lang w:val="en-US"/>
    </w:rPr>
  </w:style>
  <w:style w:type="paragraph" w:customStyle="1" w:styleId="PartBegin">
    <w:name w:val="PartBegin"/>
    <w:basedOn w:val="Normal"/>
    <w:qFormat/>
    <w:rsid w:val="002272A1"/>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2272A1"/>
    <w:pPr>
      <w:pBdr>
        <w:top w:val="none" w:sz="0" w:space="0" w:color="auto"/>
        <w:bottom w:val="thickThinSmallGap" w:sz="24" w:space="1" w:color="auto"/>
      </w:pBdr>
    </w:pPr>
  </w:style>
  <w:style w:type="paragraph" w:customStyle="1" w:styleId="AuthorBioHead">
    <w:name w:val="AuthorBioHead"/>
    <w:qFormat/>
    <w:rsid w:val="002272A1"/>
    <w:pPr>
      <w:spacing w:after="200" w:line="276" w:lineRule="auto"/>
    </w:pPr>
    <w:rPr>
      <w:rFonts w:ascii="Times New Roman" w:hAnsi="Times New Roman"/>
      <w:sz w:val="28"/>
      <w:lang w:val="en-US"/>
    </w:rPr>
  </w:style>
  <w:style w:type="character" w:customStyle="1" w:styleId="RevisedDate1">
    <w:name w:val="RevisedDate1"/>
    <w:basedOn w:val="DefaultParagraphFont"/>
    <w:uiPriority w:val="1"/>
    <w:qFormat/>
    <w:rsid w:val="002272A1"/>
    <w:rPr>
      <w:color w:val="BF8F00" w:themeColor="accent4" w:themeShade="BF"/>
    </w:rPr>
  </w:style>
  <w:style w:type="character" w:customStyle="1" w:styleId="RevisedDate2">
    <w:name w:val="RevisedDate2"/>
    <w:basedOn w:val="DefaultParagraphFont"/>
    <w:uiPriority w:val="1"/>
    <w:qFormat/>
    <w:rsid w:val="002272A1"/>
    <w:rPr>
      <w:color w:val="538135" w:themeColor="accent6" w:themeShade="BF"/>
    </w:rPr>
  </w:style>
  <w:style w:type="paragraph" w:customStyle="1" w:styleId="ClientTag">
    <w:name w:val="ClientTag"/>
    <w:basedOn w:val="Normal"/>
    <w:qFormat/>
    <w:rsid w:val="002272A1"/>
  </w:style>
  <w:style w:type="paragraph" w:customStyle="1" w:styleId="RefHead1">
    <w:name w:val="RefHead1"/>
    <w:basedOn w:val="ReferenceHead"/>
    <w:qFormat/>
    <w:rsid w:val="002272A1"/>
    <w:pPr>
      <w:ind w:left="284"/>
    </w:pPr>
  </w:style>
  <w:style w:type="paragraph" w:customStyle="1" w:styleId="RefHead2">
    <w:name w:val="RefHead2"/>
    <w:basedOn w:val="ReferenceHead"/>
    <w:qFormat/>
    <w:rsid w:val="002272A1"/>
    <w:pPr>
      <w:ind w:left="567"/>
    </w:pPr>
  </w:style>
  <w:style w:type="paragraph" w:customStyle="1" w:styleId="RefHead3">
    <w:name w:val="RefHead3"/>
    <w:basedOn w:val="ReferenceHead"/>
    <w:qFormat/>
    <w:rsid w:val="002272A1"/>
    <w:pPr>
      <w:spacing w:before="30"/>
      <w:ind w:left="851"/>
    </w:pPr>
  </w:style>
  <w:style w:type="paragraph" w:customStyle="1" w:styleId="FundingHead">
    <w:name w:val="FundingHead"/>
    <w:basedOn w:val="AckHead"/>
    <w:qFormat/>
    <w:rsid w:val="002272A1"/>
  </w:style>
  <w:style w:type="paragraph" w:customStyle="1" w:styleId="FundingPara">
    <w:name w:val="FundingPara"/>
    <w:basedOn w:val="FundingHead"/>
    <w:next w:val="AckPara"/>
    <w:qFormat/>
    <w:rsid w:val="002272A1"/>
  </w:style>
  <w:style w:type="paragraph" w:customStyle="1" w:styleId="DisclosureHead">
    <w:name w:val="DisclosureHead"/>
    <w:basedOn w:val="Head1"/>
    <w:qFormat/>
    <w:rsid w:val="002272A1"/>
  </w:style>
  <w:style w:type="paragraph" w:customStyle="1" w:styleId="Disclosure">
    <w:name w:val="Disclosure"/>
    <w:basedOn w:val="Para"/>
    <w:qFormat/>
    <w:rsid w:val="002272A1"/>
  </w:style>
  <w:style w:type="paragraph" w:customStyle="1" w:styleId="Quotation">
    <w:name w:val="Quotation"/>
    <w:basedOn w:val="Normal"/>
    <w:qFormat/>
    <w:rsid w:val="002272A1"/>
    <w:pPr>
      <w:jc w:val="center"/>
    </w:pPr>
    <w:rPr>
      <w:sz w:val="16"/>
    </w:rPr>
  </w:style>
  <w:style w:type="character" w:customStyle="1" w:styleId="Correct">
    <w:name w:val="Correct"/>
    <w:basedOn w:val="DefaultParagraphFont"/>
    <w:uiPriority w:val="1"/>
    <w:qFormat/>
    <w:rsid w:val="002272A1"/>
    <w:rPr>
      <w:b/>
      <w:color w:val="0070C0"/>
    </w:rPr>
  </w:style>
  <w:style w:type="paragraph" w:customStyle="1" w:styleId="Explanation">
    <w:name w:val="Explanation"/>
    <w:basedOn w:val="Normal"/>
    <w:rsid w:val="002272A1"/>
    <w:pPr>
      <w:spacing w:before="240" w:after="240" w:line="360" w:lineRule="auto"/>
    </w:pPr>
    <w:rPr>
      <w:rFonts w:eastAsia="Times New Roman" w:cs="Times New Roman"/>
      <w:color w:val="666633"/>
      <w:sz w:val="24"/>
      <w:szCs w:val="24"/>
      <w:lang w:val="en-GB" w:bidi="ar-DZ"/>
    </w:rPr>
  </w:style>
  <w:style w:type="paragraph" w:customStyle="1" w:styleId="Hint">
    <w:name w:val="Hint"/>
    <w:basedOn w:val="Normal"/>
    <w:rsid w:val="002272A1"/>
    <w:pPr>
      <w:spacing w:after="0" w:line="360" w:lineRule="auto"/>
    </w:pPr>
    <w:rPr>
      <w:rFonts w:eastAsia="Times New Roman" w:cs="Times New Roman"/>
      <w:color w:val="993300"/>
      <w:sz w:val="24"/>
      <w:szCs w:val="24"/>
      <w:lang w:val="en-GB" w:bidi="ar-DZ"/>
    </w:rPr>
  </w:style>
  <w:style w:type="paragraph" w:customStyle="1" w:styleId="QuestionFillblank">
    <w:name w:val="Question_Fillblank"/>
    <w:basedOn w:val="Normal"/>
    <w:rsid w:val="002272A1"/>
    <w:pPr>
      <w:spacing w:before="240" w:after="240" w:line="240" w:lineRule="auto"/>
    </w:pPr>
    <w:rPr>
      <w:rFonts w:eastAsia="Times New Roman" w:cs="Times New Roman"/>
      <w:sz w:val="24"/>
      <w:szCs w:val="24"/>
      <w:lang w:val="en-GB" w:bidi="ar-DZ"/>
    </w:rPr>
  </w:style>
  <w:style w:type="paragraph" w:customStyle="1" w:styleId="QuestionMatch">
    <w:name w:val="Question_Match"/>
    <w:basedOn w:val="Normal"/>
    <w:rsid w:val="002272A1"/>
    <w:pPr>
      <w:spacing w:before="240" w:after="240" w:line="240" w:lineRule="auto"/>
    </w:pPr>
    <w:rPr>
      <w:rFonts w:eastAsia="Times New Roman" w:cs="Times New Roman"/>
      <w:sz w:val="24"/>
      <w:szCs w:val="24"/>
      <w:lang w:val="en-GB" w:bidi="ar-DZ"/>
    </w:rPr>
  </w:style>
  <w:style w:type="paragraph" w:customStyle="1" w:styleId="QuestionMultiCh">
    <w:name w:val="Question_MultiCh"/>
    <w:basedOn w:val="Normal"/>
    <w:rsid w:val="002272A1"/>
    <w:pPr>
      <w:spacing w:before="240" w:after="240" w:line="240" w:lineRule="auto"/>
    </w:pPr>
    <w:rPr>
      <w:rFonts w:eastAsia="Times New Roman" w:cs="Times New Roman"/>
      <w:sz w:val="24"/>
      <w:szCs w:val="24"/>
      <w:lang w:val="en-GB" w:bidi="ar-DZ"/>
    </w:rPr>
  </w:style>
  <w:style w:type="paragraph" w:customStyle="1" w:styleId="QuestionTrueFalse">
    <w:name w:val="Question_TrueFalse"/>
    <w:basedOn w:val="Normal"/>
    <w:rsid w:val="002272A1"/>
    <w:pPr>
      <w:spacing w:before="240" w:after="240" w:line="240" w:lineRule="auto"/>
    </w:pPr>
    <w:rPr>
      <w:rFonts w:eastAsia="Times New Roman" w:cs="Times New Roman"/>
      <w:sz w:val="24"/>
      <w:szCs w:val="24"/>
      <w:lang w:val="en-GB" w:bidi="ar-DZ"/>
    </w:rPr>
  </w:style>
  <w:style w:type="paragraph" w:customStyle="1" w:styleId="Worksolution">
    <w:name w:val="Worksolution"/>
    <w:basedOn w:val="Normal"/>
    <w:rsid w:val="002272A1"/>
    <w:pPr>
      <w:spacing w:after="0" w:line="240" w:lineRule="auto"/>
    </w:pPr>
    <w:rPr>
      <w:rFonts w:eastAsia="Times New Roman" w:cs="Times New Roman"/>
      <w:sz w:val="24"/>
      <w:szCs w:val="24"/>
      <w:lang w:val="en-GB" w:bidi="ar-DZ"/>
    </w:rPr>
  </w:style>
  <w:style w:type="paragraph" w:customStyle="1" w:styleId="MetadataHead">
    <w:name w:val="MetadataHead"/>
    <w:basedOn w:val="Normal"/>
    <w:rsid w:val="002272A1"/>
    <w:rPr>
      <w:color w:val="4472C4" w:themeColor="accent1"/>
      <w:sz w:val="20"/>
    </w:rPr>
  </w:style>
  <w:style w:type="character" w:customStyle="1" w:styleId="Subject1">
    <w:name w:val="Subject1"/>
    <w:basedOn w:val="DefaultParagraphFont"/>
    <w:uiPriority w:val="1"/>
    <w:rsid w:val="002272A1"/>
    <w:rPr>
      <w:rFonts w:ascii="Times New Roman" w:hAnsi="Times New Roman"/>
      <w:color w:val="002060"/>
      <w:sz w:val="20"/>
    </w:rPr>
  </w:style>
  <w:style w:type="character" w:customStyle="1" w:styleId="Subject2">
    <w:name w:val="Subject2"/>
    <w:basedOn w:val="Subject1"/>
    <w:uiPriority w:val="1"/>
    <w:rsid w:val="002272A1"/>
    <w:rPr>
      <w:rFonts w:ascii="Times New Roman" w:hAnsi="Times New Roman"/>
      <w:color w:val="002060"/>
      <w:sz w:val="20"/>
    </w:rPr>
  </w:style>
  <w:style w:type="paragraph" w:customStyle="1" w:styleId="FigKeyword">
    <w:name w:val="FigKeyword"/>
    <w:basedOn w:val="Normal"/>
    <w:qFormat/>
    <w:rsid w:val="002272A1"/>
  </w:style>
  <w:style w:type="paragraph" w:customStyle="1" w:styleId="FigCopyright">
    <w:name w:val="FigCopyright"/>
    <w:basedOn w:val="Normal"/>
    <w:qFormat/>
    <w:rsid w:val="002272A1"/>
  </w:style>
  <w:style w:type="character" w:customStyle="1" w:styleId="EpreprintDate">
    <w:name w:val="EpreprintDate"/>
    <w:basedOn w:val="DefaultParagraphFont"/>
    <w:uiPriority w:val="1"/>
    <w:qFormat/>
    <w:rsid w:val="002272A1"/>
    <w:rPr>
      <w:bdr w:val="none" w:sz="0" w:space="0" w:color="auto"/>
      <w:shd w:val="clear" w:color="auto" w:fill="B4C6E7" w:themeFill="accent1" w:themeFillTint="66"/>
    </w:rPr>
  </w:style>
  <w:style w:type="paragraph" w:customStyle="1" w:styleId="ChemFormula">
    <w:name w:val="ChemFormula"/>
    <w:basedOn w:val="Normal"/>
    <w:qFormat/>
    <w:rsid w:val="002272A1"/>
  </w:style>
  <w:style w:type="paragraph" w:customStyle="1" w:styleId="ChemFormulaUnnum">
    <w:name w:val="ChemFormulaUnnum"/>
    <w:basedOn w:val="Normal"/>
    <w:qFormat/>
    <w:rsid w:val="002272A1"/>
  </w:style>
  <w:style w:type="paragraph" w:customStyle="1" w:styleId="Value">
    <w:name w:val="Value"/>
    <w:basedOn w:val="Normal"/>
    <w:next w:val="Normal"/>
    <w:qFormat/>
    <w:rsid w:val="002272A1"/>
  </w:style>
  <w:style w:type="paragraph" w:customStyle="1" w:styleId="Yours">
    <w:name w:val="Yours"/>
    <w:basedOn w:val="Normal"/>
    <w:next w:val="Normal"/>
    <w:qFormat/>
    <w:rsid w:val="002272A1"/>
  </w:style>
  <w:style w:type="paragraph" w:customStyle="1" w:styleId="Letter-ps">
    <w:name w:val="Letter-ps"/>
    <w:basedOn w:val="Normal"/>
    <w:next w:val="Normal"/>
    <w:qFormat/>
    <w:rsid w:val="002272A1"/>
  </w:style>
  <w:style w:type="paragraph" w:styleId="Salutation">
    <w:name w:val="Salutation"/>
    <w:basedOn w:val="Normal"/>
    <w:next w:val="Normal"/>
    <w:link w:val="SalutationChar"/>
    <w:uiPriority w:val="99"/>
    <w:semiHidden/>
    <w:unhideWhenUsed/>
    <w:rsid w:val="002272A1"/>
  </w:style>
  <w:style w:type="character" w:customStyle="1" w:styleId="SalutationChar">
    <w:name w:val="Salutation Char"/>
    <w:basedOn w:val="DefaultParagraphFont"/>
    <w:link w:val="Salutation"/>
    <w:uiPriority w:val="99"/>
    <w:semiHidden/>
    <w:rsid w:val="002272A1"/>
    <w:rPr>
      <w:lang w:val="en-US"/>
    </w:rPr>
  </w:style>
  <w:style w:type="paragraph" w:customStyle="1" w:styleId="AppendixNumber">
    <w:name w:val="AppendixNumber"/>
    <w:qFormat/>
    <w:rsid w:val="002272A1"/>
    <w:pPr>
      <w:spacing w:after="200" w:line="276" w:lineRule="auto"/>
    </w:pPr>
    <w:rPr>
      <w:lang w:val="en-US"/>
    </w:rPr>
  </w:style>
  <w:style w:type="paragraph" w:customStyle="1" w:styleId="Speech">
    <w:name w:val="Speech"/>
    <w:basedOn w:val="AppendixNumber"/>
    <w:qFormat/>
    <w:rsid w:val="002272A1"/>
  </w:style>
  <w:style w:type="paragraph" w:customStyle="1" w:styleId="FeatureFixedTitle">
    <w:name w:val="FeatureFixedTitle"/>
    <w:basedOn w:val="Normal"/>
    <w:qFormat/>
    <w:rsid w:val="002272A1"/>
  </w:style>
  <w:style w:type="paragraph" w:customStyle="1" w:styleId="Feature">
    <w:name w:val="Feature"/>
    <w:basedOn w:val="BoxTitle"/>
    <w:qFormat/>
    <w:rsid w:val="002272A1"/>
  </w:style>
  <w:style w:type="paragraph" w:customStyle="1" w:styleId="FeatureHead1">
    <w:name w:val="FeatureHead1"/>
    <w:basedOn w:val="Normal"/>
    <w:qFormat/>
    <w:rsid w:val="002272A1"/>
  </w:style>
  <w:style w:type="paragraph" w:customStyle="1" w:styleId="FeatureHead2">
    <w:name w:val="FeatureHead2"/>
    <w:basedOn w:val="FeatureHead1"/>
    <w:qFormat/>
    <w:rsid w:val="002272A1"/>
  </w:style>
  <w:style w:type="paragraph" w:customStyle="1" w:styleId="ExerciseSection">
    <w:name w:val="ExerciseSection"/>
    <w:basedOn w:val="Normal"/>
    <w:qFormat/>
    <w:rsid w:val="002272A1"/>
  </w:style>
  <w:style w:type="character" w:customStyle="1" w:styleId="FigCount">
    <w:name w:val="FigCount"/>
    <w:basedOn w:val="DefaultParagraphFont"/>
    <w:uiPriority w:val="1"/>
    <w:qFormat/>
    <w:rsid w:val="002272A1"/>
    <w:rPr>
      <w:color w:val="0000FF"/>
    </w:rPr>
  </w:style>
  <w:style w:type="character" w:customStyle="1" w:styleId="TblCount">
    <w:name w:val="TblCount"/>
    <w:basedOn w:val="DefaultParagraphFont"/>
    <w:uiPriority w:val="1"/>
    <w:qFormat/>
    <w:rsid w:val="002272A1"/>
    <w:rPr>
      <w:color w:val="0000FF"/>
    </w:rPr>
  </w:style>
  <w:style w:type="character" w:customStyle="1" w:styleId="RefCount">
    <w:name w:val="RefCount"/>
    <w:basedOn w:val="DefaultParagraphFont"/>
    <w:uiPriority w:val="1"/>
    <w:qFormat/>
    <w:rsid w:val="002272A1"/>
    <w:rPr>
      <w:color w:val="0000FF"/>
    </w:rPr>
  </w:style>
  <w:style w:type="character" w:customStyle="1" w:styleId="EqnCount">
    <w:name w:val="EqnCount"/>
    <w:basedOn w:val="DefaultParagraphFont"/>
    <w:uiPriority w:val="1"/>
    <w:qFormat/>
    <w:rsid w:val="002272A1"/>
    <w:rPr>
      <w:color w:val="0000FF"/>
    </w:rPr>
  </w:style>
  <w:style w:type="paragraph" w:customStyle="1" w:styleId="AuthInfo">
    <w:name w:val="AuthInfo"/>
    <w:qFormat/>
    <w:rsid w:val="002272A1"/>
    <w:pPr>
      <w:spacing w:after="200" w:line="276" w:lineRule="auto"/>
    </w:pPr>
    <w:rPr>
      <w:lang w:val="en-US"/>
    </w:rPr>
  </w:style>
  <w:style w:type="paragraph" w:customStyle="1" w:styleId="Parabib">
    <w:name w:val="Para_bib"/>
    <w:qFormat/>
    <w:rsid w:val="002272A1"/>
    <w:pPr>
      <w:spacing w:after="200" w:line="276" w:lineRule="auto"/>
    </w:pPr>
    <w:rPr>
      <w:lang w:val="en-US"/>
    </w:rPr>
  </w:style>
  <w:style w:type="paragraph" w:customStyle="1" w:styleId="BibLaTex">
    <w:name w:val="Bib_LaTex"/>
    <w:qFormat/>
    <w:rsid w:val="002272A1"/>
    <w:pPr>
      <w:spacing w:after="200" w:line="276" w:lineRule="auto"/>
    </w:pPr>
    <w:rPr>
      <w:rFonts w:ascii="Times New Roman" w:hAnsi="Times New Roman"/>
      <w:lang w:val="en-US"/>
    </w:rPr>
  </w:style>
  <w:style w:type="paragraph" w:customStyle="1" w:styleId="Algorithm">
    <w:name w:val="Algorithm"/>
    <w:basedOn w:val="Normal"/>
    <w:rsid w:val="002272A1"/>
  </w:style>
  <w:style w:type="paragraph" w:customStyle="1" w:styleId="RelatedArticle">
    <w:name w:val="RelatedArticle"/>
    <w:qFormat/>
    <w:rsid w:val="002272A1"/>
    <w:pPr>
      <w:spacing w:after="200" w:line="276" w:lineRule="auto"/>
    </w:pPr>
    <w:rPr>
      <w:lang w:val="en-US"/>
    </w:rPr>
  </w:style>
  <w:style w:type="paragraph" w:customStyle="1" w:styleId="Annotation">
    <w:name w:val="Annotation"/>
    <w:basedOn w:val="Normal"/>
    <w:qFormat/>
    <w:rsid w:val="002272A1"/>
    <w:rPr>
      <w:sz w:val="20"/>
    </w:rPr>
  </w:style>
  <w:style w:type="paragraph" w:customStyle="1" w:styleId="BoxKeyword">
    <w:name w:val="BoxKeyword"/>
    <w:autoRedefine/>
    <w:qFormat/>
    <w:rsid w:val="002272A1"/>
    <w:pPr>
      <w:spacing w:after="200" w:line="276" w:lineRule="auto"/>
    </w:pPr>
    <w:rPr>
      <w:rFonts w:ascii="Times New Roman" w:hAnsi="Times New Roman"/>
      <w:sz w:val="24"/>
      <w:lang w:val="en-US"/>
    </w:rPr>
  </w:style>
  <w:style w:type="paragraph" w:customStyle="1" w:styleId="MiscText">
    <w:name w:val="MiscText"/>
    <w:autoRedefine/>
    <w:qFormat/>
    <w:rsid w:val="002272A1"/>
    <w:pPr>
      <w:spacing w:after="200" w:line="276" w:lineRule="auto"/>
    </w:pPr>
    <w:rPr>
      <w:rFonts w:ascii="Times New Roman" w:hAnsi="Times New Roman"/>
      <w:sz w:val="24"/>
      <w:lang w:val="en-US"/>
    </w:rPr>
  </w:style>
  <w:style w:type="character" w:customStyle="1" w:styleId="CJK">
    <w:name w:val="CJK"/>
    <w:uiPriority w:val="1"/>
    <w:rsid w:val="002272A1"/>
  </w:style>
  <w:style w:type="character" w:customStyle="1" w:styleId="BookSeries">
    <w:name w:val="BookSeries"/>
    <w:uiPriority w:val="1"/>
    <w:rsid w:val="002272A1"/>
  </w:style>
  <w:style w:type="paragraph" w:customStyle="1" w:styleId="SuppKeyword">
    <w:name w:val="SuppKeyword"/>
    <w:basedOn w:val="SuppInfo"/>
    <w:qFormat/>
    <w:rsid w:val="002272A1"/>
  </w:style>
  <w:style w:type="character" w:customStyle="1" w:styleId="eSlide">
    <w:name w:val="eSlide"/>
    <w:basedOn w:val="DefaultParagraphFont"/>
    <w:uiPriority w:val="1"/>
    <w:qFormat/>
    <w:rsid w:val="002272A1"/>
    <w:rPr>
      <w:color w:val="FF0000"/>
    </w:rPr>
  </w:style>
  <w:style w:type="character" w:customStyle="1" w:styleId="KeyTerm">
    <w:name w:val="KeyTerm"/>
    <w:basedOn w:val="DefaultParagraphFont"/>
    <w:uiPriority w:val="1"/>
    <w:qFormat/>
    <w:rsid w:val="002272A1"/>
    <w:rPr>
      <w:color w:val="538135" w:themeColor="accent6" w:themeShade="BF"/>
    </w:rPr>
  </w:style>
  <w:style w:type="character" w:customStyle="1" w:styleId="OtherTitle">
    <w:name w:val="OtherTitle"/>
    <w:basedOn w:val="DefaultParagraphFont"/>
    <w:uiPriority w:val="1"/>
    <w:qFormat/>
    <w:rsid w:val="002272A1"/>
    <w:rPr>
      <w:bdr w:val="none" w:sz="0" w:space="0" w:color="auto"/>
      <w:shd w:val="clear" w:color="auto" w:fill="BDD6EE" w:themeFill="accent5" w:themeFillTint="66"/>
    </w:rPr>
  </w:style>
  <w:style w:type="paragraph" w:customStyle="1" w:styleId="SidebarText">
    <w:name w:val="SidebarText"/>
    <w:basedOn w:val="Normal"/>
    <w:qFormat/>
    <w:rsid w:val="002272A1"/>
    <w:pPr>
      <w:spacing w:after="0" w:line="360" w:lineRule="auto"/>
      <w:ind w:left="475"/>
    </w:pPr>
    <w:rPr>
      <w:rFonts w:eastAsia="Times New Roman" w:cs="Times New Roman"/>
      <w:noProof/>
      <w:sz w:val="24"/>
      <w:szCs w:val="20"/>
    </w:rPr>
  </w:style>
  <w:style w:type="character" w:customStyle="1" w:styleId="term-InText">
    <w:name w:val="term-InText"/>
    <w:uiPriority w:val="1"/>
    <w:rsid w:val="002272A1"/>
  </w:style>
  <w:style w:type="character" w:customStyle="1" w:styleId="GrantAuthor">
    <w:name w:val="GrantAuthor"/>
    <w:basedOn w:val="DefaultParagraphFont"/>
    <w:uiPriority w:val="1"/>
    <w:qFormat/>
    <w:rsid w:val="002272A1"/>
    <w:rPr>
      <w:color w:val="C45911" w:themeColor="accent2" w:themeShade="BF"/>
    </w:rPr>
  </w:style>
  <w:style w:type="character" w:customStyle="1" w:styleId="Price">
    <w:name w:val="Price"/>
    <w:uiPriority w:val="1"/>
    <w:rsid w:val="002272A1"/>
  </w:style>
  <w:style w:type="paragraph" w:customStyle="1" w:styleId="BoxFootnote">
    <w:name w:val="BoxFootnote"/>
    <w:basedOn w:val="TableFootnote"/>
    <w:qFormat/>
    <w:rsid w:val="002272A1"/>
  </w:style>
  <w:style w:type="paragraph" w:customStyle="1" w:styleId="ConflictOfInterestHead">
    <w:name w:val="ConflictOfInterestHead"/>
    <w:basedOn w:val="AdditionalInfoHead"/>
    <w:qFormat/>
    <w:rsid w:val="002272A1"/>
  </w:style>
  <w:style w:type="character" w:customStyle="1" w:styleId="eLocator">
    <w:name w:val="eLocator"/>
    <w:basedOn w:val="DefaultParagraphFont"/>
    <w:uiPriority w:val="1"/>
    <w:rsid w:val="002272A1"/>
    <w:rPr>
      <w:color w:val="A5A5A5" w:themeColor="accent3"/>
    </w:rPr>
  </w:style>
  <w:style w:type="character" w:customStyle="1" w:styleId="Twitter">
    <w:name w:val="Twitter"/>
    <w:basedOn w:val="DefaultParagraphFont"/>
    <w:uiPriority w:val="1"/>
    <w:qFormat/>
    <w:rsid w:val="002272A1"/>
    <w:rPr>
      <w:color w:val="BF8F00" w:themeColor="accent4" w:themeShade="BF"/>
    </w:rPr>
  </w:style>
  <w:style w:type="paragraph" w:customStyle="1" w:styleId="StubTitledocument">
    <w:name w:val="StubTitle_document"/>
    <w:basedOn w:val="Subtitle"/>
    <w:qFormat/>
    <w:rsid w:val="002272A1"/>
  </w:style>
  <w:style w:type="character" w:customStyle="1" w:styleId="ArticleNumber">
    <w:name w:val="ArticleNumber"/>
    <w:basedOn w:val="DefaultParagraphFont"/>
    <w:uiPriority w:val="1"/>
    <w:qFormat/>
    <w:rsid w:val="002272A1"/>
    <w:rPr>
      <w:color w:val="3F3E00"/>
    </w:rPr>
  </w:style>
  <w:style w:type="paragraph" w:customStyle="1" w:styleId="EqnGroupBegin">
    <w:name w:val="EqnGroupBegin"/>
    <w:basedOn w:val="Normal"/>
    <w:qFormat/>
    <w:rsid w:val="002272A1"/>
    <w:pPr>
      <w:pBdr>
        <w:top w:val="single" w:sz="12" w:space="1" w:color="auto"/>
      </w:pBdr>
      <w:shd w:val="clear" w:color="auto" w:fill="C9C9C9" w:themeFill="accent3" w:themeFillTint="99"/>
      <w:jc w:val="center"/>
    </w:pPr>
  </w:style>
  <w:style w:type="paragraph" w:customStyle="1" w:styleId="EqnGroupEnd">
    <w:name w:val="EqnGroupEnd"/>
    <w:basedOn w:val="Normal"/>
    <w:qFormat/>
    <w:rsid w:val="002272A1"/>
    <w:pPr>
      <w:pBdr>
        <w:bottom w:val="single" w:sz="12" w:space="1" w:color="auto"/>
      </w:pBdr>
      <w:shd w:val="clear" w:color="auto" w:fill="C9C9C9" w:themeFill="accent3" w:themeFillTint="99"/>
      <w:jc w:val="center"/>
    </w:pPr>
  </w:style>
  <w:style w:type="character" w:customStyle="1" w:styleId="AccessedDate">
    <w:name w:val="AccessedDate"/>
    <w:basedOn w:val="DefaultParagraphFont"/>
    <w:uiPriority w:val="1"/>
    <w:rsid w:val="002272A1"/>
    <w:rPr>
      <w:color w:val="auto"/>
      <w:bdr w:val="none" w:sz="0" w:space="0" w:color="auto"/>
      <w:shd w:val="clear" w:color="auto" w:fill="97FF97"/>
    </w:rPr>
  </w:style>
  <w:style w:type="character" w:customStyle="1" w:styleId="PII">
    <w:name w:val="PII"/>
    <w:basedOn w:val="DefaultParagraphFont"/>
    <w:uiPriority w:val="1"/>
    <w:rsid w:val="002272A1"/>
    <w:rPr>
      <w:bdr w:val="none" w:sz="0" w:space="0" w:color="auto"/>
      <w:shd w:val="clear" w:color="auto" w:fill="F9907F"/>
    </w:rPr>
  </w:style>
  <w:style w:type="paragraph" w:customStyle="1" w:styleId="Image">
    <w:name w:val="Image"/>
    <w:basedOn w:val="Normal"/>
    <w:qFormat/>
    <w:rsid w:val="002272A1"/>
  </w:style>
  <w:style w:type="paragraph" w:customStyle="1" w:styleId="ShortTitle">
    <w:name w:val="ShortTitle"/>
    <w:basedOn w:val="Normal"/>
    <w:qFormat/>
    <w:rsid w:val="002272A1"/>
  </w:style>
  <w:style w:type="paragraph" w:customStyle="1" w:styleId="ReferencedData">
    <w:name w:val="ReferencedData"/>
    <w:basedOn w:val="ShortTitle"/>
    <w:qFormat/>
    <w:rsid w:val="002272A1"/>
  </w:style>
  <w:style w:type="character" w:customStyle="1" w:styleId="Nickname">
    <w:name w:val="Nickname"/>
    <w:basedOn w:val="DefaultParagraphFont"/>
    <w:uiPriority w:val="1"/>
    <w:qFormat/>
    <w:rsid w:val="002272A1"/>
    <w:rPr>
      <w:color w:val="538135" w:themeColor="accent6" w:themeShade="BF"/>
    </w:rPr>
  </w:style>
  <w:style w:type="character" w:styleId="Emphasis">
    <w:name w:val="Emphasis"/>
    <w:basedOn w:val="DefaultParagraphFont"/>
    <w:uiPriority w:val="20"/>
    <w:qFormat/>
    <w:rsid w:val="002272A1"/>
    <w:rPr>
      <w:i/>
      <w:iCs/>
    </w:rPr>
  </w:style>
  <w:style w:type="character" w:customStyle="1" w:styleId="DrugName">
    <w:name w:val="Drug Name"/>
    <w:qFormat/>
    <w:rsid w:val="002272A1"/>
    <w:rPr>
      <w:rFonts w:ascii="Arial" w:hAnsi="Arial"/>
      <w:b/>
      <w:color w:val="E36C0A"/>
      <w:u w:val="single"/>
    </w:rPr>
  </w:style>
  <w:style w:type="paragraph" w:customStyle="1" w:styleId="Supplementary">
    <w:name w:val="Supplementary"/>
    <w:basedOn w:val="Normal"/>
    <w:qFormat/>
    <w:rsid w:val="002272A1"/>
  </w:style>
  <w:style w:type="character" w:customStyle="1" w:styleId="accessionId">
    <w:name w:val="accessionId"/>
    <w:basedOn w:val="DefaultParagraphFont"/>
    <w:uiPriority w:val="1"/>
    <w:qFormat/>
    <w:rsid w:val="002272A1"/>
    <w:rPr>
      <w:color w:val="FF0000"/>
    </w:rPr>
  </w:style>
  <w:style w:type="character" w:customStyle="1" w:styleId="Pronouns">
    <w:name w:val="Pronouns"/>
    <w:basedOn w:val="DefaultParagraphFont"/>
    <w:uiPriority w:val="1"/>
    <w:qFormat/>
    <w:rsid w:val="002272A1"/>
    <w:rPr>
      <w:color w:val="C45911" w:themeColor="accent2" w:themeShade="BF"/>
    </w:rPr>
  </w:style>
  <w:style w:type="character" w:customStyle="1" w:styleId="CreditTaxonomy">
    <w:name w:val="CreditTaxonomy"/>
    <w:basedOn w:val="DefaultParagraphFont"/>
    <w:uiPriority w:val="1"/>
    <w:rsid w:val="002272A1"/>
    <w:rPr>
      <w:color w:val="00B050"/>
    </w:rPr>
  </w:style>
  <w:style w:type="paragraph" w:customStyle="1" w:styleId="TableSource">
    <w:name w:val="TableSource"/>
    <w:basedOn w:val="Normal"/>
    <w:qFormat/>
    <w:rsid w:val="002272A1"/>
  </w:style>
  <w:style w:type="character" w:customStyle="1" w:styleId="collab-text">
    <w:name w:val="collab-text"/>
    <w:basedOn w:val="DefaultParagraphFont"/>
    <w:uiPriority w:val="1"/>
    <w:rsid w:val="002272A1"/>
    <w:rPr>
      <w:color w:val="538135" w:themeColor="accent6" w:themeShade="BF"/>
    </w:rPr>
  </w:style>
  <w:style w:type="paragraph" w:customStyle="1" w:styleId="Index5">
    <w:name w:val="Index5"/>
    <w:basedOn w:val="Normal"/>
    <w:qFormat/>
    <w:rsid w:val="002272A1"/>
  </w:style>
  <w:style w:type="paragraph" w:customStyle="1" w:styleId="Index6">
    <w:name w:val="Index6"/>
    <w:basedOn w:val="Normal"/>
    <w:qFormat/>
    <w:rsid w:val="002272A1"/>
  </w:style>
  <w:style w:type="paragraph" w:customStyle="1" w:styleId="Index7">
    <w:name w:val="Index7"/>
    <w:basedOn w:val="Normal"/>
    <w:qFormat/>
    <w:rsid w:val="002272A1"/>
  </w:style>
  <w:style w:type="paragraph" w:customStyle="1" w:styleId="Index8">
    <w:name w:val="Index8"/>
    <w:basedOn w:val="Normal"/>
    <w:qFormat/>
    <w:rsid w:val="002272A1"/>
  </w:style>
  <w:style w:type="paragraph" w:customStyle="1" w:styleId="Index9">
    <w:name w:val="Index9"/>
    <w:basedOn w:val="Normal"/>
    <w:qFormat/>
    <w:rsid w:val="002272A1"/>
  </w:style>
  <w:style w:type="paragraph" w:customStyle="1" w:styleId="AltText">
    <w:name w:val="AltText"/>
    <w:basedOn w:val="FigureCaption"/>
    <w:link w:val="AltTextChar"/>
    <w:qFormat/>
    <w:rsid w:val="002272A1"/>
  </w:style>
  <w:style w:type="character" w:customStyle="1" w:styleId="AltTextChar">
    <w:name w:val="AltText Char"/>
    <w:basedOn w:val="FigureCaptionChar"/>
    <w:link w:val="AltText"/>
    <w:rsid w:val="002272A1"/>
    <w:rPr>
      <w:rFonts w:ascii="Times New Roman" w:hAnsi="Times New Roman"/>
      <w:color w:val="0070C0"/>
      <w:sz w:val="24"/>
      <w:lang w:val="en-US"/>
    </w:rPr>
  </w:style>
  <w:style w:type="paragraph" w:customStyle="1" w:styleId="BoxHead4">
    <w:name w:val="BoxHead4"/>
    <w:basedOn w:val="BoxHead3"/>
    <w:qFormat/>
    <w:rsid w:val="002272A1"/>
    <w:rPr>
      <w:sz w:val="20"/>
    </w:rPr>
  </w:style>
  <w:style w:type="paragraph" w:customStyle="1" w:styleId="BoxHead5">
    <w:name w:val="BoxHead5"/>
    <w:basedOn w:val="BoxHead4"/>
    <w:next w:val="BoxHead4"/>
    <w:qFormat/>
    <w:rsid w:val="002272A1"/>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2186789">
      <w:bodyDiv w:val="1"/>
      <w:marLeft w:val="0"/>
      <w:marRight w:val="0"/>
      <w:marTop w:val="0"/>
      <w:marBottom w:val="0"/>
      <w:divBdr>
        <w:top w:val="none" w:sz="0" w:space="0" w:color="auto"/>
        <w:left w:val="none" w:sz="0" w:space="0" w:color="auto"/>
        <w:bottom w:val="none" w:sz="0" w:space="0" w:color="auto"/>
        <w:right w:val="none" w:sz="0" w:space="0" w:color="auto"/>
      </w:divBdr>
      <w:divsChild>
        <w:div w:id="493490377">
          <w:marLeft w:val="360"/>
          <w:marRight w:val="0"/>
          <w:marTop w:val="200"/>
          <w:marBottom w:val="0"/>
          <w:divBdr>
            <w:top w:val="none" w:sz="0" w:space="0" w:color="auto"/>
            <w:left w:val="none" w:sz="0" w:space="0" w:color="auto"/>
            <w:bottom w:val="none" w:sz="0" w:space="0" w:color="auto"/>
            <w:right w:val="none" w:sz="0" w:space="0" w:color="auto"/>
          </w:divBdr>
        </w:div>
      </w:divsChild>
    </w:div>
    <w:div w:id="242642041">
      <w:bodyDiv w:val="1"/>
      <w:marLeft w:val="0"/>
      <w:marRight w:val="0"/>
      <w:marTop w:val="0"/>
      <w:marBottom w:val="0"/>
      <w:divBdr>
        <w:top w:val="none" w:sz="0" w:space="0" w:color="auto"/>
        <w:left w:val="none" w:sz="0" w:space="0" w:color="auto"/>
        <w:bottom w:val="none" w:sz="0" w:space="0" w:color="auto"/>
        <w:right w:val="none" w:sz="0" w:space="0" w:color="auto"/>
      </w:divBdr>
      <w:divsChild>
        <w:div w:id="2141531333">
          <w:marLeft w:val="360"/>
          <w:marRight w:val="0"/>
          <w:marTop w:val="200"/>
          <w:marBottom w:val="160"/>
          <w:divBdr>
            <w:top w:val="none" w:sz="0" w:space="0" w:color="auto"/>
            <w:left w:val="none" w:sz="0" w:space="0" w:color="auto"/>
            <w:bottom w:val="none" w:sz="0" w:space="0" w:color="auto"/>
            <w:right w:val="none" w:sz="0" w:space="0" w:color="auto"/>
          </w:divBdr>
        </w:div>
      </w:divsChild>
    </w:div>
    <w:div w:id="261378378">
      <w:bodyDiv w:val="1"/>
      <w:marLeft w:val="0"/>
      <w:marRight w:val="0"/>
      <w:marTop w:val="0"/>
      <w:marBottom w:val="0"/>
      <w:divBdr>
        <w:top w:val="none" w:sz="0" w:space="0" w:color="auto"/>
        <w:left w:val="none" w:sz="0" w:space="0" w:color="auto"/>
        <w:bottom w:val="none" w:sz="0" w:space="0" w:color="auto"/>
        <w:right w:val="none" w:sz="0" w:space="0" w:color="auto"/>
      </w:divBdr>
    </w:div>
    <w:div w:id="525414498">
      <w:bodyDiv w:val="1"/>
      <w:marLeft w:val="0"/>
      <w:marRight w:val="0"/>
      <w:marTop w:val="0"/>
      <w:marBottom w:val="0"/>
      <w:divBdr>
        <w:top w:val="none" w:sz="0" w:space="0" w:color="auto"/>
        <w:left w:val="none" w:sz="0" w:space="0" w:color="auto"/>
        <w:bottom w:val="none" w:sz="0" w:space="0" w:color="auto"/>
        <w:right w:val="none" w:sz="0" w:space="0" w:color="auto"/>
      </w:divBdr>
      <w:divsChild>
        <w:div w:id="1559125710">
          <w:marLeft w:val="360"/>
          <w:marRight w:val="0"/>
          <w:marTop w:val="200"/>
          <w:marBottom w:val="160"/>
          <w:divBdr>
            <w:top w:val="none" w:sz="0" w:space="0" w:color="auto"/>
            <w:left w:val="none" w:sz="0" w:space="0" w:color="auto"/>
            <w:bottom w:val="none" w:sz="0" w:space="0" w:color="auto"/>
            <w:right w:val="none" w:sz="0" w:space="0" w:color="auto"/>
          </w:divBdr>
        </w:div>
      </w:divsChild>
    </w:div>
    <w:div w:id="608468546">
      <w:bodyDiv w:val="1"/>
      <w:marLeft w:val="0"/>
      <w:marRight w:val="0"/>
      <w:marTop w:val="0"/>
      <w:marBottom w:val="0"/>
      <w:divBdr>
        <w:top w:val="none" w:sz="0" w:space="0" w:color="auto"/>
        <w:left w:val="none" w:sz="0" w:space="0" w:color="auto"/>
        <w:bottom w:val="none" w:sz="0" w:space="0" w:color="auto"/>
        <w:right w:val="none" w:sz="0" w:space="0" w:color="auto"/>
      </w:divBdr>
    </w:div>
    <w:div w:id="612439323">
      <w:bodyDiv w:val="1"/>
      <w:marLeft w:val="0"/>
      <w:marRight w:val="0"/>
      <w:marTop w:val="0"/>
      <w:marBottom w:val="0"/>
      <w:divBdr>
        <w:top w:val="none" w:sz="0" w:space="0" w:color="auto"/>
        <w:left w:val="none" w:sz="0" w:space="0" w:color="auto"/>
        <w:bottom w:val="none" w:sz="0" w:space="0" w:color="auto"/>
        <w:right w:val="none" w:sz="0" w:space="0" w:color="auto"/>
      </w:divBdr>
      <w:divsChild>
        <w:div w:id="1449082181">
          <w:marLeft w:val="360"/>
          <w:marRight w:val="0"/>
          <w:marTop w:val="200"/>
          <w:marBottom w:val="0"/>
          <w:divBdr>
            <w:top w:val="none" w:sz="0" w:space="0" w:color="auto"/>
            <w:left w:val="none" w:sz="0" w:space="0" w:color="auto"/>
            <w:bottom w:val="none" w:sz="0" w:space="0" w:color="auto"/>
            <w:right w:val="none" w:sz="0" w:space="0" w:color="auto"/>
          </w:divBdr>
        </w:div>
      </w:divsChild>
    </w:div>
    <w:div w:id="819887796">
      <w:bodyDiv w:val="1"/>
      <w:marLeft w:val="0"/>
      <w:marRight w:val="0"/>
      <w:marTop w:val="0"/>
      <w:marBottom w:val="0"/>
      <w:divBdr>
        <w:top w:val="none" w:sz="0" w:space="0" w:color="auto"/>
        <w:left w:val="none" w:sz="0" w:space="0" w:color="auto"/>
        <w:bottom w:val="none" w:sz="0" w:space="0" w:color="auto"/>
        <w:right w:val="none" w:sz="0" w:space="0" w:color="auto"/>
      </w:divBdr>
      <w:divsChild>
        <w:div w:id="450393187">
          <w:marLeft w:val="360"/>
          <w:marRight w:val="0"/>
          <w:marTop w:val="200"/>
          <w:marBottom w:val="160"/>
          <w:divBdr>
            <w:top w:val="none" w:sz="0" w:space="0" w:color="auto"/>
            <w:left w:val="none" w:sz="0" w:space="0" w:color="auto"/>
            <w:bottom w:val="none" w:sz="0" w:space="0" w:color="auto"/>
            <w:right w:val="none" w:sz="0" w:space="0" w:color="auto"/>
          </w:divBdr>
        </w:div>
      </w:divsChild>
    </w:div>
    <w:div w:id="1211921238">
      <w:bodyDiv w:val="1"/>
      <w:marLeft w:val="0"/>
      <w:marRight w:val="0"/>
      <w:marTop w:val="0"/>
      <w:marBottom w:val="0"/>
      <w:divBdr>
        <w:top w:val="none" w:sz="0" w:space="0" w:color="auto"/>
        <w:left w:val="none" w:sz="0" w:space="0" w:color="auto"/>
        <w:bottom w:val="none" w:sz="0" w:space="0" w:color="auto"/>
        <w:right w:val="none" w:sz="0" w:space="0" w:color="auto"/>
      </w:divBdr>
      <w:divsChild>
        <w:div w:id="2083139926">
          <w:marLeft w:val="360"/>
          <w:marRight w:val="0"/>
          <w:marTop w:val="200"/>
          <w:marBottom w:val="160"/>
          <w:divBdr>
            <w:top w:val="none" w:sz="0" w:space="0" w:color="auto"/>
            <w:left w:val="none" w:sz="0" w:space="0" w:color="auto"/>
            <w:bottom w:val="none" w:sz="0" w:space="0" w:color="auto"/>
            <w:right w:val="none" w:sz="0" w:space="0" w:color="auto"/>
          </w:divBdr>
        </w:div>
      </w:divsChild>
    </w:div>
    <w:div w:id="1278097736">
      <w:bodyDiv w:val="1"/>
      <w:marLeft w:val="0"/>
      <w:marRight w:val="0"/>
      <w:marTop w:val="0"/>
      <w:marBottom w:val="0"/>
      <w:divBdr>
        <w:top w:val="none" w:sz="0" w:space="0" w:color="auto"/>
        <w:left w:val="none" w:sz="0" w:space="0" w:color="auto"/>
        <w:bottom w:val="none" w:sz="0" w:space="0" w:color="auto"/>
        <w:right w:val="none" w:sz="0" w:space="0" w:color="auto"/>
      </w:divBdr>
      <w:divsChild>
        <w:div w:id="427774306">
          <w:marLeft w:val="360"/>
          <w:marRight w:val="0"/>
          <w:marTop w:val="200"/>
          <w:marBottom w:val="0"/>
          <w:divBdr>
            <w:top w:val="none" w:sz="0" w:space="0" w:color="auto"/>
            <w:left w:val="none" w:sz="0" w:space="0" w:color="auto"/>
            <w:bottom w:val="none" w:sz="0" w:space="0" w:color="auto"/>
            <w:right w:val="none" w:sz="0" w:space="0" w:color="auto"/>
          </w:divBdr>
        </w:div>
      </w:divsChild>
    </w:div>
    <w:div w:id="1360474316">
      <w:bodyDiv w:val="1"/>
      <w:marLeft w:val="0"/>
      <w:marRight w:val="0"/>
      <w:marTop w:val="0"/>
      <w:marBottom w:val="0"/>
      <w:divBdr>
        <w:top w:val="none" w:sz="0" w:space="0" w:color="auto"/>
        <w:left w:val="none" w:sz="0" w:space="0" w:color="auto"/>
        <w:bottom w:val="none" w:sz="0" w:space="0" w:color="auto"/>
        <w:right w:val="none" w:sz="0" w:space="0" w:color="auto"/>
      </w:divBdr>
    </w:div>
    <w:div w:id="1505514323">
      <w:bodyDiv w:val="1"/>
      <w:marLeft w:val="0"/>
      <w:marRight w:val="0"/>
      <w:marTop w:val="0"/>
      <w:marBottom w:val="0"/>
      <w:divBdr>
        <w:top w:val="none" w:sz="0" w:space="0" w:color="auto"/>
        <w:left w:val="none" w:sz="0" w:space="0" w:color="auto"/>
        <w:bottom w:val="none" w:sz="0" w:space="0" w:color="auto"/>
        <w:right w:val="none" w:sz="0" w:space="0" w:color="auto"/>
      </w:divBdr>
      <w:divsChild>
        <w:div w:id="44329473">
          <w:marLeft w:val="360"/>
          <w:marRight w:val="0"/>
          <w:marTop w:val="200"/>
          <w:marBottom w:val="160"/>
          <w:divBdr>
            <w:top w:val="none" w:sz="0" w:space="0" w:color="auto"/>
            <w:left w:val="none" w:sz="0" w:space="0" w:color="auto"/>
            <w:bottom w:val="none" w:sz="0" w:space="0" w:color="auto"/>
            <w:right w:val="none" w:sz="0" w:space="0" w:color="auto"/>
          </w:divBdr>
        </w:div>
      </w:divsChild>
    </w:div>
    <w:div w:id="1578441052">
      <w:bodyDiv w:val="1"/>
      <w:marLeft w:val="0"/>
      <w:marRight w:val="0"/>
      <w:marTop w:val="0"/>
      <w:marBottom w:val="0"/>
      <w:divBdr>
        <w:top w:val="none" w:sz="0" w:space="0" w:color="auto"/>
        <w:left w:val="none" w:sz="0" w:space="0" w:color="auto"/>
        <w:bottom w:val="none" w:sz="0" w:space="0" w:color="auto"/>
        <w:right w:val="none" w:sz="0" w:space="0" w:color="auto"/>
      </w:divBdr>
    </w:div>
    <w:div w:id="1706129672">
      <w:bodyDiv w:val="1"/>
      <w:marLeft w:val="0"/>
      <w:marRight w:val="0"/>
      <w:marTop w:val="0"/>
      <w:marBottom w:val="0"/>
      <w:divBdr>
        <w:top w:val="none" w:sz="0" w:space="0" w:color="auto"/>
        <w:left w:val="none" w:sz="0" w:space="0" w:color="auto"/>
        <w:bottom w:val="none" w:sz="0" w:space="0" w:color="auto"/>
        <w:right w:val="none" w:sz="0" w:space="0" w:color="auto"/>
      </w:divBdr>
      <w:divsChild>
        <w:div w:id="147609550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ektadhamija.aiims@gmail.com"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supraja157lm@gmail.com"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33"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A379CD-BFA4-4EF1-82F0-9D56B5ACA3D8}">
  <we:reference id="wa200001361" version="2.129.3.0" store="en-US" storeType="OMEX"/>
  <we:alternateReferences>
    <we:reference id="WA200001361" version="2.129.3.0" store="" storeType="OMEX"/>
  </we:alternateReferences>
  <we:properties>
    <we:property name="paperpal-document-id" value="&quot;fdec3af1-b40b-453e-b0a4-df3e6cf18c06&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Workflow version="v.1.02">
  <Filtration versionrequired="True" status="YTS">
    <Mandatory>
      <P status="YTS">(1) * Replace leftmost and rightmost char -(hyphen) of superscript matter, into minus</P>
      <P status="YTS">(2) * Replace all variations of degree into 'degree' symbol</P>
      <P status="YTS">(3) * Remove unwanted blank lines</P>
      <P status="YTS">(4) * Replace underlined 'plus' sign(s) with plus/minus symbol(s)</P>
      <P status="YTS">(5) * Replace underlined 'Greater Than' symbol(s) with 'Greater Than or Equal To' symbol(s)</P>
      <P status="YTS">(6) * Replace underlined 'Less Than' symbol(s) with 'Less Than or Equal To' symbol(s)</P>
      <P status="YTS">(7) * Replace 'x' with 'multiplication' symbol</P>
      <P status="YTS">(8) * Remove space(s) before tab</P>
      <P status="YTS">(9) * Remove space(s) after tab</P>
      <P status="YTS">(10) * Remove tab(s) before paragraph mark</P>
      <P status="YTS">(11) * Remove tab(s) after paragraph mark</P>
      <P status="YTS">(12) * Remove space(s) before paragraph mark</P>
      <P status="YTS">(13) * Remove space(s) after paragraph mark</P>
      <P status="YTS">(14) * Replace multiple space(s) with single space</P>
      <P status="YTS">(22) * Remove space(s) before comma</P>
      <P status="YTS">(23) * Remove space(s) before semicolon</P>
      <P status="YTS">(25) * Remove space(s) before closing parenthesis</P>
      <P status="YTS">(26) * Remove space(s) after opening parenthesis</P>
      <P status="YTS">(29) * Remove space before Celsius or Fahrenheit sign</P>
      <P status="YTS">(38) * Remove unwanted section/page/column Breaks</P>
    </Mandatory>
    <Optional>
      <P status="YTS">(15) * Change 'Em Dash' with --- (triple hyphen) and 'En Dash' with -- (double hyphen)</P>
      <P status="YTS">(16) * Replace 'single hyphen' inside page range/number range with 'double hyphen'</P>
      <P status="YTS">(17) * Change 'double hyphen' inside page range/number range into 'single hyphen'</P>
      <P status="YTS">(18) * Change smart quote(s) to straight quote(s)</P>
      <P status="YTS">(19) * Change straight quote(s) to smart quote(s)</P>
      <P status="YTS">(20) * Change three consecutive dots to Ellipsis(...)</P>
      <P status="YTS">(21) * Change hyphen (with space both side) into En Dash (with space both side)</P>
      <P status="YTS">(24) * Remove space(s) before period</P>
      <P status="YTS">(27) * Remove comma from digits</P>
      <P status="YTS">(28) * Remove space(s) before % sign</P>
      <P status="YTS">(30) * Convert tab mark(s) to standard form</P>
      <P status="YTS">(31) * Add 'space' before and after 'equal sign'</P>
      <P status="YTS">(32) * Move 'period' from outside closing double quote(s) to inside</P>
      <P status="YTS">(33) * Move 'comma' from outside closing double quote(s) to inside</P>
      <P status="YTS">(34) * Convert 'direction' sign(s) to symbol(s)</P>
      <P status="YTS">(35) * Convert 'hard return' mark(s) to standard form</P>
      <P status="YTS">(36) * Insert 'En Space' in COMMON SI and Metric units</P>
      <P status="YTS">(37) * Insert 'En Space' for COMPLEX (&amp;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amp;gt;550 units) SI and Metric units</P>
      <P status="YTS">(44) * Remove header and footer information</P>
      <P status="YTS">(45) * Remove space before superscript footnote/endnote citations</P>
      <P status="YTS">(46) * Remove Optional Hyphen Between Word</P>
      <P status="YTS">(47) * Convert 'direction' arrow(s) to symbol(s)</P>
      <P status="YTS">(48) * Delete empty line breaks</P>
      <P status="YTS">(49) * convert greek small letter mu (Âµ) to micro (Âµ)</P>
      <P status="YTS">(50) * Convert Elipsis to DOT with space</P>
      <P status="YTS">(51) * Convert DOI: xx.xxxx/ to https://doi.org/xx.xxxx/</P>
      <P status="YTS">(52) * Insert MS-Word comment in place of query tag</P>
      <P status="YTS">(53) * Insert space between ")("</P>
      <P status="YTS">(54) * Remove Non Braking Spaces with normal space</P>
      <P status="YTS">(55) * Insert space in non spaced float citations</P>
      <P status="YTS">(56) * Highlight List Paragraph in Tables.</P>
      <P status="YTS">(57) * Convert prime to apos</P>
      <P status="YTS">(58) * Listing numbers to be converted as text during filtration</P>
    </Optional>
  </Filtration>
  <BodyStyling versionrequired="True" status="YTS">
    <TagMapping status="YTS"/>
    <StyleMapping status="YTS"/>
  </BodyStyling>
  <Reference versionrequired="True" status="YTS"/>
  <CrossLinking versionrequired="True" status="YTS"/>
  <Metadata versionrequired="True" status="YTS">
    <Global>
      <JournalID type="publisher">YMDR</JournalID>
      <JournalID type="coden"/>
      <JournalID type="hwp"/>
      <JournalID type="pmc"/>
      <JournalID type="nlmta"/>
      <JournalID type="pmid"/>
      <JournalID type="pumbed"/>
      <JournalID type="doi"/>
      <JournalID type="other"/>
      <JOURNALTITLE>Current Problems in Diagnostic Radiology</JOURNALTITLE>
      <JOURNALSUBTITLE/>
      <TRANSJOURNALTITLE/>
      <ABBREVJOURNALTITLE/>
      <ISSNPRINT/>
      <ISSNONLINE/>
      <PUBLISHERNAME/>
      <PUBLISHERLOCATION/>
      <SELFURI/>
      <COPYRIGHTS/>
    </Global>
    <OPENACCESS>
      <OPEN_ACCESS_NO/>
      <OPEN_ACCESS_YES/>
      <OPEN_ACCESS_CC_BY/>
      <OPEN_ACCESS_CC_BY_SA/>
      <OPEN_ACCESS_CC_BY_ND/>
      <OPEN_ACCESS_CC_BY_NC/>
      <OPEN_ACCESS_CC_BY_NC_SA/>
      <OPEN_ACCESS_CC_BY_NC_ND/>
    </OPENACCESS>
    <ArticleSpecific metafile="ptsorder.xml">
      <ARTICLEID mandatory="True" active="True" metadata="aid" tagname=""/>
      <DOI mandatory="True" active="True" metadata="doi" tagname=""/>
      <PMID mandatory="False" active="False" metadata="" tagname=""/>
      <CODEN mandatory="False" active="False" metadata="" tagname=""/>
      <MANUSCRIPT mandatory="False" active="False" metadata="" tagname=""/>
      <PII mandatory="True" active="True" metadata="pii" tagname=""/>
      <OTHER mandatory="False" active="False" metadata="" tagname=""/>
      <SUBJECT_LEVEL1 mandatory="False" active="False" metadata="" tagname=""/>
      <SUBJECT_LEVEL2 mandatory="False" active="False" metadata="" tagname=""/>
      <PUBDATE_PRINT mandatory="False" active="False" metadata="" tagname=""/>
      <PUBDATE_ONLINE mandatory="False" active="False" metadata="" tagname=""/>
      <HISTORYDATE_RECEIVED mandatory="False" active="True" metadata="received-date" tagname=""/>
      <HISTORYDATE_REV-REQUEST mandatory="False" active="False" metadata="" tagname=""/>
      <HISTORYDATE_REV-RECEIVED mandatory="False" active="True" metadata="revised-date" tagname=""/>
      <HISTORYDATE_ACCEPTED mandatory="False" active="True" metadata="accept-date" tagname=""/>
      <VOLUME mandatory="False" active="False" metadata="" tagname=""/>
      <ISSUE mandatory="False" active="False" metadata="" tagname=""/>
      <SUPPLEMENTARY_MATERIAL mandatory="False" active="False" metadata="" tagname=""/>
      <COPYRIGHT_STATEMENT mandatory="False" active="True" metadata="copyright-status" tagname=""/>
      <OPEN_ACCESS mandatory="False" active="True" metadata="" tagname=""/>
      <ARTICLE_TYPE mandatory="False" active="True" metadata="pit" tagname=""/>
      <ORCID mandatory="False" active="False" metadata="orcid" tagname=""/>
    </ArticleSpecific>
  </Metadata>
  <Validation versionrequired="True" status="YTS">
    <P status="YTS" type="Warning">(1) * Alert if Hidden text found in manuscript</P>
    <P status="YTS" type="Warning">(3) * Alert if wrong hyperlink applied to numbered citation.</P>
    <P status="YTS" type="Warning">(4) * Alert for wrong reference type</P>
    <P status="YTS" type="Warning">(7) * Alert to check the space between initials in reference authors</P>
    <P status="YTS" type="Warning">(11) * Alert if Volume and Page is missing in Periodical/Journal reference</P>
    <P status="YTS" type="Warning">(12) * Alert if Publisher missing in Book Reference</P>
    <P status="YTS" type="Warning">(13) * Alert if Book Reference containing URL</P>
    <P status="YTS" type="Warning">(16) * Alert for double occurrence of year and page range marking in references</P>
    <P status="YTS" type="Error">(17) * Alert to match reference style with style-sheet</P>
    <P status="YTS" type="Warning">(23) * Compare Doc Process</P>
    <P status="YTS" type="Warning">(24) * Alert if there is no space between text and inline equations</P>
    <P status="YTS" type="Warning">(25) * Alert to check all table heading is coming in bold</P>
    <P status="YTS" type="Warning">(26) * Alert to compare Email address with PTS</P>
    <P status="YTS" type="Warning">(27) * Alert to compare corresponding author with PTS.</P>
    <P status="YTS" type="Warning">(28) * CheckList</P>
    <P status="YTS" type="Warning">(37) * Validation for Fundref Linking based on Keywords</P>
    <CheckList/>
  </Validation>
  <XmlConversion versionrequired="True" status="YTS">
    <XMLValidation>
      <DTDNAME>DTD CODE1</DTDNAME>
      <MATHSTYLENAME>LaTeX</MATHSTYLENAME>
      <SIMPLEMATHCONVERSION>No</SIMPLEMATHCONVERSION>
      <FLOATPLACEMENT>End of Para</FLOATPLACEMENT>
      <FLOATPOSITION>Begin of File</FLOATPOSITION>
      <ENTITYSTYLE>Unicode[4 digit]</ENTITYSTYLE>
      <OUTPUTTYPE>Full Text XML</OUTPUTTYPE>
      <PDFGENERATION>Yes</PDFGENERATION>
      <TABLEFONTSIZE>0</TABLEFONTSIZE>
      <TABLEPARAGRAPHINDENT>0,0</TABLEPARAGRAPHINDENT>
      <TABLEPARAGRAPHSPACING>0,0</TABLEPARAGRAPHSPACING>
      <TABLECELLMARGIN>0,0,0,0</TABLECELLMARGIN>
    </XMLValidation>
    <DocValidation status="YTS"/>
  </XmlConversion>
  <DOI versionrequired="True" status="YTS">
    <REFERENCEVALIDATION id="1" track_change="0" remove_id_validation="0">
      <AUTHOR queryid="0" Act_with_SN="1" Act_with_FN="1" AuthGrpSuffle="1">Test_query</AUTHOR>
      <YEAR queryid="1">Test_query</YEAR>
      <JOURNALTITLE type="None" queryid="0">Test_query</JOURNALTITLE>
      <VOLUME queryid="1">Test_query</VOLUME>
      <ISSUE queryid="0">Test_query</ISSUE>
      <PAGE queryid="1">Test_query</PAGE>
      <ARTICLETITLE queryid="0">Test_query</ARTICLETITLE>
      <DOI queryid="0">Test_query</DOI>
    </REFERENCEVALIDATION>
  </DOI>
  <PreEditing versionrequired="True" status="YTS" candice_enabled="False">
    <Mandatory>
      <P status="YTS">(749) * Change Article Title in sentence case</P>
      <P status="YTS">(1955) * Change minus or hyphen to ndash in figure and table citation.</P>
      <P status="YTS">(509) * Comman eMFC points</P>
      <P status="YTS">(277) * Insertion of non-breaking space before all commonly occurring units</P>
      <P status="YTS">(1471) * Insert thinspace between number and percent symbol.</P>
      <P status="YTS">(1002) * Reference heading: Update heading as 'References'.</P>
      <P status="YTS">(1991) * Potential duplicate references and Identical references.</P>
      <P status="YTS">(1121) * Reference author: More than three authors,  list first three with et al.</P>
      <P status="YTS">(299) * Remove section number from all section headings.</P>
      <P status="YTS">(301) * Capture 'gene accession numbers'.</P>
      <P status="YTS">(281) * Change occurrences of 1st, 2nd, 3rd, etc., to 1st, 2nd, 3rd, etc</P>
      <P status="YTS">(290) * The correspondence address text content should end with a full stop</P>
      <P status="YTS">(316) * Convert Head2 and Head3  To sentence case</P>
      <P status="YTS">(1474) * Insert query for missing volume in periodical reference.</P>
      <P status="YTS">(1902) * Superscript numbers, Superscript numbers with parenthesis, Superscript numbers with square brackets, In-line numbered with parenthesis, In-line numbered with square brackets, Name-Date to Supercript numbers in numerical order and   Inside citation except colon and semicolon</P>
      <P status="YTS">(289) * Initials should be closed up without spaces in between (any spacing required will be introduced during typeset conversion)</P>
      <P status="YTS">(1536) * Query if Publisher name and location are missing in book type reference.</P>
      <P status="YTS">(278) * Article cleaning for additional spaces, paragraph breaks, etc. Note that care should be taken before automatically cleaning field codes in case an author has used a referencing software such as EndNote and left the field codes in.</P>
      <P status="YTS">(294) * Incorrect symbols (e.g. superscript 'o' used to denote the degree sign) should be replaced with the correct symbols or glyphs</P>
      <P status="YTS">(725) * Sort all keywords alphabetically and separated by semicolon</P>
      <P status="YTS">(276) * Checking floating objects have labels</P>
      <P status="YTS">(296) * For arc minutes and arc seconds (', "''),1' 3' single (&amp;amp;prime;) and 2" 4" double (&amp;amp;Prime;) primes should be used.</P>
      <P status="YTS">(341) * Convert Raise in Words into Sup/Sub.</P>
      <P status="YTS">(699) * Query authors for missing page numbers and book chapters in journal/book references</P>
      <P status="YTS">(288) * Inserting full stops after captions</P>
      <P status="YTS">(1874) * In reference Book title should be in Title Case.</P>
      <P status="YTS">(287) * For all types of floating object their ce:label subelement is mandatory</P>
      <P status="YTS">(285) * 'et al.' should always be Roman, unless it is required to be italic in a journal that has a non-standard reference style: this will be documented on the journal style sheet where appropriate</P>
      <P status="YTS">(298) * Compound units can have either a space or a solidus between the units. </P>
      <P status="YTS">(519) * Change numeric sequence of Affiliation links to Latin (i.e. 1 to a)</P>
      <P status="YTS">(1034) * Reference JournalTitle: Set full title to abbreviate form without dot</P>
      <P status="YTS">(1104) * Reference citation: Superscript citations should appear after the punctuation</P>
      <P status="YTS">(1935) * References Alphabetical Sorting (New)</P>
      <P status="YTS">(1404) * Use numerals with a.m. and p.m., e.g. e.g., "3 a.m"., not "three a.m."</P>
      <P status="YTS">(1405) * Do not use periods after most abbreviated non-SI units of measure.</P>
      <P status="YTS">(1406) * â€˜gâ€™ when used to indicate acceleration due to gravity should be italic.</P>
      <P status="YTS">(1407) * Restriction enzymes: Restriction enzyme names are composed of a three-letter abbreviation.</P>
      <P status="YTS">(1408) * â€˜aâ€™ and â€˜Kâ€™ in X-ray notation should be roman; the â€˜aâ€™ can be baseline (â€˜CuKaâ€™) or subscript (â€˜CuKaâ€™).</P>
      <P status="YTS">(1409) * In dates, use a comma after the day, but not after the month when the day is not given.</P>
      <P status="YTS">(1410) * Within a quotation/sentence, use ellipses (not three periods) to indicate deleted words or phrases.</P>
      <P status="YTS">(1411) * The number of both displayed mathematical and chemical formulae/equations should always be contained within parentheses.</P>
      <P status="YTS">(1412) * Floating objects (figures, tables, textboxes or e-components) should not be cited in an abstract.</P>
      <P status="YTS">(1413) * Addition of "Anon." to enable the reference to be cited.</P>
      <P status="YTS">(1415) * For inpress articles the year of publication should always be the current year.</P>
      <P status="YTS">(1416) * Impose consistency on the use of symbols with numbers.</P>
      <P status="YTS">(1417) * Query the author to check or complete all cross references.</P>
      <P status="YTS">(1418) * Single footnote sequence using series of arabic numbers.</P>
      <P status="YTS">(1419) * Single footnote sequence using series of arabic numbers including author notes.</P>
      <P status="YTS">(1420) * Single footnote sequence using series of latin letters.</P>
      <P status="YTS">(1421) * Single footnote sequence using series of latin letters including author notes.</P>
      <P status="YTS">(1422) * Single footnote sequence using series of latin letters including affiliation and author notes.</P>
      <P status="YTS">(1424) * Titles and roles should be removed for S&amp;amp;T Books.</P>
      <P status="YTS">(1425) * Add query if the country name is missing from the affiliation.</P>
      <P status="YTS">(1426) * Use two-letter abbreviations for US states.</P>
      <P status="YTS">(1427) * Country must be either â€˜United Kingdomâ€™ or â€˜UKâ€™, when provided, the constituent country should be captured in state.</P>
      <P status="YTS">(1428) * The country name should always be the final element in the unstructured affiliation within affiliation.</P>
      <P status="YTS">(1429) * By default, the heading captured in dochead, in an English language article, is â€˜Book reviewâ€™.</P>
      <P status="YTS">(1400) * Proprietary drug names begin with a capital letter.</P>
      <P status="YTS">(1401) * Simple fractions expressed in words must be hyphenated.</P>
      <P status="YTS">(1402) * En dashes should never be used after colons</P>
      <P status="YTS">(1956) * Unit should not be in italic (Like Mmg,Âµg,Âµg/ML,Âµm,Âµl,Âµmol).</P>
      <P status="YTS">(1957) * As per eMFC guidelines, figure subparts are not required to be cross linked.</P>
      <P status="YTS">(1958) * Statement of significance should be always sentence case.</P>
    </Mandatory>
  </PreEditing>
  <CopyEditing versionrequired="True" status="YTS"/>
  <XmlConversion versionrequired="True" status="YTS">
    <XMLValidation>
      <DTDNAME>DTD CODE1</DTDNAME>
      <MATHSTYLENAME>LaTeX</MATHSTYLENAME>
      <SIMPLEMATHCONVERSION>No</SIMPLEMATHCONVERSION>
      <FLOATPLACEMENT>End of Para</FLOATPLACEMENT>
      <FLOATPOSITION>Begin of File</FLOATPOSITION>
      <ENTITYSTYLE>Unicode[4 digit]</ENTITYSTYLE>
      <OUTPUTTYPE>Full Text XML</OUTPUTTYPE>
      <PDFGENERATION>Yes</PDFGENERATION>
      <TABLEFONTSIZE>0</TABLEFONTSIZE>
      <TABLEPARAGRAPHINDENT>0,0</TABLEPARAGRAPHINDENT>
      <TABLEPARAGRAPHSPACING>0,0</TABLEPARAGRAPHSPACING>
      <TABLECELLMARGIN>0,0,0,0</TABLECELLMARGIN>
    </XMLValidation>
    <DocValidation status="YTS"/>
  </XmlConversion>
  <Utility>
    <Manual>
      <Category name="ABSTRACT">
        <Query>Please provide an abstract.</Query>
        <Query>Please provide an abstract of fewer than [] words.</Query>
        <Query>Please provide a synopsis of fewer than [] words</Query>
        <Query>Please provide a synopsis</Query>
        <Query>Figures and tables should not be cited in the abstract. A citation for [Fig./Table ___] has been inserted instead in the text. Please check, and correct if necessary</Query>
        <Query>The reference to [] has only been cited in the abstract and not in the text. Please provide a citation for this reference in the main text.</Query>
      </Category>
      <Category name="AFFILIATION">
        <Query>No abbreviations should be used in author affiliations. Please provide the expansion of [] used in this affiliation.</Query>
        <Query>Please ensure that affiliations, affiliation addresses, present addresses, and corresponding authorâ€™s  information are complete and accurate (street address, city, state if applicable, ZIP code if applicable, province if applicable, country, e-mail address, and telephone and fax numbers with country codes) and that all abbreviations are spelled out.</Query>
        <Query>The country name has been inserted for the [second authors] affiliation. Please check, and correct if necessary.</Query>
        <Query>Please provide street address, city, state if applicable, ZIP code if applicable, province if applicable, country, e-mail address, and telephone and fax numbers with country codes for author(s) [].</Query>
        <Query>The country name has been inserted for the [second author's] affiliation. Please check, and correct if necessary.</Query>
        <Query>The country name has been inserted for the [second author's] affiliation. Please check, and correct if necessary.</Query>
        <Query>Please provide a complete postal address for affiliation(s) [].</Query>
        <Query>Please check whether the author name(s) and affiliation(s) are correct.</Query>
        <Query>Please provide a complete affiliation for __ [Explain what you require e.g., dept, institution, city, state, country].</Query>
        <Query>The affiliation â€˜__â€™ has been split into two different affiliations. Please check, and correct if necessary.</Query>
        <Query>Please check that the affiliations link the authors with their correct departments, institutions, and locations, and correct if necessary.</Query>
      </Category>
      <Category name="ARTICLE STRUCTURE">
        <Query>
          [STR001] Please check whether the 
          <b>hierarchy of the section headings</b>
           are as expected. If changes are needed, please use the comment option to indicate the required changes
        </Query>
        <Query>
          [STR001] Please check whether the 
          <b>hierarchy of the section headings</b>
           are as expected. If changes are needed, please use the comment option to indicate the required changes
        </Query>
        <Query>
          [STR001] Please check whether the 
          <b>hierarchy of the section headings</b>
           are as expected. If changes are needed, please use the comment option to indicate the required changes
        </Query>
      </Category>
      <Category name="AUTHORS">
        <Query>Please confirm that given names and surnames have been identified correctly.</Query>
        <Query>Please provide professional degrees (e.g., PhD, MD) for the authors.</Query>
        <Query>Please check whether the author name(s) and affiliation(s) are correct.</Query>
        <Query>No abbreviations should be used in author affiliations. Please provide the expansion of [] used in this affiliation.</Query>
        <Query>Please provide the full given names of all the authors.</Query>
        <Query>Please confirm that given names and surnames have been identified correctly and are presented in the desired order.</Query>
      </Category>
      <Category name="AUTHORSHIP">
        <Query>
          [AUT009] Please confirm that the provided 
          <b>email</b>
           â€œ____â€ is the correct address for official communication, else provide an alternate e-mail address to replace the existing one, because private e-mail addresses should not be used in articles as the address for communication.
        </Query>
        <Query>
          [AUT011] 
          <b>author name</b>
           is 
          <b>not listed as an author</b>
           of this article and hence cannot be added to the CRediT section. Please either move this author role  to the Acknowledgements section or delete it from the CRediT section.
        </Query>
        <Query>
          [AUT012] 
          <b>author name</b>
           has not been provided with a 
          <b>CRediT role</b>
           and hence cannot be added to the CRediTs section here. Please ensure that all authors have a CRediT role associated to them.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Query>
          [AUT002] Please check whether the 
          <b>designated corresponding author</b>
           is correct, and amend if necessary.
        </Query>
        <Query>
          [AUT008] Note: The author's 
          <b>telephone/fax number</b>
           has been removed as these are not published in journal articles. 
        </Query>
        <Query>
          [AUT007] Please check the 
          <b>address for the corresponding author</b>
           that has been added here, and correct if necessary.
        </Query>
        <Query>
          [AUT006] The 
          <b>country name</b>
           has been inserted for the [second authorâ€™s] affiliation. Please check, and correct if necessary.
        </Query>
        <Query>
          [AUT005] The 
          <b>affiliation</b>
           â€˜__â€™ has been split into two different affiliations. Please check and correct if necessary.
        </Query>
        <Query>
          [AUT004] Please check that the 
          <b>affiliations</b>
           link the authors with their correct departments, institutions, and locations, and correct if necessary.
        </Query>
        <Query>
          [AUT003] We find that the 
          <b>author role</b>
           provided for the author(s) â€œ__________â€ do(es) not match the list of acceptable CRediT roles. Please choose a role from the below list for this author: Conceptualization, Data curation, Formal analysis, Funding acquisition, Investigation, Methodology, Project administration, Resources, Software, Supervision, Validation, Visualization, Writing - original draft, Writing - review &amp; editing.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Query>
          [AUT002] Please check whether the 
          <b>designated corresponding author</b>
           is correct, and amend if necessary.
        </Query>
        <Query>
          [AUT002] Please check whether the 
          <b>designated corresponding author</b>
           is correct, and amend if necessary.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Category>
      <Category name="BODY">
        <Query>Please check the sentence "â€¦" for clarity, and correct if necessary.</Query>
        <Query>In which city, state, and country is this company located?</Query>
        <Query>Would you consider changing the phrase '__â€¦' to '__â€¦' in the sentence "__â€¦"? Please check, and correct if necessary.</Query>
        <Query>Please check the spelling of the term __ in sentence â€œ__â€¦â€, and correct if necessary.</Query>
        <Query>Please check the edit(s) made in the sentence "â€¦", and correct if necessary.</Query>
        <Query>The usage of '__' and '__' needs to be consistent throughout the text. Please check and amend as necessary.</Query>
        <Query>The abbreviation â€œ__â€ (e.g., PCS) has been defined as â€œ____â€ (e.g., physical component summary) and â€œ___â€ (e.g., physical composite summary) in the document. Please check, and correct if necessary.</Query>
        <Query>To maintain sequential order, sections, equations and enunciations have been renumbered. Hence, their corresponding citations have also changed throughout the text. Please check, and correct if necessary.</Query>
        <Query>This sentence has been slightly modified for clarity. Please check that the meaning is still correct, and amend if necessary.</Query>
        <Query>Please confirm that this is the correct file.</Query>
        <Query>This sentence has been reworded for clarity. Please check that the meaning is still correct.</Query>
        <Query>Is the word "_____________" spelled correctly? Please check, and amend if necessary.</Query>
        <Query>Please supply a g value.</Query>
        <Query>Please check the hierarchy of the section headings.</Query>
        <Query>Would you consider changing the phrase '__â€¦' to '__â€¦' in the sentence "__â€¦" ? Please check, and correct if necessary.</Query>
        <Query>Please check.....</Query>
        <Query>The citation of "Section [ ]" has been modified to "Section [ ]". Please check, and correct if necessary.</Query>
        <Query>Would you consider changing the phrase '__â€¦' to '__â€¦' in the sentence "__â€¦" ? Please check, and correct if necessary.</Query>
        <Query>The significance symbol P, has been represented by both P and p, and needs to be consistent throughout the text. Please check and amend as necessary.</Query>
        <Query>Please provide a definition for the abbreviation __ in the sentence â€œâ€¦â€.</Query>
        <Query>Please check that the end of mathematical proof marks have been added correctly, and correct if necessary.</Query>
        <Query>Please check the edit(s) made in Eq. (__), and correct if necessary.</Query>
        <Query>Please clarify the meaning of the sentence that begins with "________________."</Query>
        <Query>Is this the correct expansion of []? Please check, and correct if necessary.</Query>
        <Query>Please check the italicization of genus and species names, and correct if necessary.</Query>
        <Query>Proposition [] mentioned here has been changed to Lemma []. Please check, and correct if necessary.</Query>
        <Query>The given sentence seems to be incomplete. Please check for missing words/phrases and complete the sentence.</Query>
        <Query>This [opening/closing] parenthesis does not have a corresponding [closing/opening]  parenthesis. Please insert the parenthesis in the appropriate position.</Query>
        <Query>One parenthesis has been [added/deleted] to balance the delimiters. Please check that this was done correctly, and amend if necessary.</Query>
        <Query>All abbreviations should be defined at the first use of the term, separately in the title, abstract, and main text (except for those that are never expanded or are only expanded in the â€œAbbreviationsâ€ section). They should be added to the â€œAbbreviationsâ€ section if used more than once. Please check throughout the text for other instances of initially unexpanded abbreviations, and ensure that any that have been expanded by the copyeditor are correct.</Query>
        <Query>The usage of â€˜__â€™ and â€˜__â€™ needs to be consistent throughout the text. Please check and amend as necessary.</Query>
        <Query>Please provide the expansion for genus name(s) [].</Query>
        <Query>The abbreviation __ has been expanded inconsistently in the text. Please check, and correct as necessary.</Query>
        <Query>Please check the italicization of genes, and correct if necessary.</Query>
        <Query>Please provide a conflict of interest statement. If there is no conflict of interest, state that.</Query>
        <Query>Please provide city, state and country for manufacturers [].</Query>
      </Category>
      <Category name="CITATIONS">
        <Query>Scheme [ ] was not cited in the text. Please check that the scheme has been cited appropriately, and correct if necessary.</Query>
        <Query>The citation â€œ____â€ has been changed to match the author name/date in the reference list. Please check here and in subsequent occurrences, and correct if necessary.</Query>
        <Query>
          [CIT011] Please cite 
          <b>footnote</b>
           â€˜__â€™.
        </Query>
        <Query>
          [CIT010] We have changed all the 
          <b>citations</b>
           of Jones 1999 to Jones, 1999a,b, because in the reference list Jones 1999a and 1999b are mentioned as separate references. Please review and correct the citations in the text if necessary.
        </Query>
        <Query>
          [CIT009] If there are fewer than seven authors for a 
          <b>reference citation</b>
          , please add all their names; if there are seven or more authors, please supply the first three authorsâ€™ names, followed by â€˜et al.â€™
        </Query>
        <Query>
          [CIT007] The 
          <b>citation</b>
           â€˜____â€™ has been changed to match the date in the reference list. Please check here and in subsequent occurrences, and correct if necessary.
        </Query>
        <Query>
          [CIT006] The 
          <b>citation</b>
           â€˜____â€™ has been changed to match the author name in the reference list. Please check here and in subsequent occurrences, and correct if necessary.
        </Query>
        <Query>
          [CIT005] 
          <b>Figures or tables</b>
           were not cited in the text. Please check that the citations suggested are in the appropriate place, and correct if necessary.
        </Query>
        <Query>
          [CIT004] 
          <b>Table</b>
          (s) [] was/were provided, but not cited in the text. Please provide a citation for it/them.
        </Query>
        <Query>
          [CIT003] 
          <b>Tables</b>
           should not be cited in the abstract. A citation for Table ___ has been inserted instead in the text. Please check, and correct if necessary.
        </Query>
        <Query>
          [CIT002] The 
          <b>reference</b>
           â€˜____â€™ is only cited in the abstract and not in the text. Please introduce a citation in the text.
        </Query>
        <Query>
          [CIT001] 
          <b>Figures</b>
           should not be cited in the abstract. A citation for Fig. ___ has been inserted instead in the text. Please check, and correct if necessary.
        </Query>
        <Query>The references should be sequentially cited in the text, hence Ref(s). __ have been renumbered both in the text and in the reference list. Please check, and correct if necessary.</Query>
        <Query>Figures or tables were not cited in the text. Please check that the citations suggested by the copyeditor are in the appropriate place, and correct if necessary.</Query>
        <Query>Figures and tables were not sequentially cited in the text, and have been renumbered both in the text and in the artwork. Please check, and correct if necessary.</Query>
        <Query>The spelling of the author name(s) in the text has been changed to __ to match the reference list. Please check the spelling, and correct if necessary.</Query>
        <Query>Table(s) [] was/were provided, but not cited in the text. Please provide a citation for it/them.</Query>
      </Category>
      <Category name="COI">
        <Query>
          [COI003] A 
          <b>competing interest</b>
           was declared, but no supporting statement was provided. As a result, we've used the conflict of interest statement that was provided in the manuscript. Please review the conflict of interest statement under the Declaration Competing Interest section and correct if necessary.
        </Query>
        <Query>
          [COI006] We have found a 
          <b>competing interest statement</b>
           in your main article text and have moved this to the Declaration Competing Interest section. Please review and correct if necessary.
        </Query>
        <Query>
          [COI004] A 
          <b>conflict of interest</b>
           was mentioned during submission, however details of this are missing. Please provide the conflict of interest statement.
        </Query>
        <Query>
          [COI005] A 
          <b>conflict of interest</b>
           was mentioned in both the Competing Interest form and within the main article text. Please add the statement you prefer to the Declaration Competing Interest section and remove it from the main article text.
        </Query>
        <Query>
          [COI001] A 
          <b>conflict of interest</b>
           was mentioned in both the Declaration of Interests form and within the manuscript. The statement has now been provided in the Declaration of Competing Interest section. Please review the conflict of interest statement under the Declaration Competing Interest section and correct if necessary.
        </Query>
        <Query>
          [COI002] No response around 
          <b>conflict of interest</b>
           was provided in the Declaration of Interests form. Hence we have stated that there are no competing interests. Please review the Declaration Competing Interest section and correct if necessary.
        </Query>
      </Category>
      <Category name="COPYRIGHT">
        <Query>
          [CPY001] Note: The content published on Sci-Hub infringes the 
          <b>copyright</b>
           of the publisher from which it was obtained and therefore links to it cannot be featured in Elsevier content. As a result the URLs linked to Sci-Hub have been deleted.
        </Query>
      </Category>
      <Category name="CORRESPONDENCE">
        <Query>Please provide the complete mailing address for the corresponding author.</Query>
        <Query>Please check the telephone/fax number of the corresponding author, and correct if necessary.</Query>
        <Query>The telephone/fax number has been deleted from the affiliation and has been retained for the corresponding author alone. Please check that these details are correct for the corresponding author, and correct if necessary.</Query>
        <Query>Please check the address for the corresponding author that has been added here, and correct if necessary.</Query>
        <Query>Please specify the address for correspondence.</Query>
        <Query>Please check whether the designated corresponding author is correct, and amend if necessary.</Query>
      </Category>
      <Category name="DATABASE LINKS">
        <Query>
          [DBL002] To clarify whether the following numbers are 
          <b>database identifiers</b>
          , such as GenBank IDs or â€˜(CCDC ID|Uniprot ID)â€™s: â€˜(ccdc-n|uniprot-p)â€™, please use the 'Link' option to connect the numbers to the corresponding database accession numbers.
        </Query>
        <Query>
          [DBL001] The following numbers have been identified as 
          <b>accession numbers:</b>
           â€˜(PDB accession|ClinicalTrials.gov|Genbank accession|CCDC accession|TAIR accession|UniProt accession)â€™ numbers: â€˜XXXâ€™. Please review and correct if necessary by going to the "Links" option at the top of your article page.
        </Query>
      </Category>
      <Category name="FIGURES">
        <Query>Figs. [] have been submitted as colour images; however, the captions have been reworded to ensure that they are meaningful when your article is reproduced both in colour and in black and white. Please check and correct if necessary.</Query>
        <Query>
          [FIG003] Please provide a 
          <b>caption</b>
           for Fig. [].
        </Query>
        <Query>
          [FIG002] 
          <b>Two versions of Figure</b>
           [] have been provided. Please review the version retained and correct if necessary. 
        </Query>
        <Query>
          [FIG001] The 
          <b>resolution of Figure</b>
          [s] __ is too low to be used. Please provide better quality figure[s] of ___ dpi. You can provide a new figure via the replacement figure option.
        </Query>
        <Query>Please provide a caption for Fig. [].</Query>
        <Query>Please check the placement of Fig. [], and correct if necessary.</Query>
        <Query>Of the two captions provided for Fig(s). ___, we used the caption(s) provided along with [text] [artwork]. Please check, and correct if necessary.</Query>
        <Query>The resolution of Figure[s] __ is too low to be used. Please provide better quality figure[s] of ___ dpi.</Query>
        <Query>Please check the edits made in the legends of Fig(s). __, and correct if necessary.</Query>
        <Query>Two versions have been provided for Fig. []. Please confirm that we have used the correct one.</Query>
      </Category>
      <Category name="FOOTNOTE">
        <Query>Please specify the significance of footnote "__" cited in the table, as a corresponding footnote text has not been provided.</Query>
        <Query>
          [FTN001] 
          <b>Footnote</b>
           â€˜__â€™ has been cited in the table but no corresponding footnote text has been provided. Please provide the corresponding footnote text, or remove the citation as necessary.
        </Query>
        <Query>Please cite footnote "__".</Query>
        <Query>
          [FTN001] 
          <b>Footnote</b>
           â€˜__â€™ has been cited in the table but no corresponding footnote text has been provided. Please provide the corresponding footnote text, or remove the citation as necessary.
        </Query>
        <Query>
          [FTN001] 
          <b>Footnote</b>
           â€˜__â€™ has been cited in the table but no corresponding footnote text has been provided. Please provide the corresponding footnote text, or remove the citation as necessary.
        </Query>
      </Category>
      <Category name="FRONT">
        <Query>Reference(s) [] is/are cited only in the footnote to the title. Please insert a citation for this/these reference(s) in the main text.</Query>
        <Query>Please supply a pictogram for this article.</Query>
        <Query>Please check the footnote to the title [reason, e.g. it has been edited].</Query>
        <Query>The article title has been modified. Please check, and correct if necessary.</Query>
        <Query>Please check all author names and affiliations, and correct if necessary.</Query>
        <Query>Please check the author initials in the running head, and in the footnote beside the e-mail address, and correct if necessary.</Query>
        <Query>Please provide biographies [of fewer than [] words] for all authors.</Query>
        <Query>Please check all the author e-mail address(es)</Query>
      </Category>
      <Category name="FUNDING">
        <Query>
          [FND001] Correctly acknowledging the primary 
          <b>funders and grant IDs</b>
           of your research is important to ensure compliance with funder policies. Please make sure that funders are mentioned accordingly.
        </Query>
      </Category>
      <Category name="GENERAL">
        <Query>The order of references in the TeX/DOC file and the PDF manuscript is different. We have followed the TeX/DOC file. Please check, and correct if necessary.</Query>
        <Query>This text seems to have become corrupted. Please check and supply the missing text.</Query>
        <Query>Please provide [,,,].</Query>
        <Query>Please check and amend if necessary.</Query>
        <Query>Please amend if necessary.</Query>
        <Query>Please check and correct/amend if necessary</Query>
        <Query>Some characters are appearing as boxes both in the electronic source file and in the PDF, e.g. in Section ... Please check and introduce appropriate characters/symbols.</Query>
        <Query>The following symbols (in Section ..., paragraph...) were appearing as boxes. We have rekeyed in these symbols following the PDF.</Query>
        <Query>An extra opening parenthesis has been deleted. Please check, and correct if necessary.</Query>
        <Query>In order to cite Ref. [] in the text, the sentence has been amended. Please check, and correct if  necessary.</Query>
        <Query>The triangle symbol given throughout the file has been changed to a Greek Delta. Please check, and correct if necessary.</Query>
        <Query>The values expressed in the following non-SI units in this article have been converted to SI units as per style requirement. However, the original values and their units have been retained in parentheses. (1) dyne ; (2) Torr. The conversion factors for these units have been taken from â€œNIST Reference on Constants, Units, and Uncertaintyâ€ SP 811, 1995 Edition and are as follows: 1 dyn = 10â€“5 J; 1 Torr = (101325/760) Pa.</Query>
        <Query>The language in this paper has been slightly changed. Please check for clarity of thought, and that the meaning is still correct, and amend if necessary.</Query>
        <Query>Please check</Query>
        <Query>Please approve the change â€¦</Query>
        <Query>An extra closing parenthesis has been inserted. Please check, and correct if necessary.</Query>
      </Category>
      <Category name="HIGHLIGHTS">
        <Query>
          [HGL001] 
          <b>Highlights</b>
           should consist of 3-5 bullet points. There are __ bullet points provided. Please edit the highlights to meet the requirement.
        </Query>
        <Query>
          [HGL002] 
          <b>Highlights</b>
           were supplied as a paragraph of text and should consist of 3-5 bullet points. We have created separate bullet points to meet requirements. Please review and correct if necessary.
        </Query>
        <Query>
          [HGL003] 
          <b>Highlights</b>
           should only consist of 125 characters per bullet point, including spaces. The highlights provided are too long; please edit them to meet the requirement.
        </Query>
        <Query>
          [HGL001] 
          <b>Highlights</b>
           should consist of 3-5 bullet points. There are __ bullet points provided. Please edit the highlights to meet the requirement.
        </Query>
        <Query>
          [HGL003] 
          <b>Highlights</b>
           should only consist of 125 characters per bullet point, including spaces. The highlights provided are too long; please edit them to meet the requirement.
        </Query>
        <Query>
          [HGL003] 
          <b>Highlights</b>
           should only consist of 125 characters per bullet point, including spaces. The highlights provided are too long; please edit them to meet the requirement.
        </Query>
        <Query>
          [HGL001] 
          <b>Highlights</b>
           should consist of 3-5 bullet points. There are __ bullet points provided. Please edit the highlights to meet the requirement.
        </Query>
        <Query>
          [HGL002] 
          <b>Highlights</b>
           were supplied as a paragraph of text and should consist of 3-5 bullet points. We have created separate bullet points to meet requirements. Please review and correct if necessary.
        </Query>
        <Query>
          [HGL002] 
          <b>Highlights</b>
           were supplied as a paragraph of text and should consist of 3-5 bullet points. We have created separate bullet points to meet requirements. Please review and correct if necessary.
        </Query>
      </Category>
      <Category name="KEYWORDS">
        <Query>The keywords provided do not match the journal-specific keyword list provided at [link to author guidelines for journal]. Please provide keywords from the list.</Query>
        <Query>Please supply ___ keywords</Query>
        <Query>test</Query>
        <Query>Please check the keywords that the copyeditor has assigned, and correct if necessary.</Query>
        <Query>The keywords provided have been edited in order to match the journal-specific keyword list provided at [link to author guidelines for journal]. Please check, and correct if necessary.</Query>
        <Query>The number of keywords provided exceeds the maximum allowed by this journal. Please delete ___ keywords.</Query>
        <Query>
          [KWD001] The number of 
          <b>keywords</b>
           provided exceeds the maximum allowed by this journal. Please delete ___ keywords.
        </Query>
        <Query>As per the journal style, only four keywords are allowed. Please retain any four keywords, and their associated category letters. See http://www.elsevier.com/locate/ssc for more information. [For journal SSC only.]</Query>
        <Query>Please provide category letter codes for the keywords. See http://www.elsevier.com/locate/ssc for more information. [For journal SSC only.]</Query>
        <Query>Keywords [] and [] have been deleted as they are not from the journal-specific list. Please check, and correct if necessary.</Query>
        <Query>
          [KWD001] The number of 
          <b>keywords</b>
           provided exceeds the maximum allowed by this journal. Please delete ___ keywords.
        </Query>
        <Query>
          [KWD001] The number of 
          <b>keywords</b>
           provided exceeds the maximum allowed by this journal. Please delete ___ keywords.
        </Query>
        <Query>Please provide the category from which the keywords [] have been selected.</Query>
      </Category>
      <Category name="MATHS/EQUATIONS">
        <Query>Please check the edit(s) made in Eq. (__), and correct if necessary.</Query>
        <Query>Please check the edit(s) made in Eq. (__), and correct if necessary.</Query>
        <Query>Please note that Eqs. â€¦ have been rekeyed as they were in picture format (or) they were corrupted. Please check that they are correct.</Query>
        <Query>In order to avoid bad equation breaking, Eq(s). [] is/are now given in Box [] and subsequent equations have been renumbered along with appropriate changes in the corresponding crossreferences. Please check, and correct if necessary.</Query>
        <Query>To maintain sequential order, Eq. [] has been changed to Eq. []. Please check, and correct if necessary.</Query>
        <Query>
          [MTH002] Please note that 
          <b>Equations</b>
          . â€¦ have been rekeyed as they were in picture format (or) they were corrupted. Please check that they are correct.
        </Query>
        <Query>
          [MTH002] Please note that 
          <b>Equations</b>
          . â€¦ have been rekeyed as they were in picture format (or) they were corrupted. Please check that they are correct.
        </Query>
        <Query>
          [MTH001] 
          <b>Equations</b>
           have been renumbered as Eq. __ occurred more than once. Please check, and correct if necessary.
        </Query>
        <Query>
          [MTH002] Please note that 
          <b>Equations</b>
          . â€¦ have been rekeyed as they were in picture format (or) they were corrupted. Please check that they are correct.
        </Query>
        <Query>
          [MTH001] 
          <b>Equations</b>
           have been renumbered as Eq. __ occurred more than once. Please check, and correct if necessary.
        </Query>
        <Query>
          [MTH001] 
          <b>Equations</b>
           have been renumbered as Eq. __ occurred more than once. Please check, and correct if necessary.
        </Query>
      </Category>
      <Category name="REFERENCES">
        <Query>Please supply this authorâ€™s initials.</Query>
        <Query>Please provide the year for the following references: [].</Query>
        <Query>Citation __ has not been found in the reference list. Please supply full details for this reference.</Query>
        <Query>Please note that as per the journal style, if there are more than six authors, the first three author names are listed followed by â€˜et al.â€™ Therefore, in Ref(s). __ please provide the names of all authors if the author group consists of six authors or fewer.</Query>
        <Query>The names of only the first three authors followed by et al. have been retained in the references as per the style of the journal. Please check, and correct if necessary.</Query>
        <Query>As per the reference style of this journal, the names of the first three authors must be present before â€˜et al.â€™ Therefore, please provide the names of the first three authors in the following references and retain â€˜et al.â€™ for subsequent author names, or delete the phrase â€˜et al.â€™ in references [].</Query>
        <Query>Please supply the name of the city of publication.</Query>
        <Query>If there are editors for this publication, please supply their names.</Query>
        <Query>The â€œJournal of Chromatographyâ€ has been split and renamed as â€œChromatography Aâ€ and â€œChromatography Bâ€ from volume number 652, issue number 1. Hence, all articles published in this journal in volume numbers earlier than 652, issue 1 have no A or B as part of the journal name. They have been deleted in the following references []. Please check, and correct if necessary.</Query>
        <Query>As per the reference style of this journal, the names of the first three authors must be present before 'et al.' Therefore, please provide the names of the first three authors in the following references and retain 'et al.' for subsequent author names, or delete the phrase 'et al.' in references [].</Query>
        <Query>Please supply the name of the publisher.</Query>
        <Query>Please supply a page range for the chapter/article.</Query>
        <Query>If there are fewer than seven authors, please supply all their names; if there are seven or more authors, supply the first three authorsâ€™ names, followed by â€˜et al.â€™</Query>
        <Query>Please supply the name of this chapter.</Query>
        <Query>Please provide an update for reference â€œ__, in pressâ€.</Query>
        <Query>Ref. [...] does not appear to be listed in PubMed. Please check that the reference details are correct.</Query>
        <Query>The "Journal of Chromatography" has been split and renamed as "Chromatography A" and "Chromatography B" from volume number 652, issue number 1. Hence, all articles  published in this journal in volume numbers later than 652, issue number 1 have either A or B as part of the journal name. Please specify A or B for the following references [].</Query>
        <Query>Please check the last author's name in Ref. [] [Need to say why it should be checked. e.g. It does not match PubMed].</Query>
        <Query>Please check the last authorâ€™s name in Ref. [] [Need to say why it should be checked. e.g. It does not match PubMed].</Query>
        <Query>Please supply the year of publication.</Query>
        <Query>Please provide full journal titles for references [].</Query>
        <Query>Please check the abbreviated journal titles in references.</Query>
        <Query>Please check the year in reference ____.</Query>
        <Query>Ref. __ is the same as Ref. __. Can an alternative reference be provided to avoid repetition? If not, please delete the duplicate reference and renumber subsequent references. As Refs. [] and [] were identical, the latter has been removed from the reference list and subsequent references have been renumbered.</Query>
        <Query>The reference citations have been renumbered. Please check if the numbering is correct.</Query>
        <Query>Please update the following reference(s): [].</Query>
        <Query>As per the journal style, if there are more than six authors, the first six author names are listed followed by â€˜et al.â€™; please provide names of first six authors followed by â€˜et al.â€™ for Ref(s).__.</Query>
        <Query>Uncited references: This section comprises references that occur in the reference list but not in the body of the text. Please cite each reference in the text or, alternatively, delete it. Any reference not dealt with will be retained in this section. Please distinguish between the citations of "____" by introducing the author initials because there is more than one "____" in the reference list.</Query>
        <Query>Please give full journal names in the reference list.</Query>
        <Query>The reference "____" is only cited in the abstract and not in the  text. Please introduce a citation in the text.</Query>
        <Query>Please check the page range in Ref. __.</Query>
        <Query>As per the journal style, only 10 important references should be marked by an asterisk (*); therefore, please specify the 10 references with asterisks (*).</Query>
        <Query>Please check the page range in the following references: [].</Query>
        <Query>Two different references were numbered as __, the second one has been renumbered as Ref. __ (i.e., the last reference), which is not cited in the text. Please cite Ref. __ in text.</Query>
        <Query>For more than 6 authors, list the names of first 6 authors, then use 'et al.' as required by journal style.</Query>
        <Query>The reference list mentions __ and __ as separate references. Therefore, we have changed all citations of __ to __. Please amend the text citations if necessary.</Query>
        <Query>Please note that Refs __ and __ were identical, and Ref. __ has been deleted. The subsequent references have been renumbered.</Query>
        <Query>Please check the journal abbreviation in Ref. __.</Query>
        <Query>Please check the book title in Ref. __.</Query>
        <Query>Please provide publisher details for Ref. __.</Query>
        <Query>Please provide the volume number and page range for the bibliography in Ref. [ ].</Query>
        <Query>Please provide the journal title for the following references: [].</Query>
        <Query>Ref. __ has been inserted here. Please check, and correct if necessary.</Query>
        <Query>Ref(s). __ is/are cited in the text but not provided in the reference list. Please provide it/them in the reference list or delete these citations from the text.</Query>
        <Query>Please note that the reference style has been changed from a Numbered style to a Name-Date style as per the journal specifications.</Query>
        <Query>Please list all names for up to 6 authors/editors. For more than 6 authors/editors, use â€˜et al.â€™ after the first 6 authors/editors.</Query>
        <Query>Please update Ref.__.</Query>
        <Query>As per journal style, the names of the first three authors should be given followed by â€˜et al.â€™ Please provide the names of the first three authors in the references if applicable.</Query>
        <Query>The year in the first occurrence of "Muraki et al., 2008" in the list has been changed to "2008a". Please check, and correct if necessary.</Query>
        <Query>Please mark 10 important references (*) in the Reference section, as it is mandatory as per the journal style.</Query>
        <Query>Please check the page range, year, article title or journal title in Ref. __.</Query>
        <Query>Please check the author group in Ref. __.</Query>
        <Query>Ref. __ is the same as Ref. __. Can an alternative reference be provided to avoid repetition? If not, please delete the duplicate reference and renumber subsequent  references.</Query>
        <Query>As Refs. [] and [] were identical, the latter has been removed from the reference list and subsequent references have been renumbered.</Query>
        <Query>In the reference list Jones 1999a and 1999b are mentioned as separate references. Therefore we have changed all citations of Jones 1999 to Jones, 1999a,b. Please amend the citations in the text if necessary.</Query>
        <Query>The name of the author in reference [] was spelled differently in the text than in the reference list. The spelling in the reference list has been followed. Please check, and correct if necessary.</Query>
        <Query>Please confirm that this is a one-page article. If there is more than one page, provide the complete page range.</Query>
        <Query>The journal title in Ref. [...] does not match that in PubMed. Please check that the reference details are correct.</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Category>
      <Category name="RUNNINGHEAD">
        <Query>Please supply a short title of ___ characters or fewer (including spaces) and that does not contain any abbreviations.</Query>
        <Query>Please supply preferred title of author(s) [] (e.g. Dr, Professor, or Mr).</Query>
        <Query>Please check the short title that has been created, or suggest an alternative of fewer than ___ characters</Query>
      </Category>
      <Category name="SPECIAL ISSUE">
        <Query>
          [SPC001] Your article is being processed as a regular item to be included in a 
          <b>regular issue</b>
          . Please confirm if this is correct or if your article should be published in a special issue using the responses below.
        </Query>
        <Query>
          [SPC001] Your article is being processed as a regular item to be included in a 
          <b>regular issue</b>
          . Please confirm if this is correct or if your article should be published in a special issue using the responses below.
        </Query>
        <Query>
          [SPC001] Your article is being processed as a regular item to be included in a 
          <b>regular issue</b>
          . Please confirm if this is correct or if your article should be published in a special issue using the responses below.
        </Query>
      </Category>
      <Category name="SUPPLEMENTARY DATA">
        <Query>
          [SUP001] Please provide a 
          <b>caption</b>
           for the Supplementary data. You can use the comment option to indicate the caption text.
        </Query>
        <Query>
          [SUP001] Please provide a 
          <b>caption</b>
           for the Supplementary data. You can use the comment option to indicate the caption text.
        </Query>
        <Query>Please provide a caption for the Supplementary data.</Query>
        <Query>
          [SUP001] Please provide a 
          <b>caption</b>
           for the Supplementary data. You can use the comment option to indicate the caption text.
        </Query>
      </Category>
      <Category name="SYMBOLS">
        <Query>
          [SYM001] Some 
          <b>characters/symbols</b>
           are appearing as boxes both in the electronic source file and in the PDF, e.g. in Section []. Please review and introduce appropriate characters/symbols.
        </Query>
        <Query>
          [SYM001] Some 
          <b>characters/symbols</b>
           are appearing as boxes both in the electronic source file and in the PDF, e.g. in Section []. Please review and introduce appropriate characters/symbols.
        </Query>
        <Query>
          [SYM001] Some 
          <b>characters/symbols</b>
           are appearing as boxes both in the electronic source file and in the PDF, e.g. in Section []. Please review and introduce appropriate characters/symbols.
        </Query>
      </Category>
      <Category name="TABLES">
        <Query>
          [TBL002] Please check the 
          <b>layout of Table</b>
          (s) __, and correct if necessary.
        </Query>
        <Query>
          [TBL003] Please check the 
          <b>row/column alignment of the table</b>
          , and correct if necessary.
        </Query>
        <Query>
          [TBL004] Please provide a 
          <b>caption</b>
           for Table [].
        </Query>
        <Query>
          [TBL001] For this 
          <b>table</b>
          , please provide a definition for the significance of [bold, italics, underline, letter a, asterisk]. Either provide a legend through the "Comment" option at the top of your article page or add a footnote.
        </Query>
        <Query>
          [TBL002] Please check the 
          <b>layout of Table</b>
          (s) __, and correct if necessary.
        </Query>
        <Query>
          [TBL003] Please check the 
          <b>row/column alignment of the table</b>
          , and correct if necessary.
        </Query>
        <Query>
          [TBL001] For this 
          <b>table</b>
          , please provide a definition for the significance of [bold, italics, underline, letter a, asterisk]. Either provide a legend through the "Comment" option at the top of your article page or add a footnote.
        </Query>
        <Query>
          [TBL004] Please provide a 
          <b>caption</b>
           for Table [].
        </Query>
        <Query>
          [TBL003] Please check the 
          <b>row/column alignment of the table</b>
          , and correct if necessary.
        </Query>
        <Query>
          [TBL002] Please check the 
          <b>layout of Table</b>
          (s) __, and correct if necessary.
        </Query>
        <Query>
          [TBL001] For this 
          <b>table</b>
          , please provide a definition for the significance of [bold, italics, underline, letter a, asterisk]. Either provide a legend through the "Comment" option at the top of your article page or add a footnote.
        </Query>
        <Query>Please check and approve the insertion of the table legend and footnote in Table [ ].</Query>
        <Query>Please provide a caption for Table [].</Query>
        <Query>Please check the placement of Table [], and correct if necessary.</Query>
        <Query>Please check the row/column alignment of the table, and correct if necessary.</Query>
        <Query>Please check the layout of Table(s) __, and correct if necessary.</Query>
        <Query>Please check the edit(s) made in Table(s) __, and correct if necessary.</Query>
        <Query>
          [TBL004] Please provide a 
          <b>caption</b>
           for Table [].
        </Query>
        <Query>The decimal comma has been changed to a decimal point in Table []. Please check, and correct if necessary.</Query>
        <Query>Please provide a definition for the significance of [bold, italics, underline, letter a, asterisk] in the table.</Query>
      </Category>
    </Manual>
  </Utility>
  <Client id="13" name="ELS" journalname="YMDR"/>
</Workflow>
</file>

<file path=customXml/itemProps1.xml><?xml version="1.0" encoding="utf-8"?>
<ds:datastoreItem xmlns:ds="http://schemas.openxmlformats.org/officeDocument/2006/customXml" ds:itemID="{ED072BC3-9D49-4875-91AE-B18D443DD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7</Pages>
  <Words>7369</Words>
  <Characters>202779</Characters>
  <Application>Microsoft Office Word</Application>
  <DocSecurity>0</DocSecurity>
  <Lines>1689</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7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 Template used</dc:title>
  <dc:creator>Supraja Laguduva</dc:creator>
  <cp:lastModifiedBy>Power Edit 6.0</cp:lastModifiedBy>
  <cp:revision>7</cp:revision>
  <dcterms:created xsi:type="dcterms:W3CDTF">2025-08-10T03:13:00Z</dcterms:created>
  <dcterms:modified xsi:type="dcterms:W3CDTF">2025-08-13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oRHADLh"/&gt;&lt;style id="http://www.zotero.org/styles/vancouver-superscript-only-year" locale="en-U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y fmtid="{D5CDD505-2E9C-101B-9397-08002B2CF9AE}" pid="4" name="GrammarlyDocumentId">
    <vt:lpwstr>06babbde39f038b10b53ceed6c6d1993f7beb4f16007d5fc959d3d6eaf162b7f</vt:lpwstr>
  </property>
  <property fmtid="{D5CDD505-2E9C-101B-9397-08002B2CF9AE}" pid="5" name="L2T">
    <vt:lpwstr>ListtoText</vt:lpwstr>
  </property>
</Properties>
</file>